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rPr>
      </w:pPr>
      <w:r w:rsidRPr="00A10451">
        <w:rPr>
          <w:rFonts w:cs="David" w:hint="cs"/>
        </w:rPr>
        <w:t>Pre-Thesis</w:t>
      </w:r>
      <w:r w:rsidR="00DE423F" w:rsidRPr="00A10451">
        <w:rPr>
          <w:rFonts w:cs="David" w:hint="cs"/>
        </w:rPr>
        <w:t>(</w:t>
      </w:r>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46E7AA42"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commentRangeStart w:id="3"/>
      <w:r w:rsidR="00D77161">
        <w:rPr>
          <w:rFonts w:cs="David"/>
          <w:sz w:val="48"/>
          <w:szCs w:val="48"/>
        </w:rPr>
        <w:t xml:space="preserve">in time and space </w:t>
      </w:r>
      <w:commentRangeEnd w:id="3"/>
      <w:r w:rsidR="00D347C1">
        <w:rPr>
          <w:rStyle w:val="CommentReference"/>
        </w:rPr>
        <w:commentReference w:id="3"/>
      </w:r>
      <w:r w:rsidR="004F072C" w:rsidRPr="00A10451">
        <w:rPr>
          <w:rFonts w:cs="David" w:hint="cs"/>
          <w:sz w:val="48"/>
          <w:szCs w:val="48"/>
        </w:rPr>
        <w:t xml:space="preserve">of </w:t>
      </w:r>
      <w:commentRangeStart w:id="4"/>
      <w:r w:rsidR="00D347C1">
        <w:rPr>
          <w:rFonts w:cs="David"/>
          <w:sz w:val="48"/>
          <w:szCs w:val="48"/>
        </w:rPr>
        <w:t xml:space="preserve">heterogenous </w:t>
      </w:r>
      <w:commentRangeEnd w:id="4"/>
      <w:r w:rsidR="00D347C1">
        <w:rPr>
          <w:rStyle w:val="CommentReference"/>
        </w:rPr>
        <w:commentReference w:id="4"/>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del w:id="5" w:author="Idit Balachsan" w:date="2019-06-05T15:40:00Z">
        <w:r w:rsidR="00C93308" w:rsidDel="008C01AE">
          <w:rPr>
            <w:rFonts w:cs="David"/>
            <w:sz w:val="48"/>
            <w:szCs w:val="48"/>
          </w:rPr>
          <w:delText>exposure analysis</w:delText>
        </w:r>
      </w:del>
      <w:ins w:id="6" w:author="Idit Balachsan" w:date="2019-06-05T15:40:00Z">
        <w:r w:rsidR="008C01AE">
          <w:rPr>
            <w:rFonts w:cs="David"/>
            <w:sz w:val="48"/>
            <w:szCs w:val="48"/>
          </w:rPr>
          <w:t>its sources</w:t>
        </w:r>
      </w:ins>
    </w:p>
    <w:p w14:paraId="3E533FF5" w14:textId="6978BF9A" w:rsidR="00682A94" w:rsidRPr="00A10451" w:rsidRDefault="00682A94" w:rsidP="003F702D">
      <w:pPr>
        <w:ind w:right="-2"/>
        <w:jc w:val="center"/>
        <w:rPr>
          <w:rFonts w:cs="David"/>
        </w:rPr>
      </w:pPr>
    </w:p>
    <w:p w14:paraId="0810E7CF" w14:textId="178A12FB"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רשת חיישנים </w:t>
      </w:r>
      <w:r w:rsidR="00196177">
        <w:rPr>
          <w:rFonts w:cs="David" w:hint="cs"/>
          <w:color w:val="000000" w:themeColor="text1"/>
          <w:sz w:val="28"/>
          <w:szCs w:val="28"/>
          <w:rtl/>
        </w:rPr>
        <w:t xml:space="preserve">הטרוגנית </w:t>
      </w:r>
      <w:r w:rsidR="00692804">
        <w:rPr>
          <w:rFonts w:cs="David" w:hint="cs"/>
          <w:color w:val="000000" w:themeColor="text1"/>
          <w:sz w:val="28"/>
          <w:szCs w:val="28"/>
          <w:rtl/>
        </w:rPr>
        <w:t>לייצוג טוב יותר של זיהום האוויר</w:t>
      </w:r>
      <w:ins w:id="7" w:author="Idit Balachsan" w:date="2019-06-05T15:39:00Z">
        <w:r w:rsidR="008C01AE">
          <w:rPr>
            <w:rFonts w:cs="David"/>
            <w:color w:val="000000" w:themeColor="text1"/>
            <w:sz w:val="28"/>
            <w:szCs w:val="28"/>
          </w:rPr>
          <w:t xml:space="preserve"> </w:t>
        </w:r>
        <w:r w:rsidR="008C01AE">
          <w:rPr>
            <w:rFonts w:cs="David" w:hint="cs"/>
            <w:color w:val="000000" w:themeColor="text1"/>
            <w:sz w:val="28"/>
            <w:szCs w:val="28"/>
            <w:rtl/>
          </w:rPr>
          <w:t>ומקורותיו</w:t>
        </w:r>
      </w:ins>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8" w:name="OLE_LINK1"/>
      <w:bookmarkStart w:id="9" w:name="OLE_LINK2"/>
      <w:r w:rsidR="00F0519B" w:rsidRPr="00A10451">
        <w:rPr>
          <w:rFonts w:cs="David" w:hint="cs"/>
        </w:rPr>
        <w:t xml:space="preserve"> </w:t>
      </w:r>
      <w:r w:rsidRPr="00A10451">
        <w:rPr>
          <w:rFonts w:cs="David" w:hint="cs"/>
        </w:rPr>
        <w:t xml:space="preserve">Associate Professor </w:t>
      </w:r>
      <w:bookmarkEnd w:id="8"/>
      <w:bookmarkEnd w:id="9"/>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ins w:id="10" w:author="Barak Fishbain" w:date="2019-06-02T11:27:00Z"/>
          <w:rFonts w:cs="David"/>
          <w:b/>
          <w:bCs/>
          <w:sz w:val="28"/>
          <w:szCs w:val="28"/>
        </w:rPr>
      </w:pPr>
      <w:ins w:id="11" w:author="Barak Fishbain" w:date="2019-06-02T11:27:00Z">
        <w:r>
          <w:rPr>
            <w:rFonts w:cs="David"/>
            <w:b/>
            <w:bCs/>
            <w:sz w:val="28"/>
            <w:szCs w:val="28"/>
          </w:rPr>
          <w:br w:type="page"/>
        </w:r>
      </w:ins>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43FC8270" w14:textId="4924E42B" w:rsidR="00E34EA0" w:rsidRPr="00A10451" w:rsidRDefault="00E34EA0" w:rsidP="003F702D">
      <w:pPr>
        <w:spacing w:after="160"/>
        <w:ind w:right="-2"/>
        <w:rPr>
          <w:rFonts w:cs="David"/>
        </w:rPr>
      </w:pPr>
    </w:p>
    <w:p w14:paraId="27522B87" w14:textId="165C8EB8"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p w14:paraId="29EFEA85" w14:textId="7404B10D" w:rsidR="00E34EA0" w:rsidRPr="00A10451" w:rsidRDefault="00E34EA0" w:rsidP="003F702D">
      <w:pPr>
        <w:spacing w:after="160"/>
        <w:ind w:right="-2"/>
        <w:rPr>
          <w:rFonts w:cs="David"/>
        </w:rPr>
      </w:pPr>
    </w:p>
    <w:p w14:paraId="73093D86" w14:textId="448A3CFC" w:rsidR="00E34EA0" w:rsidRPr="00A10451" w:rsidRDefault="00E34EA0" w:rsidP="003F702D">
      <w:pPr>
        <w:spacing w:after="160"/>
        <w:ind w:right="-2"/>
        <w:rPr>
          <w:rFonts w:cs="David"/>
        </w:rPr>
      </w:pPr>
    </w:p>
    <w:p w14:paraId="06525A67" w14:textId="2062E681" w:rsidR="00E34EA0" w:rsidRPr="00A10451" w:rsidRDefault="00E34EA0" w:rsidP="003F702D">
      <w:pPr>
        <w:spacing w:after="160"/>
        <w:ind w:right="-2"/>
        <w:rPr>
          <w:rFonts w:cs="David"/>
        </w:rPr>
      </w:pPr>
    </w:p>
    <w:p w14:paraId="0D31A87A" w14:textId="4518F9FB" w:rsidR="00E34EA0" w:rsidRPr="00A10451" w:rsidRDefault="00E34EA0" w:rsidP="003F702D">
      <w:pPr>
        <w:spacing w:after="160"/>
        <w:ind w:right="-2"/>
        <w:rPr>
          <w:rFonts w:cs="David"/>
        </w:rPr>
      </w:pPr>
    </w:p>
    <w:p w14:paraId="6A3AEBB8" w14:textId="7171F45E" w:rsidR="00E34EA0" w:rsidRPr="00A10451" w:rsidRDefault="00E34EA0" w:rsidP="003F702D">
      <w:pPr>
        <w:spacing w:after="160"/>
        <w:ind w:right="-2"/>
        <w:rPr>
          <w:rFonts w:cs="David"/>
        </w:rPr>
      </w:pPr>
    </w:p>
    <w:p w14:paraId="6970446A" w14:textId="12FD8794" w:rsidR="00E34EA0" w:rsidRPr="00A10451" w:rsidRDefault="00E34EA0" w:rsidP="003F702D">
      <w:pPr>
        <w:spacing w:after="160"/>
        <w:ind w:right="-2"/>
        <w:rPr>
          <w:rFonts w:cs="David"/>
        </w:rPr>
      </w:pPr>
    </w:p>
    <w:p w14:paraId="2346EFEA" w14:textId="77777777" w:rsidR="00E34EA0" w:rsidRPr="00A10451" w:rsidRDefault="00E34EA0" w:rsidP="003F702D">
      <w:pPr>
        <w:spacing w:after="160"/>
        <w:ind w:right="-2"/>
        <w:rPr>
          <w:rFonts w:cs="David"/>
        </w:rPr>
      </w:pPr>
    </w:p>
    <w:p w14:paraId="0274589D" w14:textId="77777777" w:rsidR="004F2A45" w:rsidRDefault="004F2A45" w:rsidP="002976D9">
      <w:pPr>
        <w:pStyle w:val="Heading1"/>
        <w:sectPr w:rsidR="004F2A45" w:rsidSect="003F702D">
          <w:headerReference w:type="even" r:id="rId12"/>
          <w:pgSz w:w="11906" w:h="16838"/>
          <w:pgMar w:top="1440" w:right="1418" w:bottom="1440" w:left="1418" w:header="709" w:footer="709" w:gutter="0"/>
          <w:cols w:space="708"/>
          <w:bidi/>
          <w:rtlGutter/>
          <w:docGrid w:linePitch="360"/>
        </w:sectPr>
      </w:pPr>
    </w:p>
    <w:p w14:paraId="6E6B716B" w14:textId="568D3698" w:rsidR="00CE7625" w:rsidRPr="00A10451" w:rsidRDefault="00B926B5" w:rsidP="002976D9">
      <w:pPr>
        <w:pStyle w:val="Heading1"/>
        <w:rPr>
          <w:rFonts w:eastAsiaTheme="minorHAnsi"/>
        </w:rPr>
      </w:pPr>
      <w:commentRangeStart w:id="12"/>
      <w:r w:rsidRPr="00A10451">
        <w:rPr>
          <w:rFonts w:hint="cs"/>
        </w:rPr>
        <w:lastRenderedPageBreak/>
        <w:t>I</w:t>
      </w:r>
      <w:r w:rsidR="00492684" w:rsidRPr="00A10451">
        <w:rPr>
          <w:rFonts w:hint="cs"/>
        </w:rPr>
        <w:t>ntroduction</w:t>
      </w:r>
      <w:commentRangeEnd w:id="12"/>
      <w:r w:rsidR="00D347C1">
        <w:rPr>
          <w:rStyle w:val="CommentReference"/>
          <w:rFonts w:eastAsia="Times New Roman" w:cs="Times New Roman"/>
          <w:b w:val="0"/>
          <w:color w:val="auto"/>
        </w:rPr>
        <w:commentReference w:id="12"/>
      </w:r>
    </w:p>
    <w:p w14:paraId="07FB679B" w14:textId="6ABA2821" w:rsidR="00182389" w:rsidRPr="00A10451" w:rsidRDefault="00182389" w:rsidP="00937E3F">
      <w:pPr>
        <w:pStyle w:val="Heading2"/>
      </w:pPr>
      <w:r w:rsidRPr="00A10451">
        <w:rPr>
          <w:rFonts w:hint="cs"/>
        </w:rPr>
        <w:t>Air pollution</w:t>
      </w:r>
    </w:p>
    <w:p w14:paraId="4C9AA649" w14:textId="3CE462A2" w:rsidR="00554E47" w:rsidRPr="00906591" w:rsidRDefault="00CE7625" w:rsidP="008E3525">
      <w:pPr>
        <w:ind w:right="-2"/>
        <w:rPr>
          <w:rFonts w:cs="David" w:hint="cs"/>
          <w:color w:val="000000"/>
          <w:rtl/>
        </w:rPr>
      </w:pPr>
      <w:commentRangeStart w:id="13"/>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r w:rsidRPr="00A10451">
        <w:rPr>
          <w:rFonts w:cs="David" w:hint="cs"/>
          <w:color w:val="000000"/>
        </w:rPr>
        <w:t>N</w:t>
      </w:r>
      <w:r w:rsidR="00D77161">
        <w:rPr>
          <w:rFonts w:cs="David"/>
          <w:color w:val="000000"/>
        </w:rPr>
        <w:t>oX</w:t>
      </w:r>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commentRangeEnd w:id="13"/>
      <w:r w:rsidR="00417A45">
        <w:rPr>
          <w:rStyle w:val="CommentReference"/>
        </w:rPr>
        <w:commentReference w:id="13"/>
      </w:r>
      <w:ins w:id="14" w:author="Idit Balachsan" w:date="2019-06-03T15:04:00Z">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ins>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r w:rsidRPr="00A10451">
        <w:rPr>
          <w:rFonts w:hint="cs"/>
        </w:rPr>
        <w:t>Monitoring air pollution</w:t>
      </w:r>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ins w:id="15" w:author="Idit Balachsan" w:date="2019-06-03T12:20:00Z">
        <w:r w:rsidR="006E3A2E">
          <w:rPr>
            <w:rFonts w:cs="David"/>
            <w:color w:val="000000"/>
          </w:rPr>
          <w:t xml:space="preserve"> </w:t>
        </w:r>
        <w:r w:rsidR="006E3A2E">
          <w:rPr>
            <w:rFonts w:cs="David"/>
            <w:color w:val="000000"/>
          </w:rPr>
          <w:fldChar w:fldCharType="begin" w:fldLock="1"/>
        </w:r>
      </w:ins>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ins w:id="16" w:author="Idit Balachsan" w:date="2019-06-03T12:20:00Z">
        <w:r w:rsidR="006E3A2E">
          <w:rPr>
            <w:rFonts w:cs="David"/>
            <w:color w:val="000000"/>
          </w:rPr>
          <w:fldChar w:fldCharType="end"/>
        </w:r>
      </w:ins>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4712AEC" w:rsidR="007C750E" w:rsidRPr="00A10451"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r w:rsidR="00CE7625" w:rsidRPr="00A10451">
        <w:rPr>
          <w:rFonts w:cs="David" w:hint="cs"/>
          <w:color w:val="000000"/>
        </w:rPr>
        <w:t>i)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i)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and thus, would fail to account for seasonality or any phenomenon that presents longer cycles than the time of the campaign</w:t>
      </w:r>
      <w:commentRangeStart w:id="17"/>
      <w:r w:rsidR="00747A7E">
        <w:rPr>
          <w:rFonts w:cs="David"/>
          <w:color w:val="000000"/>
        </w:rPr>
        <w:t xml:space="preserve">. </w:t>
      </w:r>
      <w:commentRangeStart w:id="18"/>
      <w:del w:id="19" w:author="Idit Balachsan" w:date="2019-06-03T12:02:00Z">
        <w:r w:rsidR="00747A7E" w:rsidRPr="002F5CFC" w:rsidDel="00F4791B">
          <w:rPr>
            <w:rFonts w:cs="David"/>
            <w:color w:val="FF0000"/>
          </w:rPr>
          <w:delText xml:space="preserve">These </w:delText>
        </w:r>
        <w:r w:rsidR="002F5CFC" w:rsidRPr="002F5CFC" w:rsidDel="00F4791B">
          <w:rPr>
            <w:rFonts w:cs="David"/>
            <w:color w:val="FF0000"/>
          </w:rPr>
          <w:delText>short-term</w:delText>
        </w:r>
        <w:r w:rsidR="00747A7E" w:rsidRPr="002F5CFC" w:rsidDel="00F4791B">
          <w:rPr>
            <w:rFonts w:cs="David"/>
            <w:color w:val="FF0000"/>
          </w:rPr>
          <w:delText xml:space="preserve"> campaigns typically aim at </w:delText>
        </w:r>
        <w:r w:rsidR="007A6DFF" w:rsidRPr="002F5CFC" w:rsidDel="00F4791B">
          <w:rPr>
            <w:rFonts w:cs="David"/>
            <w:color w:val="FF0000"/>
          </w:rPr>
          <w:delText>developing and calibrating models to describe pollutant distribution in the atmosphere (</w:delText>
        </w:r>
        <w:r w:rsidR="00747A7E" w:rsidRPr="002F5CFC" w:rsidDel="00F4791B">
          <w:rPr>
            <w:rFonts w:cs="David"/>
            <w:color w:val="FF0000"/>
          </w:rPr>
          <w:delText>cite</w:delText>
        </w:r>
        <w:r w:rsidR="007A6DFF" w:rsidRPr="002F5CFC" w:rsidDel="00F4791B">
          <w:rPr>
            <w:rFonts w:cs="David"/>
            <w:color w:val="FF0000"/>
          </w:rPr>
          <w:delText>). These models</w:delText>
        </w:r>
        <w:r w:rsidR="00747A7E" w:rsidRPr="002F5CFC" w:rsidDel="00F4791B">
          <w:rPr>
            <w:rFonts w:cs="David"/>
            <w:color w:val="FF0000"/>
          </w:rPr>
          <w:delText>, however,</w:delText>
        </w:r>
        <w:r w:rsidR="007A6DFF" w:rsidRPr="002F5CFC" w:rsidDel="00F4791B">
          <w:rPr>
            <w:rFonts w:cs="David"/>
            <w:color w:val="FF0000"/>
          </w:rPr>
          <w:delText xml:space="preserve"> are effective</w:delText>
        </w:r>
        <w:r w:rsidR="004F6076" w:rsidRPr="002F5CFC" w:rsidDel="00F4791B">
          <w:rPr>
            <w:rFonts w:cs="David"/>
            <w:color w:val="FF0000"/>
          </w:rPr>
          <w:delText>,</w:delText>
        </w:r>
        <w:r w:rsidR="007A6DFF" w:rsidRPr="002F5CFC" w:rsidDel="00F4791B">
          <w:rPr>
            <w:rFonts w:cs="David"/>
            <w:color w:val="FF0000"/>
          </w:rPr>
          <w:delText xml:space="preserve"> provided that one knows the source term (leak rate and position) and atmospheric conditions</w:delText>
        </w:r>
        <w:r w:rsidR="007A6DFF" w:rsidDel="00F4791B">
          <w:rPr>
            <w:rFonts w:cs="David"/>
            <w:color w:val="000000"/>
          </w:rPr>
          <w:delText>.</w:delText>
        </w:r>
      </w:del>
      <w:commentRangeEnd w:id="18"/>
      <w:r w:rsidR="00FA06A0">
        <w:rPr>
          <w:rStyle w:val="CommentReference"/>
        </w:rPr>
        <w:commentReference w:id="18"/>
      </w:r>
      <w:commentRangeEnd w:id="17"/>
      <w:r w:rsidR="00FA06A0">
        <w:rPr>
          <w:rStyle w:val="CommentReference"/>
        </w:rPr>
        <w:commentReference w:id="17"/>
      </w:r>
    </w:p>
    <w:p w14:paraId="5E82FEED" w14:textId="197F94BC" w:rsidR="003A4996" w:rsidRPr="00A10451" w:rsidRDefault="00DB7880" w:rsidP="00D22FDA">
      <w:pPr>
        <w:ind w:right="-2" w:firstLine="720"/>
        <w:rPr>
          <w:rFonts w:cs="David"/>
          <w:color w:val="000000"/>
        </w:rPr>
      </w:pPr>
      <w:commentRangeStart w:id="20"/>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7A6DFF">
        <w:rPr>
          <w:rFonts w:cs="David"/>
          <w:color w:val="000000"/>
        </w:rPr>
        <w:t xml:space="preserve"> and they can be deployed in large numbers with </w:t>
      </w:r>
      <w:r w:rsidR="008F4456">
        <w:rPr>
          <w:rFonts w:cs="David"/>
          <w:color w:val="000000"/>
        </w:rPr>
        <w:t xml:space="preserve">far less operational </w:t>
      </w:r>
      <w:r w:rsidR="007A6DFF">
        <w:rPr>
          <w:rFonts w:cs="David"/>
          <w:color w:val="000000"/>
        </w:rPr>
        <w:t>requirements</w:t>
      </w:r>
      <w:r w:rsidR="008F4456">
        <w:rPr>
          <w:rFonts w:cs="David"/>
          <w:color w:val="000000"/>
        </w:rPr>
        <w:t xml:space="preserve"> in various sites</w:t>
      </w:r>
      <w:r w:rsidR="00A94638" w:rsidRPr="00A10451">
        <w:rPr>
          <w:rFonts w:cs="David" w:hint="cs"/>
          <w:color w:val="000000"/>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BD6B00">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00FD6F5E" w:rsidRPr="00A10451">
        <w:rPr>
          <w:rFonts w:cs="David" w:hint="cs"/>
          <w:color w:val="000000"/>
        </w:rPr>
        <w:fldChar w:fldCharType="separate"/>
      </w:r>
      <w:r w:rsidR="006E3A2E" w:rsidRPr="006E3A2E">
        <w:rPr>
          <w:rFonts w:cs="David"/>
          <w:noProof/>
          <w:color w:val="000000"/>
        </w:rPr>
        <w:t>[10], [11], [13]–[15]</w:t>
      </w:r>
      <w:r w:rsidR="00FD6F5E" w:rsidRPr="00A10451">
        <w:rPr>
          <w:rFonts w:cs="David" w:hint="cs"/>
          <w:color w:val="000000"/>
        </w:rPr>
        <w:fldChar w:fldCharType="end"/>
      </w:r>
      <w:r w:rsidR="00FD6F5E" w:rsidRPr="00A10451">
        <w:rPr>
          <w:rFonts w:cs="David" w:hint="cs"/>
          <w:color w:val="000000"/>
        </w:rPr>
        <w:t xml:space="preserve">. </w:t>
      </w:r>
      <w:commentRangeEnd w:id="20"/>
      <w:r w:rsidR="008F4456">
        <w:rPr>
          <w:rStyle w:val="CommentReference"/>
        </w:rPr>
        <w:commentReference w:id="20"/>
      </w:r>
    </w:p>
    <w:p w14:paraId="44FDB524" w14:textId="77777777" w:rsidR="00F322EC" w:rsidRPr="00A10451" w:rsidRDefault="00F322EC" w:rsidP="00F322EC">
      <w:pPr>
        <w:ind w:right="-2" w:firstLine="720"/>
        <w:rPr>
          <w:rFonts w:cs="David"/>
          <w:color w:val="000000"/>
        </w:rPr>
      </w:pPr>
    </w:p>
    <w:p w14:paraId="7A1DCCBF" w14:textId="2C4B3FF3" w:rsidR="003A4996" w:rsidRPr="00A10451" w:rsidRDefault="00414168" w:rsidP="00937E3F">
      <w:pPr>
        <w:pStyle w:val="Heading2"/>
      </w:pPr>
      <w:r w:rsidRPr="00A10451">
        <w:rPr>
          <w:rFonts w:hint="cs"/>
        </w:rPr>
        <w:t>A</w:t>
      </w:r>
      <w:r w:rsidR="003A4996" w:rsidRPr="00A10451">
        <w:rPr>
          <w:rFonts w:hint="cs"/>
        </w:rPr>
        <w:t>ir pollution</w:t>
      </w:r>
      <w:r w:rsidR="009770C1" w:rsidRPr="00A10451">
        <w:rPr>
          <w:rFonts w:hint="cs"/>
        </w:rPr>
        <w:t xml:space="preserve"> representation in space</w:t>
      </w:r>
      <w:r w:rsidR="00E23FB9" w:rsidRPr="00A10451">
        <w:rPr>
          <w:rFonts w:hint="cs"/>
        </w:rPr>
        <w:t xml:space="preserve"> </w:t>
      </w:r>
    </w:p>
    <w:p w14:paraId="4A02708B" w14:textId="35C48A2D" w:rsidR="00B1491C" w:rsidRPr="00A10451"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Nevertheless, atmospheric transport and dispersion (ATD) models are the only models that can quantify the deterministic </w:t>
      </w:r>
      <w:r w:rsidRPr="00A10451">
        <w:rPr>
          <w:rFonts w:cs="David" w:hint="cs"/>
          <w:color w:val="000000"/>
        </w:rPr>
        <w:lastRenderedPageBreak/>
        <w:t>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ins w:id="21" w:author="Idit Balachsan" w:date="2019-06-04T18:24:00Z">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ins>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ins w:id="22" w:author="Idit Balachsan" w:date="2019-06-04T18:24:00Z">
        <w:r w:rsidR="00736DB0" w:rsidRPr="00A10451">
          <w:rPr>
            <w:rFonts w:cs="David" w:hint="cs"/>
          </w:rPr>
          <w:fldChar w:fldCharType="separate"/>
        </w:r>
      </w:ins>
      <w:r w:rsidR="005F4045" w:rsidRPr="005F4045">
        <w:rPr>
          <w:rFonts w:cs="David"/>
          <w:noProof/>
        </w:rPr>
        <w:t>[18]</w:t>
      </w:r>
      <w:ins w:id="23" w:author="Idit Balachsan" w:date="2019-06-04T18:24:00Z">
        <w:r w:rsidR="00736DB0" w:rsidRPr="00A10451">
          <w:rPr>
            <w:rFonts w:cs="David" w:hint="cs"/>
          </w:rPr>
          <w:fldChar w:fldCharType="end"/>
        </w:r>
        <w:r w:rsidR="00736DB0" w:rsidRPr="00A10451">
          <w:rPr>
            <w:rFonts w:cs="David" w:hint="cs"/>
          </w:rPr>
          <w:t>.</w:t>
        </w:r>
        <w:r w:rsidR="00736DB0">
          <w:rPr>
            <w:rFonts w:cs="David"/>
            <w:color w:val="000000"/>
          </w:rPr>
          <w:t xml:space="preserve"> </w:t>
        </w:r>
      </w:ins>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r w:rsidRPr="00A10451">
        <w:rPr>
          <w:rFonts w:hint="cs"/>
        </w:rPr>
        <w:t>Source term estimation</w:t>
      </w:r>
    </w:p>
    <w:p w14:paraId="0F73E9B2" w14:textId="058F9CE2" w:rsidR="0086052C" w:rsidRDefault="00CE7625" w:rsidP="0086052C">
      <w:pPr>
        <w:ind w:right="-2" w:firstLine="720"/>
        <w:rPr>
          <w:ins w:id="24" w:author="Idit Balachsan" w:date="2019-06-03T13:29:00Z"/>
          <w:rFonts w:cs="David" w:hint="cs"/>
          <w:color w:val="000000"/>
          <w:rtl/>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ins w:id="25" w:author="Idit Balachsan" w:date="2019-06-03T12:52:00Z">
        <w:r w:rsidR="00612ACF">
          <w:rPr>
            <w:rFonts w:cs="David"/>
            <w:color w:val="000000"/>
          </w:rPr>
          <w:t>.</w:t>
        </w:r>
      </w:ins>
      <w:ins w:id="26" w:author="Idit Balachsan" w:date="2019-06-03T13:29:00Z">
        <w:r w:rsidR="00440B3E">
          <w:rPr>
            <w:rFonts w:cs="David"/>
            <w:color w:val="000000"/>
          </w:rPr>
          <w:t xml:space="preserve"> </w:t>
        </w:r>
      </w:ins>
      <w:ins w:id="27" w:author="Idit Balachsan" w:date="2019-06-03T12:56:00Z">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ins>
      <w:ins w:id="28" w:author="Idit Balachsan" w:date="2019-06-03T13:02:00Z">
        <w:r w:rsidR="00612ACF">
          <w:rPr>
            <w:rFonts w:cs="David"/>
            <w:color w:val="000000"/>
          </w:rPr>
          <w:t xml:space="preserve">, </w:t>
        </w:r>
      </w:ins>
      <w:r w:rsidR="00A01EAA" w:rsidRPr="00A10451">
        <w:rPr>
          <w:rFonts w:cs="David" w:hint="cs"/>
          <w:color w:val="000000"/>
        </w:rPr>
        <w:t>an inventory of pollutants released to the environment</w:t>
      </w:r>
      <w:ins w:id="29" w:author="Idit Balachsan" w:date="2019-06-03T13:02:00Z">
        <w:r w:rsidR="00612ACF">
          <w:rPr>
            <w:rFonts w:cs="David"/>
            <w:color w:val="000000"/>
          </w:rPr>
          <w:t xml:space="preserve">, </w:t>
        </w:r>
      </w:ins>
      <w:ins w:id="30" w:author="Idit Balachsan" w:date="2019-06-03T13:30:00Z">
        <w:r w:rsidR="00440B3E">
          <w:rPr>
            <w:rFonts w:cs="David"/>
            <w:color w:val="000000"/>
          </w:rPr>
          <w:t>require</w:t>
        </w:r>
      </w:ins>
      <w:ins w:id="31" w:author="Idit Balachsan" w:date="2019-06-03T13:55:00Z">
        <w:r w:rsidR="009C4D24">
          <w:rPr>
            <w:rFonts w:cs="David"/>
            <w:color w:val="000000"/>
          </w:rPr>
          <w:t>s</w:t>
        </w:r>
      </w:ins>
      <w:ins w:id="32" w:author="Idit Balachsan" w:date="2019-06-03T13:30:00Z">
        <w:r w:rsidR="00440B3E">
          <w:rPr>
            <w:rFonts w:cs="David"/>
            <w:color w:val="000000"/>
          </w:rPr>
          <w:t xml:space="preserve"> </w:t>
        </w:r>
      </w:ins>
      <w:ins w:id="33" w:author="Idit Balachsan" w:date="2019-06-03T13:33:00Z">
        <w:r w:rsidR="00440B3E">
          <w:rPr>
            <w:rFonts w:cs="David"/>
            <w:color w:val="000000"/>
          </w:rPr>
          <w:t xml:space="preserve">reporting of emissions from various industrial sectors </w:t>
        </w:r>
      </w:ins>
      <w:ins w:id="34" w:author="Idit Balachsan" w:date="2019-06-03T13:35:00Z">
        <w:r w:rsidR="00282FC6">
          <w:rPr>
            <w:rFonts w:cs="David"/>
            <w:color w:val="000000"/>
          </w:rPr>
          <w:t xml:space="preserve">to </w:t>
        </w:r>
      </w:ins>
      <w:ins w:id="35" w:author="Idit Balachsan" w:date="2019-06-03T13:36:00Z">
        <w:r w:rsidR="00282FC6">
          <w:rPr>
            <w:rFonts w:cs="David"/>
            <w:color w:val="000000"/>
          </w:rPr>
          <w:t>the regulator</w:t>
        </w:r>
        <w:r w:rsidR="006644EB">
          <w:rPr>
            <w:rFonts w:cs="David"/>
            <w:color w:val="000000"/>
          </w:rPr>
          <w:t>,</w:t>
        </w:r>
        <w:r w:rsidR="00282FC6">
          <w:rPr>
            <w:rFonts w:cs="David"/>
            <w:color w:val="000000"/>
          </w:rPr>
          <w:t xml:space="preserve"> </w:t>
        </w:r>
      </w:ins>
      <w:ins w:id="36" w:author="Idit Balachsan" w:date="2019-06-03T13:34:00Z">
        <w:r w:rsidR="00440B3E">
          <w:rPr>
            <w:rFonts w:cs="David"/>
            <w:color w:val="000000"/>
          </w:rPr>
          <w:t xml:space="preserve">on a yearly basis. </w:t>
        </w:r>
      </w:ins>
      <w:ins w:id="37" w:author="Idit Balachsan" w:date="2019-06-04T07:49:00Z">
        <w:r w:rsidR="005F4850">
          <w:rPr>
            <w:rFonts w:cs="David"/>
            <w:color w:val="000000"/>
          </w:rPr>
          <w:t>H</w:t>
        </w:r>
      </w:ins>
      <w:ins w:id="38" w:author="Idit Balachsan" w:date="2019-06-03T13:38:00Z">
        <w:r w:rsidR="0086052C">
          <w:rPr>
            <w:rFonts w:cs="David"/>
            <w:color w:val="000000"/>
          </w:rPr>
          <w:t>owever</w:t>
        </w:r>
      </w:ins>
      <w:ins w:id="39" w:author="Idit Balachsan" w:date="2019-06-03T13:48:00Z">
        <w:r w:rsidR="0086052C">
          <w:rPr>
            <w:rFonts w:cs="David"/>
            <w:color w:val="000000"/>
          </w:rPr>
          <w:t>,</w:t>
        </w:r>
      </w:ins>
      <w:ins w:id="40" w:author="Idit Balachsan" w:date="2019-06-03T13:49:00Z">
        <w:r w:rsidR="0086052C">
          <w:rPr>
            <w:rFonts w:cs="David"/>
            <w:color w:val="000000"/>
          </w:rPr>
          <w:t xml:space="preserve"> </w:t>
        </w:r>
      </w:ins>
      <w:ins w:id="41" w:author="Idit Balachsan" w:date="2019-06-04T07:49:00Z">
        <w:r w:rsidR="005F4850">
          <w:rPr>
            <w:rFonts w:cs="David"/>
            <w:color w:val="000000"/>
          </w:rPr>
          <w:t xml:space="preserve">their </w:t>
        </w:r>
      </w:ins>
      <w:ins w:id="42" w:author="Idit Balachsan" w:date="2019-06-03T13:49:00Z">
        <w:r w:rsidR="0086052C">
          <w:rPr>
            <w:rFonts w:cs="David"/>
            <w:color w:val="000000"/>
          </w:rPr>
          <w:t>reliability is often questionable</w:t>
        </w:r>
      </w:ins>
      <w:ins w:id="43" w:author="Idit Balachsan" w:date="2019-06-03T13:50:00Z">
        <w:r w:rsidR="0086052C">
          <w:rPr>
            <w:rFonts w:cs="David"/>
            <w:color w:val="000000"/>
          </w:rPr>
          <w:t xml:space="preserve">, </w:t>
        </w:r>
      </w:ins>
      <w:ins w:id="44" w:author="Idit Balachsan" w:date="2019-06-03T13:48:00Z">
        <w:r w:rsidR="0086052C" w:rsidRPr="0086052C">
          <w:rPr>
            <w:rFonts w:cs="David"/>
            <w:color w:val="000000"/>
          </w:rPr>
          <w:t xml:space="preserve">not necessarily because of any bias, but </w:t>
        </w:r>
      </w:ins>
      <w:ins w:id="45" w:author="Idit Balachsan" w:date="2019-06-03T13:50:00Z">
        <w:r w:rsidR="0086052C">
          <w:rPr>
            <w:rFonts w:cs="David"/>
            <w:color w:val="000000"/>
          </w:rPr>
          <w:t>due</w:t>
        </w:r>
      </w:ins>
      <w:ins w:id="46" w:author="Idit Balachsan" w:date="2019-06-03T13:48:00Z">
        <w:r w:rsidR="0086052C" w:rsidRPr="0086052C">
          <w:rPr>
            <w:rFonts w:cs="David"/>
            <w:color w:val="000000"/>
          </w:rPr>
          <w:t xml:space="preserve"> to inherent difficulties in the application of measurement techniques</w:t>
        </w:r>
      </w:ins>
      <w:ins w:id="47" w:author="Idit Balachsan" w:date="2019-06-03T13:51:00Z">
        <w:r w:rsidR="0086052C">
          <w:rPr>
            <w:rFonts w:cs="David"/>
            <w:color w:val="000000"/>
          </w:rPr>
          <w:t xml:space="preserve"> </w:t>
        </w:r>
      </w:ins>
      <w:ins w:id="48" w:author="Idit Balachsan" w:date="2019-06-03T13:54:00Z">
        <w:r w:rsidR="00BD6B00">
          <w:rPr>
            <w:rFonts w:cs="David"/>
            <w:color w:val="000000"/>
          </w:rPr>
          <w:fldChar w:fldCharType="begin" w:fldLock="1"/>
        </w:r>
      </w:ins>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ins w:id="49" w:author="Idit Balachsan" w:date="2019-06-03T13:54:00Z">
        <w:r w:rsidR="00BD6B00">
          <w:rPr>
            <w:rFonts w:cs="David"/>
            <w:color w:val="000000"/>
          </w:rPr>
          <w:fldChar w:fldCharType="end"/>
        </w:r>
      </w:ins>
      <w:ins w:id="50" w:author="Idit Balachsan" w:date="2019-06-03T13:50:00Z">
        <w:r w:rsidR="0086052C">
          <w:rPr>
            <w:rFonts w:cs="David"/>
            <w:color w:val="000000"/>
          </w:rPr>
          <w:t xml:space="preserve">. </w:t>
        </w:r>
      </w:ins>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ins w:id="51" w:author="Idit Balachsan" w:date="2019-06-03T14:38:00Z">
        <w:r w:rsidR="00C16CB9">
          <w:rPr>
            <w:rFonts w:cs="David"/>
            <w:color w:val="000000" w:themeColor="text1"/>
          </w:rPr>
          <w:t xml:space="preserve">, </w:t>
        </w:r>
        <w:r w:rsidR="00C16CB9">
          <w:rPr>
            <w:rFonts w:cs="David"/>
            <w:color w:val="000000" w:themeColor="text1"/>
          </w:rPr>
          <w:t>rather than generating</w:t>
        </w:r>
        <w:r w:rsidR="00C16CB9">
          <w:rPr>
            <w:rFonts w:cs="David"/>
            <w:color w:val="000000" w:themeColor="text1"/>
          </w:rPr>
          <w:t xml:space="preserve"> high resolution conce</w:t>
        </w:r>
      </w:ins>
      <w:ins w:id="52" w:author="Idit Balachsan" w:date="2019-06-03T14:39:00Z">
        <w:r w:rsidR="00C16CB9">
          <w:rPr>
            <w:rFonts w:cs="David"/>
            <w:color w:val="000000" w:themeColor="text1"/>
          </w:rPr>
          <w:t>ntration maps;</w:t>
        </w:r>
      </w:ins>
      <w:r w:rsidR="00C13BDB" w:rsidRPr="00A10451">
        <w:rPr>
          <w:rFonts w:cs="David" w:hint="cs"/>
          <w:color w:val="000000" w:themeColor="text1"/>
        </w:rPr>
        <w:t xml:space="preserve"> </w:t>
      </w:r>
      <w:ins w:id="53" w:author="Idit Balachsan" w:date="2019-06-03T14:39:00Z">
        <w:r w:rsidR="00C16CB9">
          <w:rPr>
            <w:rFonts w:cs="David"/>
            <w:color w:val="000000" w:themeColor="text1"/>
          </w:rPr>
          <w:t>i</w:t>
        </w:r>
        <w:r w:rsidR="00C16CB9" w:rsidRPr="00A10451">
          <w:rPr>
            <w:rFonts w:cs="David" w:hint="cs"/>
            <w:color w:val="000000" w:themeColor="text1"/>
          </w:rPr>
          <w:t xml:space="preserve">n </w:t>
        </w:r>
      </w:ins>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5FB5E42B" w14:textId="391B86C5" w:rsidR="00E773DD" w:rsidRPr="00A10451" w:rsidRDefault="00E773DD" w:rsidP="00937E3F">
      <w:pPr>
        <w:pStyle w:val="Heading2"/>
      </w:pPr>
      <w:r w:rsidRPr="00A10451">
        <w:rPr>
          <w:rFonts w:hint="cs"/>
        </w:rPr>
        <w:t>Sensor network deployment</w:t>
      </w:r>
    </w:p>
    <w:p w14:paraId="3E4B47BD" w14:textId="5198437E" w:rsidR="00AE467C" w:rsidRDefault="003039CC" w:rsidP="0086074D">
      <w:pPr>
        <w:ind w:right="-2"/>
        <w:rPr>
          <w:ins w:id="54" w:author="Idit Balachsan" w:date="2019-06-04T10:57:00Z"/>
        </w:rPr>
      </w:pPr>
      <w:ins w:id="55" w:author="Idit Balachsan" w:date="2019-06-04T07:52:00Z">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ins>
      <w:ins w:id="56" w:author="Idit Balachsan" w:date="2019-06-04T07:53:00Z">
        <w:r w:rsidR="00462CE0">
          <w:rPr>
            <w:rFonts w:cs="David"/>
            <w:color w:val="000000"/>
          </w:rPr>
          <w:t>n e</w:t>
        </w:r>
      </w:ins>
      <w:ins w:id="57" w:author="Idit Balachsan" w:date="2019-06-04T07:54:00Z">
        <w:r w:rsidR="00462CE0">
          <w:rPr>
            <w:rFonts w:cs="David"/>
            <w:color w:val="000000"/>
          </w:rPr>
          <w:t xml:space="preserve">xtensive </w:t>
        </w:r>
      </w:ins>
      <w:ins w:id="58" w:author="Idit Balachsan" w:date="2019-06-04T07:52:00Z">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ins>
      <w:ins w:id="59" w:author="Idit Balachsan" w:date="2019-06-04T10:44:00Z">
        <w:r w:rsidR="001B6362">
          <w:rPr>
            <w:rFonts w:cs="David"/>
            <w:color w:val="000000"/>
          </w:rPr>
          <w:t xml:space="preserve">. </w:t>
        </w:r>
      </w:ins>
      <w:ins w:id="60" w:author="Idit Balachsan" w:date="2019-06-04T10:45:00Z">
        <w:r w:rsidR="001B6362">
          <w:rPr>
            <w:rFonts w:cs="David"/>
            <w:color w:val="000000"/>
          </w:rPr>
          <w:t xml:space="preserve">The cost of a network is </w:t>
        </w:r>
      </w:ins>
      <w:ins w:id="61" w:author="Idit Balachsan" w:date="2019-06-04T10:42:00Z">
        <w:r w:rsidR="00695663">
          <w:rPr>
            <w:rFonts w:cs="David"/>
            <w:color w:val="000000"/>
          </w:rPr>
          <w:t>usually</w:t>
        </w:r>
      </w:ins>
      <w:ins w:id="62" w:author="Idit Balachsan" w:date="2019-06-04T10:41:00Z">
        <w:r w:rsidR="00695663">
          <w:rPr>
            <w:rFonts w:cs="David"/>
            <w:color w:val="000000"/>
          </w:rPr>
          <w:t xml:space="preserve"> determined by</w:t>
        </w:r>
      </w:ins>
      <w:ins w:id="63" w:author="Idit Balachsan" w:date="2019-06-04T10:40:00Z">
        <w:r w:rsidR="00695663">
          <w:rPr>
            <w:rFonts w:cs="David"/>
            <w:color w:val="000000" w:themeColor="text1"/>
          </w:rPr>
          <w:t xml:space="preserve"> the </w:t>
        </w:r>
      </w:ins>
      <w:ins w:id="64" w:author="Idit Balachsan" w:date="2019-06-04T10:37:00Z">
        <w:r w:rsidR="00AE467C">
          <w:t>number of sensors and their attributes</w:t>
        </w:r>
      </w:ins>
      <w:ins w:id="65" w:author="Idit Balachsan" w:date="2019-06-04T10:59:00Z">
        <w:r w:rsidR="00AB063E">
          <w:t xml:space="preserve">, such as </w:t>
        </w:r>
      </w:ins>
      <w:ins w:id="66" w:author="Idit Balachsan" w:date="2019-06-04T10:37:00Z">
        <w:r w:rsidR="00AE467C">
          <w:t>sensitivity and dynamic range</w:t>
        </w:r>
      </w:ins>
      <w:ins w:id="67" w:author="Idit Balachsan" w:date="2019-06-04T10:41:00Z">
        <w:r w:rsidR="00695663">
          <w:t xml:space="preserve">. </w:t>
        </w:r>
      </w:ins>
      <w:ins w:id="68" w:author="Idit Balachsan" w:date="2019-06-04T10:48:00Z">
        <w:r w:rsidR="001B6362">
          <w:t>Placement l</w:t>
        </w:r>
      </w:ins>
      <w:ins w:id="69" w:author="Idit Balachsan" w:date="2019-06-04T10:45:00Z">
        <w:r w:rsidR="001B6362">
          <w:t>ocations</w:t>
        </w:r>
      </w:ins>
      <w:ins w:id="70" w:author="Idit Balachsan" w:date="2019-06-04T10:52:00Z">
        <w:r w:rsidR="0086074D">
          <w:t xml:space="preserve"> need to be considered as well, </w:t>
        </w:r>
      </w:ins>
      <w:ins w:id="71" w:author="Idit Balachsan" w:date="2019-06-04T10:37:00Z">
        <w:r w:rsidR="00AE467C">
          <w:t>as the deployment of sensors close to a leak may be costly due to additional operational costs to cope with the expected harsh environment</w:t>
        </w:r>
      </w:ins>
      <w:ins w:id="72" w:author="Idit Balachsan" w:date="2019-06-04T10:53:00Z">
        <w:r w:rsidR="0086074D">
          <w:t xml:space="preserve">. On </w:t>
        </w:r>
      </w:ins>
      <w:ins w:id="73" w:author="Idit Balachsan" w:date="2019-06-04T10:37:00Z">
        <w:r w:rsidR="00AE467C">
          <w:t xml:space="preserve">the other hand, </w:t>
        </w:r>
      </w:ins>
      <w:ins w:id="74" w:author="Idit Balachsan" w:date="2019-06-04T11:57:00Z">
        <w:r w:rsidR="00C94290">
          <w:t xml:space="preserve">it </w:t>
        </w:r>
      </w:ins>
      <w:ins w:id="75" w:author="Idit Balachsan" w:date="2019-06-04T10:54:00Z">
        <w:r w:rsidR="0086074D">
          <w:t>can</w:t>
        </w:r>
      </w:ins>
      <w:ins w:id="76" w:author="Idit Balachsan" w:date="2019-06-04T10:37:00Z">
        <w:r w:rsidR="00AE467C">
          <w:t xml:space="preserve"> enable </w:t>
        </w:r>
        <w:r w:rsidR="00AE467C">
          <w:lastRenderedPageBreak/>
          <w:t>using less</w:t>
        </w:r>
      </w:ins>
      <w:ins w:id="77" w:author="Idit Balachsan" w:date="2019-06-04T10:57:00Z">
        <w:r w:rsidR="00393CBC">
          <w:t>-</w:t>
        </w:r>
      </w:ins>
      <w:ins w:id="78" w:author="Idit Balachsan" w:date="2019-06-04T10:37:00Z">
        <w:r w:rsidR="00AE467C">
          <w:t>sensitive sensor</w:t>
        </w:r>
      </w:ins>
      <w:ins w:id="79" w:author="Idit Balachsan" w:date="2019-06-04T10:55:00Z">
        <w:r w:rsidR="0086074D">
          <w:t>s, which are usually che</w:t>
        </w:r>
      </w:ins>
      <w:ins w:id="80" w:author="Idit Balachsan" w:date="2019-06-04T10:56:00Z">
        <w:r w:rsidR="0086074D">
          <w:t>aper</w:t>
        </w:r>
      </w:ins>
      <w:ins w:id="81" w:author="Idit Balachsan" w:date="2019-06-04T10:37:00Z">
        <w:r w:rsidR="00AE467C">
          <w:t xml:space="preserve">. It is also noted that in many industrial sites sensors locations may be limited due to economic and </w:t>
        </w:r>
      </w:ins>
      <w:ins w:id="82" w:author="Idit Balachsan" w:date="2019-06-04T10:57:00Z">
        <w:r w:rsidR="004B423C">
          <w:t>practical</w:t>
        </w:r>
      </w:ins>
      <w:ins w:id="83" w:author="Idit Balachsan" w:date="2019-06-04T10:37:00Z">
        <w:r w:rsidR="00AE467C">
          <w:t xml:space="preserve"> considerations.</w:t>
        </w:r>
      </w:ins>
    </w:p>
    <w:p w14:paraId="6E5F839F" w14:textId="6E67E8B6" w:rsidR="00BB6151" w:rsidRPr="00393CBC" w:rsidRDefault="00BB6151" w:rsidP="00C94290">
      <w:pPr>
        <w:ind w:right="-2" w:firstLine="720"/>
        <w:rPr>
          <w:ins w:id="84" w:author="Idit Balachsan" w:date="2019-06-04T10:37:00Z"/>
        </w:rPr>
      </w:pPr>
      <w:ins w:id="85" w:author="Idit Balachsan" w:date="2019-06-04T10:57:00Z">
        <w:r>
          <w:t>Se</w:t>
        </w:r>
      </w:ins>
      <w:ins w:id="86" w:author="Idit Balachsan" w:date="2019-06-04T10:58:00Z">
        <w:r>
          <w:t xml:space="preserve">nsor network redeployment… </w:t>
        </w:r>
      </w:ins>
    </w:p>
    <w:p w14:paraId="25836F23" w14:textId="7D1DEFFD" w:rsidR="00AE467C" w:rsidRPr="00A10451" w:rsidDel="00EE55DF" w:rsidRDefault="00EE55DF" w:rsidP="006D62E4">
      <w:pPr>
        <w:ind w:right="-2"/>
        <w:rPr>
          <w:del w:id="87" w:author="Idit Balachsan" w:date="2019-06-04T10:57:00Z"/>
          <w:rFonts w:cs="David"/>
          <w:color w:val="000000" w:themeColor="text1"/>
        </w:rPr>
      </w:pPr>
      <w:ins w:id="88" w:author="Idit Balachsan" w:date="2019-06-04T10:57:00Z">
        <w:r>
          <w:rPr>
            <w:rFonts w:cs="David"/>
            <w:color w:val="000000"/>
          </w:rPr>
          <w:tab/>
        </w:r>
      </w:ins>
    </w:p>
    <w:p w14:paraId="44E14C94" w14:textId="0BC7CB01" w:rsidR="00AE467C" w:rsidRPr="00AE467C" w:rsidRDefault="00CE7625" w:rsidP="00EE55DF">
      <w:pPr>
        <w:ind w:right="-2"/>
        <w:rPr>
          <w:rFonts w:cs="David"/>
          <w:rPrChange w:id="89" w:author="Idit Balachsan" w:date="2019-06-04T10:37:00Z">
            <w:rPr>
              <w:rFonts w:cs="David"/>
              <w:color w:val="000000" w:themeColor="text1"/>
            </w:rPr>
          </w:rPrChange>
        </w:rPr>
        <w:pPrChange w:id="90" w:author="Idit Balachsan" w:date="2019-06-04T10:57:00Z">
          <w:pPr>
            <w:ind w:right="-2" w:firstLine="720"/>
          </w:pPr>
        </w:pPrChange>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 xml:space="preserve">for the deployment of </w:t>
      </w:r>
      <w:r w:rsidR="00C93308">
        <w:rPr>
          <w:rFonts w:cs="David"/>
          <w:color w:val="000000"/>
        </w:rPr>
        <w:t>WDESN in time and space</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w:t>
      </w:r>
      <w:r w:rsidR="00C93308">
        <w:rPr>
          <w:rFonts w:cs="David"/>
          <w:color w:val="000000"/>
        </w:rPr>
        <w:t xml:space="preserve">finding a protocol for placing MSUs, under </w:t>
      </w:r>
      <w:ins w:id="91" w:author="Idit Balachsan" w:date="2019-06-03T12:36:00Z">
        <w:r w:rsidR="00E35FFC">
          <w:rPr>
            <w:rFonts w:cs="David"/>
            <w:color w:val="000000"/>
          </w:rPr>
          <w:t xml:space="preserve">a </w:t>
        </w:r>
      </w:ins>
      <w:r w:rsidR="00C93308">
        <w:rPr>
          <w:rFonts w:cs="David"/>
          <w:color w:val="000000"/>
        </w:rPr>
        <w:t xml:space="preserve">set of fiscal and geographical </w:t>
      </w:r>
      <w:commentRangeStart w:id="92"/>
      <w:r w:rsidR="00C93308">
        <w:rPr>
          <w:rFonts w:cs="David"/>
          <w:color w:val="000000"/>
        </w:rPr>
        <w:t>constraints</w:t>
      </w:r>
      <w:commentRangeEnd w:id="92"/>
      <w:r w:rsidR="00886172">
        <w:rPr>
          <w:rStyle w:val="CommentReference"/>
        </w:rPr>
        <w:commentReference w:id="92"/>
      </w:r>
      <w:r w:rsidR="00C93308">
        <w:rPr>
          <w:rFonts w:cs="David"/>
          <w:color w:val="000000"/>
        </w:rPr>
        <w:t xml:space="preserve">, </w:t>
      </w:r>
      <w:commentRangeStart w:id="93"/>
      <w:r w:rsidR="00C93308">
        <w:rPr>
          <w:rFonts w:cs="David"/>
          <w:color w:val="000000"/>
        </w:rPr>
        <w:t>so the best representation of the pollution field is obtained</w:t>
      </w:r>
      <w:commentRangeEnd w:id="93"/>
      <w:r w:rsidR="000D6246">
        <w:rPr>
          <w:rStyle w:val="CommentReference"/>
        </w:rPr>
        <w:commentReference w:id="93"/>
      </w:r>
      <w:r w:rsidR="00C93308">
        <w:rPr>
          <w:rFonts w:cs="David"/>
          <w:color w:val="000000"/>
        </w:rPr>
        <w:t xml:space="preserve">.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 xml:space="preserve">establishing a new </w:t>
      </w:r>
      <w:r w:rsidR="0093075C" w:rsidRPr="00A10451">
        <w:rPr>
          <w:rFonts w:cs="David" w:hint="cs"/>
          <w:color w:val="000000"/>
        </w:rPr>
        <w:t>network</w:t>
      </w:r>
      <w:r w:rsidRPr="00A10451">
        <w:rPr>
          <w:rFonts w:cs="David" w:hint="cs"/>
          <w:color w:val="000000"/>
        </w:rPr>
        <w:t xml:space="preserve"> or planning a span of sensors during a routine sampling task</w:t>
      </w:r>
      <w:ins w:id="94" w:author="Idit Balachsan" w:date="2019-06-04T09:25:00Z">
        <w:r w:rsidR="004F32E0">
          <w:rPr>
            <w:rFonts w:cs="David"/>
            <w:color w:val="000000"/>
          </w:rPr>
          <w:t xml:space="preserve"> for emission increase detection</w:t>
        </w:r>
      </w:ins>
      <w:r w:rsidR="00114ECE">
        <w:rPr>
          <w:rFonts w:cs="David"/>
          <w:color w:val="000000"/>
        </w:rPr>
        <w:t>.</w:t>
      </w:r>
      <w:r w:rsidR="00430604">
        <w:rPr>
          <w:rFonts w:cs="David"/>
          <w:color w:val="000000"/>
        </w:rPr>
        <w:t xml:space="preserve"> </w:t>
      </w:r>
      <w:r w:rsidRPr="00A10451">
        <w:rPr>
          <w:rFonts w:cs="David" w:hint="cs"/>
          <w:color w:val="000000"/>
        </w:rPr>
        <w:t xml:space="preserve">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w:t>
      </w:r>
      <w:commentRangeStart w:id="95"/>
      <w:r w:rsidR="0075316D" w:rsidRPr="00A10451">
        <w:rPr>
          <w:rFonts w:cs="David" w:hint="cs"/>
          <w:color w:val="000000"/>
        </w:rPr>
        <w:t>sources</w:t>
      </w:r>
      <w:r w:rsidR="00D22FDA">
        <w:rPr>
          <w:rFonts w:cs="David"/>
          <w:color w:val="000000"/>
        </w:rPr>
        <w:t>/sensor</w:t>
      </w:r>
      <w:ins w:id="96" w:author="Idit Balachsan" w:date="2019-06-03T12:37:00Z">
        <w:r w:rsidR="00E35FFC">
          <w:rPr>
            <w:rFonts w:cs="David"/>
            <w:color w:val="000000"/>
          </w:rPr>
          <w:t>s</w:t>
        </w:r>
      </w:ins>
      <w:r w:rsidR="00D22FDA">
        <w:rPr>
          <w:rFonts w:cs="David"/>
          <w:color w:val="000000"/>
        </w:rPr>
        <w:t xml:space="preserve"> </w:t>
      </w:r>
      <w:commentRangeEnd w:id="95"/>
      <w:r w:rsidR="00E35FFC">
        <w:rPr>
          <w:rStyle w:val="CommentReference"/>
        </w:rPr>
        <w:commentReference w:id="95"/>
      </w:r>
      <w:r w:rsidR="00D22FDA">
        <w:rPr>
          <w:rFonts w:cs="David"/>
          <w:color w:val="000000"/>
        </w:rPr>
        <w:t>geometries</w:t>
      </w:r>
      <w:r w:rsidR="00B43F70" w:rsidRPr="00A10451">
        <w:rPr>
          <w:rFonts w:cs="David" w:hint="cs"/>
          <w:color w:val="000000"/>
        </w:rPr>
        <w:t xml:space="preserve">, making it possible to evaluate </w:t>
      </w:r>
      <w:r w:rsidR="007B69F6">
        <w:rPr>
          <w:rFonts w:cs="David"/>
          <w:color w:val="000000"/>
        </w:rPr>
        <w:t xml:space="preserve">"scene complexity", i.e. the potential </w:t>
      </w:r>
      <w:r w:rsidR="00BA4CC3" w:rsidRPr="00A10451">
        <w:rPr>
          <w:rFonts w:cs="David" w:hint="cs"/>
          <w:color w:val="000000"/>
        </w:rPr>
        <w:t xml:space="preserve">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7B69F6">
        <w:rPr>
          <w:rFonts w:cs="David"/>
        </w:rPr>
        <w:t xml:space="preserve"> at specific locations</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79A55EC5" w14:textId="33B0CAE3" w:rsidR="00F229D5" w:rsidRDefault="00B011EB" w:rsidP="002976D9">
      <w:pPr>
        <w:pStyle w:val="Heading1"/>
        <w:rPr>
          <w:ins w:id="97" w:author="Idit Balachsan" w:date="2019-06-03T14:47:00Z"/>
        </w:rPr>
      </w:pPr>
      <w:r w:rsidRPr="00A10451">
        <w:rPr>
          <w:rFonts w:hint="cs"/>
        </w:rPr>
        <w:t>Research objectives</w:t>
      </w:r>
      <w:r w:rsidR="00B139E0" w:rsidRPr="00A10451">
        <w:rPr>
          <w:rFonts w:hint="cs"/>
        </w:rPr>
        <w:t xml:space="preserve"> </w:t>
      </w:r>
    </w:p>
    <w:p w14:paraId="6E1CE7A5" w14:textId="72DD435D" w:rsidR="00383F75" w:rsidRDefault="001C09EB" w:rsidP="00A93579">
      <w:pPr>
        <w:pStyle w:val="Default"/>
        <w:spacing w:line="360" w:lineRule="auto"/>
        <w:jc w:val="both"/>
        <w:rPr>
          <w:ins w:id="98" w:author="Idit Balachsan" w:date="2019-06-05T13:51:00Z"/>
          <w:rtl/>
        </w:rPr>
      </w:pPr>
      <w:ins w:id="99" w:author="Idit Balachsan" w:date="2019-06-03T15:25:00Z">
        <w:r>
          <w:t xml:space="preserve">The </w:t>
        </w:r>
      </w:ins>
      <w:ins w:id="100" w:author="Idit Balachsan" w:date="2019-06-03T15:49:00Z">
        <w:r w:rsidR="00E247B3">
          <w:t>general</w:t>
        </w:r>
      </w:ins>
      <w:ins w:id="101" w:author="Idit Balachsan" w:date="2019-06-03T15:25:00Z">
        <w:r>
          <w:t xml:space="preserve"> objective of the proposed work is </w:t>
        </w:r>
      </w:ins>
      <w:ins w:id="102" w:author="Idit Balachsan" w:date="2019-06-03T15:47:00Z">
        <w:r w:rsidR="000D6246">
          <w:t>to find a set of optimal solutions for</w:t>
        </w:r>
      </w:ins>
      <w:ins w:id="103" w:author="Idit Balachsan" w:date="2019-06-03T15:48:00Z">
        <w:r w:rsidR="000D6246">
          <w:t xml:space="preserve"> the deployment of a</w:t>
        </w:r>
      </w:ins>
      <w:ins w:id="104" w:author="Idit Balachsan" w:date="2019-06-03T14:17:00Z">
        <w:r w:rsidR="0017559F">
          <w:t xml:space="preserve"> </w:t>
        </w:r>
        <w:r w:rsidR="0017559F" w:rsidRPr="00A10451">
          <w:rPr>
            <w:rFonts w:cs="David" w:hint="cs"/>
          </w:rPr>
          <w:t>WDESN</w:t>
        </w:r>
      </w:ins>
      <w:ins w:id="105" w:author="Idit Balachsan" w:date="2019-06-03T15:48:00Z">
        <w:r w:rsidR="000D6246">
          <w:t xml:space="preserve">, </w:t>
        </w:r>
      </w:ins>
      <w:ins w:id="106" w:author="Idit Balachsan" w:date="2019-06-03T14:17:00Z">
        <w:r w:rsidR="00AD30F1">
          <w:t xml:space="preserve">for </w:t>
        </w:r>
      </w:ins>
      <w:ins w:id="107" w:author="Idit Balachsan" w:date="2019-06-04T08:18:00Z">
        <w:r w:rsidR="00AD30F1">
          <w:t xml:space="preserve">the purpose of </w:t>
        </w:r>
      </w:ins>
      <w:ins w:id="108" w:author="Idit Balachsan" w:date="2019-06-04T09:01:00Z">
        <w:r w:rsidR="00AD30F1">
          <w:t xml:space="preserve">obtaining </w:t>
        </w:r>
      </w:ins>
      <w:ins w:id="109" w:author="Idit Balachsan" w:date="2019-06-03T14:17:00Z">
        <w:r w:rsidR="0017559F">
          <w:t xml:space="preserve">early warning in the case of </w:t>
        </w:r>
      </w:ins>
      <w:ins w:id="110" w:author="Idit Balachsan" w:date="2019-06-04T08:17:00Z">
        <w:r w:rsidR="00383F75">
          <w:t xml:space="preserve">an </w:t>
        </w:r>
      </w:ins>
      <w:ins w:id="111" w:author="Idit Balachsan" w:date="2019-06-03T14:17:00Z">
        <w:r w:rsidR="0017559F">
          <w:t xml:space="preserve">increase in industrial gas emission </w:t>
        </w:r>
      </w:ins>
      <w:ins w:id="112" w:author="Idit Balachsan" w:date="2019-06-03T15:48:00Z">
        <w:r w:rsidR="000D6246">
          <w:t>or</w:t>
        </w:r>
      </w:ins>
      <w:ins w:id="113" w:author="Idit Balachsan" w:date="2019-06-03T14:17:00Z">
        <w:r w:rsidR="0017559F">
          <w:t xml:space="preserve"> for </w:t>
        </w:r>
      </w:ins>
      <w:ins w:id="114" w:author="Idit Balachsan" w:date="2019-06-04T08:18:00Z">
        <w:r w:rsidR="00383F75">
          <w:t xml:space="preserve">the purpose of </w:t>
        </w:r>
      </w:ins>
      <w:ins w:id="115" w:author="Idit Balachsan" w:date="2019-06-03T14:17:00Z">
        <w:r w:rsidR="0017559F">
          <w:t xml:space="preserve">generating </w:t>
        </w:r>
        <w:r w:rsidR="0017559F" w:rsidRPr="005C04EA">
          <w:t xml:space="preserve">pollution </w:t>
        </w:r>
        <w:r w:rsidR="0017559F" w:rsidRPr="005C137A">
          <w:t>dens</w:t>
        </w:r>
        <w:r w:rsidR="0017559F" w:rsidRPr="005C137A">
          <w:t>e</w:t>
        </w:r>
        <w:r w:rsidR="0017559F" w:rsidRPr="005C137A">
          <w:t xml:space="preserve"> map</w:t>
        </w:r>
      </w:ins>
      <w:ins w:id="116" w:author="Idit Balachsan" w:date="2019-06-03T15:46:00Z">
        <w:r w:rsidR="000D6246" w:rsidRPr="005C04EA">
          <w:t>s</w:t>
        </w:r>
      </w:ins>
      <w:ins w:id="117" w:author="Idit Balachsan" w:date="2019-06-03T14:17:00Z">
        <w:r w:rsidR="0017559F" w:rsidRPr="005C04EA">
          <w:t>.</w:t>
        </w:r>
        <w:r w:rsidR="0017559F">
          <w:t xml:space="preserve"> </w:t>
        </w:r>
      </w:ins>
      <w:ins w:id="118" w:author="Idit Balachsan" w:date="2019-06-03T15:50:00Z">
        <w:r w:rsidR="00E247B3">
          <w:t xml:space="preserve">The set of solutions will </w:t>
        </w:r>
      </w:ins>
      <w:ins w:id="119" w:author="Idit Balachsan" w:date="2019-06-03T14:17:00Z">
        <w:r w:rsidR="0017559F">
          <w:t xml:space="preserve">be </w:t>
        </w:r>
      </w:ins>
      <w:ins w:id="120" w:author="Idit Balachsan" w:date="2019-06-04T08:22:00Z">
        <w:r w:rsidR="00383F75">
          <w:t>retrieved</w:t>
        </w:r>
      </w:ins>
      <w:ins w:id="121" w:author="Idit Balachsan" w:date="2019-06-03T14:17:00Z">
        <w:r w:rsidR="0017559F">
          <w:t xml:space="preserve"> using multi</w:t>
        </w:r>
      </w:ins>
      <w:ins w:id="122" w:author="Idit Balachsan" w:date="2019-06-03T15:50:00Z">
        <w:r w:rsidR="00E247B3">
          <w:t>-</w:t>
        </w:r>
      </w:ins>
      <w:ins w:id="123" w:author="Idit Balachsan" w:date="2019-06-03T14:17:00Z">
        <w:r w:rsidR="0017559F">
          <w:t xml:space="preserve">objective optimization techniques that balance between detection </w:t>
        </w:r>
      </w:ins>
      <w:ins w:id="124" w:author="Idit Balachsan" w:date="2019-06-03T15:51:00Z">
        <w:r w:rsidR="00E247B3">
          <w:t xml:space="preserve">capabilities </w:t>
        </w:r>
      </w:ins>
      <w:ins w:id="125" w:author="Idit Balachsan" w:date="2019-06-03T15:58:00Z">
        <w:r w:rsidR="00E85EC5">
          <w:t xml:space="preserve">of the </w:t>
        </w:r>
      </w:ins>
      <w:ins w:id="126" w:author="Idit Balachsan" w:date="2019-06-04T11:03:00Z">
        <w:r w:rsidR="001149B1">
          <w:t xml:space="preserve">network of </w:t>
        </w:r>
      </w:ins>
      <w:ins w:id="127" w:author="Idit Balachsan" w:date="2019-06-03T15:58:00Z">
        <w:r w:rsidR="00E85EC5">
          <w:t xml:space="preserve">sensors </w:t>
        </w:r>
      </w:ins>
      <w:ins w:id="128" w:author="Idit Balachsan" w:date="2019-06-03T14:17:00Z">
        <w:r w:rsidR="0017559F">
          <w:t>and operational requirements</w:t>
        </w:r>
      </w:ins>
      <w:ins w:id="129" w:author="Idit Balachsan" w:date="2019-06-03T16:00:00Z">
        <w:r w:rsidR="00E85EC5">
          <w:t xml:space="preserve"> (e.g.</w:t>
        </w:r>
      </w:ins>
      <w:ins w:id="130" w:author="Idit Balachsan" w:date="2019-06-03T16:01:00Z">
        <w:r w:rsidR="00731E10">
          <w:t xml:space="preserve"> cost</w:t>
        </w:r>
      </w:ins>
      <w:ins w:id="131" w:author="Idit Balachsan" w:date="2019-06-04T08:05:00Z">
        <w:r w:rsidR="00B838BD">
          <w:rPr>
            <w:rFonts w:asciiTheme="majorBidi" w:hAnsiTheme="majorBidi" w:cstheme="majorBidi"/>
          </w:rPr>
          <w:t xml:space="preserve"> </w:t>
        </w:r>
      </w:ins>
      <w:ins w:id="132" w:author="Idit Balachsan" w:date="2019-06-03T16:02:00Z">
        <w:r w:rsidR="00731E10">
          <w:t>and</w:t>
        </w:r>
      </w:ins>
      <w:ins w:id="133" w:author="Idit Balachsan" w:date="2019-06-03T16:01:00Z">
        <w:r w:rsidR="00E85EC5">
          <w:t xml:space="preserve"> </w:t>
        </w:r>
      </w:ins>
      <w:ins w:id="134" w:author="Idit Balachsan" w:date="2019-06-03T16:02:00Z">
        <w:r w:rsidR="00731E10">
          <w:t xml:space="preserve">physical </w:t>
        </w:r>
      </w:ins>
      <w:ins w:id="135" w:author="Idit Balachsan" w:date="2019-06-03T16:01:00Z">
        <w:r w:rsidR="00731E10">
          <w:t>field constraints</w:t>
        </w:r>
      </w:ins>
      <w:ins w:id="136" w:author="Idit Balachsan" w:date="2019-06-03T16:00:00Z">
        <w:r w:rsidR="00E85EC5">
          <w:t xml:space="preserve">). </w:t>
        </w:r>
      </w:ins>
      <w:ins w:id="137" w:author="Idit Balachsan" w:date="2019-06-04T09:46:00Z">
        <w:r w:rsidR="00237970">
          <w:t>T</w:t>
        </w:r>
      </w:ins>
      <w:ins w:id="138" w:author="Idit Balachsan" w:date="2019-06-04T08:19:00Z">
        <w:r w:rsidR="00383F75">
          <w:rPr>
            <w:rFonts w:asciiTheme="majorBidi" w:eastAsia="Times New Roman" w:hAnsiTheme="majorBidi" w:cstheme="majorBidi"/>
          </w:rPr>
          <w:t xml:space="preserve">he </w:t>
        </w:r>
        <w:r w:rsidR="00383F75">
          <w:rPr>
            <w:rFonts w:asciiTheme="majorBidi" w:eastAsia="Times New Roman" w:hAnsiTheme="majorBidi" w:cstheme="majorBidi"/>
          </w:rPr>
          <w:t>multi</w:t>
        </w:r>
      </w:ins>
      <w:ins w:id="139" w:author="Idit Balachsan" w:date="2019-06-04T08:26:00Z">
        <w:r w:rsidR="00FC36A0">
          <w:rPr>
            <w:rFonts w:asciiTheme="majorBidi" w:eastAsia="Times New Roman" w:hAnsiTheme="majorBidi" w:cstheme="majorBidi"/>
          </w:rPr>
          <w:t>-</w:t>
        </w:r>
      </w:ins>
      <w:ins w:id="140" w:author="Idit Balachsan" w:date="2019-06-04T08:19:00Z">
        <w:r w:rsidR="00383F75">
          <w:rPr>
            <w:rFonts w:asciiTheme="majorBidi" w:eastAsia="Times New Roman" w:hAnsiTheme="majorBidi" w:cstheme="majorBidi"/>
          </w:rPr>
          <w:t xml:space="preserve">objective optimization </w:t>
        </w:r>
        <w:r w:rsidR="00383F75">
          <w:rPr>
            <w:rFonts w:asciiTheme="majorBidi" w:eastAsia="Times New Roman" w:hAnsiTheme="majorBidi" w:cstheme="majorBidi"/>
          </w:rPr>
          <w:t xml:space="preserve">will </w:t>
        </w:r>
        <w:r w:rsidR="00383F75">
          <w:rPr>
            <w:rFonts w:asciiTheme="majorBidi" w:eastAsia="Times New Roman" w:hAnsiTheme="majorBidi" w:cstheme="majorBidi"/>
          </w:rPr>
          <w:t xml:space="preserve">allow decision makers to </w:t>
        </w:r>
      </w:ins>
      <w:ins w:id="141" w:author="Idit Balachsan" w:date="2019-06-04T08:27:00Z">
        <w:r w:rsidR="00FC36A0">
          <w:rPr>
            <w:rFonts w:asciiTheme="majorBidi" w:eastAsia="Times New Roman" w:hAnsiTheme="majorBidi" w:cstheme="majorBidi"/>
          </w:rPr>
          <w:t xml:space="preserve">discover tradeoffs between </w:t>
        </w:r>
      </w:ins>
      <w:ins w:id="142" w:author="Idit Balachsan" w:date="2019-06-04T08:19:00Z">
        <w:r w:rsidR="00383F75">
          <w:rPr>
            <w:rFonts w:asciiTheme="majorBidi" w:eastAsia="Times New Roman" w:hAnsiTheme="majorBidi" w:cstheme="majorBidi"/>
          </w:rPr>
          <w:t xml:space="preserve">performance criteria </w:t>
        </w:r>
      </w:ins>
      <w:ins w:id="143" w:author="Idit Balachsan" w:date="2019-06-04T08:25:00Z">
        <w:r w:rsidR="00FC36A0">
          <w:rPr>
            <w:rFonts w:asciiTheme="majorBidi" w:eastAsia="Times New Roman" w:hAnsiTheme="majorBidi" w:cstheme="majorBidi"/>
          </w:rPr>
          <w:t xml:space="preserve">and </w:t>
        </w:r>
      </w:ins>
      <w:ins w:id="144" w:author="Idit Balachsan" w:date="2019-06-04T11:06:00Z">
        <w:r w:rsidR="00542E57">
          <w:rPr>
            <w:rFonts w:asciiTheme="majorBidi" w:eastAsia="Times New Roman" w:hAnsiTheme="majorBidi" w:cstheme="majorBidi"/>
          </w:rPr>
          <w:t>to consider</w:t>
        </w:r>
      </w:ins>
      <w:ins w:id="145" w:author="Idit Balachsan" w:date="2019-06-04T08:19:00Z">
        <w:r w:rsidR="00383F75">
          <w:rPr>
            <w:rFonts w:asciiTheme="majorBidi" w:eastAsia="Times New Roman" w:hAnsiTheme="majorBidi" w:cstheme="majorBidi"/>
          </w:rPr>
          <w:t xml:space="preserve"> alternative</w:t>
        </w:r>
      </w:ins>
      <w:ins w:id="146" w:author="Idit Balachsan" w:date="2019-06-04T08:34:00Z">
        <w:r w:rsidR="00FC36A0">
          <w:rPr>
            <w:rFonts w:asciiTheme="majorBidi" w:eastAsia="Times New Roman" w:hAnsiTheme="majorBidi" w:cstheme="majorBidi"/>
          </w:rPr>
          <w:t xml:space="preserve"> modes of action</w:t>
        </w:r>
      </w:ins>
      <w:ins w:id="147" w:author="Idit Balachsan" w:date="2019-06-04T08:19:00Z">
        <w:r w:rsidR="00383F75">
          <w:rPr>
            <w:rFonts w:asciiTheme="majorBidi" w:eastAsia="Times New Roman" w:hAnsiTheme="majorBidi" w:cstheme="majorBidi"/>
          </w:rPr>
          <w:t xml:space="preserve"> that may not have been apparent prior to the analysis.</w:t>
        </w:r>
      </w:ins>
      <w:ins w:id="148" w:author="Idit Balachsan" w:date="2019-06-04T09:30:00Z">
        <w:r w:rsidR="00A93579" w:rsidRPr="00A93579">
          <w:t xml:space="preserve"> </w:t>
        </w:r>
        <w:r w:rsidR="00A93579">
          <w:t>Later, the proposed scheme will</w:t>
        </w:r>
        <w:r w:rsidR="00A93579">
          <w:t xml:space="preserve"> be used to</w:t>
        </w:r>
        <w:r w:rsidR="00BB130A">
          <w:t xml:space="preserve"> </w:t>
        </w:r>
      </w:ins>
      <w:ins w:id="149" w:author="Idit Balachsan" w:date="2019-06-04T09:50:00Z">
        <w:r w:rsidR="0036760D">
          <w:t xml:space="preserve">address the problem of a dynamic </w:t>
        </w:r>
      </w:ins>
      <w:ins w:id="150" w:author="Idit Balachsan" w:date="2019-06-04T10:14:00Z">
        <w:r w:rsidR="00057AF2">
          <w:t xml:space="preserve">network, with the </w:t>
        </w:r>
      </w:ins>
      <w:ins w:id="151" w:author="Idit Balachsan" w:date="2019-06-04T10:15:00Z">
        <w:r w:rsidR="00057AF2">
          <w:t xml:space="preserve">goal of </w:t>
        </w:r>
      </w:ins>
      <w:ins w:id="152" w:author="Idit Balachsan" w:date="2019-06-04T10:17:00Z">
        <w:r w:rsidR="00057AF2">
          <w:t>finding the optim</w:t>
        </w:r>
        <w:r w:rsidR="00196822">
          <w:t xml:space="preserve">al </w:t>
        </w:r>
      </w:ins>
      <w:ins w:id="153" w:author="Idit Balachsan" w:date="2019-06-04T10:18:00Z">
        <w:r w:rsidR="00B35D2E">
          <w:t xml:space="preserve">redeployment </w:t>
        </w:r>
        <w:r w:rsidR="00DB3AA4">
          <w:t>in each time step</w:t>
        </w:r>
      </w:ins>
      <w:ins w:id="154" w:author="Idit Balachsan" w:date="2019-06-04T10:19:00Z">
        <w:r w:rsidR="00FC0F6C">
          <w:t xml:space="preserve"> that induces mi</w:t>
        </w:r>
      </w:ins>
      <w:ins w:id="155" w:author="Idit Balachsan" w:date="2019-06-04T10:33:00Z">
        <w:r w:rsidR="00FC0F6C">
          <w:t>nimal</w:t>
        </w:r>
      </w:ins>
      <w:ins w:id="156" w:author="Idit Balachsan" w:date="2019-06-04T10:34:00Z">
        <w:r w:rsidR="00FC0F6C">
          <w:t xml:space="preserve"> transfer effort</w:t>
        </w:r>
        <w:r w:rsidR="005856CE">
          <w:t xml:space="preserve"> (</w:t>
        </w:r>
      </w:ins>
      <w:ins w:id="157" w:author="Idit Balachsan" w:date="2019-06-04T11:06:00Z">
        <w:r w:rsidR="00E45BCF">
          <w:t>…</w:t>
        </w:r>
      </w:ins>
      <w:ins w:id="158" w:author="Idit Balachsan" w:date="2019-06-04T10:34:00Z">
        <w:r w:rsidR="005856CE">
          <w:t>???)</w:t>
        </w:r>
        <w:r w:rsidR="00FC0F6C">
          <w:t xml:space="preserve">. </w:t>
        </w:r>
      </w:ins>
      <w:ins w:id="159" w:author="Idit Balachsan" w:date="2019-06-05T13:49:00Z">
        <w:r w:rsidR="00134BBA">
          <w:rPr>
            <w:rFonts w:hint="cs"/>
            <w:rtl/>
          </w:rPr>
          <w:t>מינימום חיישנים שזזים ל</w:t>
        </w:r>
      </w:ins>
      <w:ins w:id="160" w:author="Idit Balachsan" w:date="2019-06-05T13:50:00Z">
        <w:r w:rsidR="00134BBA">
          <w:rPr>
            <w:rFonts w:hint="cs"/>
            <w:rtl/>
          </w:rPr>
          <w:t xml:space="preserve">עומת מינימום מרחק להזיז. שני אובייקטים אלו מתנגשים. </w:t>
        </w:r>
      </w:ins>
    </w:p>
    <w:p w14:paraId="2D6E463D" w14:textId="5384EC8F" w:rsidR="0089136D" w:rsidRDefault="0089136D" w:rsidP="00A93579">
      <w:pPr>
        <w:pStyle w:val="Default"/>
        <w:spacing w:line="360" w:lineRule="auto"/>
        <w:jc w:val="both"/>
        <w:rPr>
          <w:ins w:id="161" w:author="Idit Balachsan" w:date="2019-06-04T11:24:00Z"/>
          <w:rFonts w:hint="cs"/>
          <w:rtl/>
        </w:rPr>
      </w:pPr>
      <w:ins w:id="162" w:author="Idit Balachsan" w:date="2019-06-05T13:51:00Z">
        <w:r>
          <w:rPr>
            <w:rFonts w:hint="cs"/>
            <w:rtl/>
          </w:rPr>
          <w:t>אפשר גם מרחק בריבוע כך שיש</w:t>
        </w:r>
      </w:ins>
      <w:ins w:id="163" w:author="Idit Balachsan" w:date="2019-06-05T13:52:00Z">
        <w:r>
          <w:rPr>
            <w:rFonts w:hint="cs"/>
            <w:rtl/>
          </w:rPr>
          <w:t xml:space="preserve"> עונש גדול יותר להזיז רחוק. </w:t>
        </w:r>
      </w:ins>
    </w:p>
    <w:p w14:paraId="7D09ACA7" w14:textId="76E97CDC" w:rsidR="00E85EC5" w:rsidRPr="00A90C71" w:rsidRDefault="00644D19" w:rsidP="00A90C71">
      <w:pPr>
        <w:pStyle w:val="Default"/>
        <w:spacing w:line="360" w:lineRule="auto"/>
        <w:jc w:val="both"/>
        <w:rPr>
          <w:rPrChange w:id="164" w:author="Idit Balachsan" w:date="2019-06-04T12:24:00Z">
            <w:rPr>
              <w:rFonts w:cs="David"/>
              <w:color w:val="000000" w:themeColor="text1"/>
            </w:rPr>
          </w:rPrChange>
        </w:rPr>
        <w:pPrChange w:id="165" w:author="Idit Balachsan" w:date="2019-06-04T12:24:00Z">
          <w:pPr>
            <w:ind w:right="-2"/>
          </w:pPr>
        </w:pPrChange>
      </w:pPr>
      <w:ins w:id="166" w:author="Idit Balachsan" w:date="2019-06-04T11:24:00Z">
        <w:r>
          <w:t>The specific ob</w:t>
        </w:r>
      </w:ins>
      <w:ins w:id="167" w:author="Idit Balachsan" w:date="2019-06-04T11:25:00Z">
        <w:r>
          <w:t xml:space="preserve">jectives are: </w:t>
        </w:r>
      </w:ins>
    </w:p>
    <w:p w14:paraId="2CD489A3" w14:textId="0696BF0C" w:rsidR="007B69F6" w:rsidRPr="00C9153C" w:rsidRDefault="007D7354" w:rsidP="00A15AB1">
      <w:pPr>
        <w:pStyle w:val="ListParagraph"/>
        <w:numPr>
          <w:ilvl w:val="0"/>
          <w:numId w:val="14"/>
        </w:numPr>
        <w:ind w:right="-2"/>
        <w:rPr>
          <w:rFonts w:cs="David"/>
          <w:color w:val="000000" w:themeColor="text1"/>
        </w:rPr>
      </w:pPr>
      <w:r w:rsidRPr="00A10451">
        <w:rPr>
          <w:rFonts w:cs="David" w:hint="cs"/>
          <w:color w:val="000000" w:themeColor="text1"/>
        </w:rPr>
        <w:t>D</w:t>
      </w:r>
      <w:r w:rsidR="00F957B2" w:rsidRPr="00A10451">
        <w:rPr>
          <w:rFonts w:cs="David" w:hint="cs"/>
          <w:color w:val="000000" w:themeColor="text1"/>
        </w:rPr>
        <w:t>esign a</w:t>
      </w:r>
      <w:r w:rsidR="009223F0">
        <w:rPr>
          <w:rFonts w:cs="David"/>
          <w:color w:val="000000" w:themeColor="text1"/>
        </w:rPr>
        <w:t xml:space="preserve"> </w:t>
      </w:r>
      <w:r w:rsidR="009223F0" w:rsidRPr="00692804">
        <w:rPr>
          <w:rFonts w:cs="David"/>
          <w:i/>
          <w:iCs/>
          <w:color w:val="000000" w:themeColor="text1"/>
        </w:rPr>
        <w:t>spatial</w:t>
      </w:r>
      <w:r w:rsidR="009223F0">
        <w:rPr>
          <w:rFonts w:cs="David"/>
          <w:color w:val="000000" w:themeColor="text1"/>
        </w:rPr>
        <w:t xml:space="preserve"> </w:t>
      </w:r>
      <w:r w:rsidR="00F957B2" w:rsidRPr="00A10451">
        <w:rPr>
          <w:rFonts w:cs="David" w:hint="cs"/>
          <w:color w:val="000000" w:themeColor="text1"/>
        </w:rPr>
        <w:t>optimization model that computes sensor</w:t>
      </w:r>
      <w:ins w:id="168" w:author="Idit Balachsan" w:date="2019-06-04T12:08:00Z">
        <w:r w:rsidR="00F57CF3">
          <w:rPr>
            <w:rFonts w:cs="David"/>
            <w:color w:val="000000" w:themeColor="text1"/>
          </w:rPr>
          <w:t>s’</w:t>
        </w:r>
      </w:ins>
      <w:r w:rsidR="00F957B2" w:rsidRPr="00A10451">
        <w:rPr>
          <w:rFonts w:cs="David" w:hint="cs"/>
          <w:color w:val="000000" w:themeColor="text1"/>
        </w:rPr>
        <w:t xml:space="preserve"> deployment</w:t>
      </w:r>
      <w:ins w:id="169" w:author="Idit Balachsan" w:date="2019-06-04T11:30:00Z">
        <w:r w:rsidR="00644D19">
          <w:rPr>
            <w:rFonts w:cs="David"/>
            <w:color w:val="000000" w:themeColor="text1"/>
          </w:rPr>
          <w:t>,</w:t>
        </w:r>
      </w:ins>
      <w:r w:rsidR="00F957B2" w:rsidRPr="00A10451">
        <w:rPr>
          <w:rFonts w:cs="David" w:hint="cs"/>
          <w:color w:val="000000" w:themeColor="text1"/>
        </w:rPr>
        <w:t xml:space="preserve"> which </w:t>
      </w:r>
      <w:ins w:id="170" w:author="Idit Balachsan" w:date="2019-06-04T11:47:00Z">
        <w:r w:rsidR="00692C35">
          <w:rPr>
            <w:rFonts w:cs="David"/>
            <w:color w:val="000000" w:themeColor="text1"/>
          </w:rPr>
          <w:t>minimize</w:t>
        </w:r>
      </w:ins>
      <w:ins w:id="171" w:author="Idit Balachsan" w:date="2019-06-04T11:55:00Z">
        <w:r w:rsidR="005E2F2C">
          <w:rPr>
            <w:rFonts w:cs="David"/>
            <w:color w:val="000000" w:themeColor="text1"/>
          </w:rPr>
          <w:t>s</w:t>
        </w:r>
      </w:ins>
      <w:ins w:id="172" w:author="Idit Balachsan" w:date="2019-06-04T11:47:00Z">
        <w:r w:rsidR="00692C35">
          <w:rPr>
            <w:rFonts w:cs="David"/>
            <w:color w:val="000000" w:themeColor="text1"/>
          </w:rPr>
          <w:t xml:space="preserve"> the</w:t>
        </w:r>
      </w:ins>
      <w:ins w:id="173" w:author="Idit Balachsan" w:date="2019-06-04T11:49:00Z">
        <w:r w:rsidR="00692C35">
          <w:rPr>
            <w:rFonts w:cs="David"/>
            <w:color w:val="000000" w:themeColor="text1"/>
          </w:rPr>
          <w:t xml:space="preserve"> </w:t>
        </w:r>
      </w:ins>
      <w:ins w:id="174" w:author="Idit Balachsan" w:date="2019-06-04T11:50:00Z">
        <w:r w:rsidR="00692C35">
          <w:rPr>
            <w:rFonts w:cs="David"/>
            <w:color w:val="000000" w:themeColor="text1"/>
          </w:rPr>
          <w:t xml:space="preserve">cost of the deployment while maximizing </w:t>
        </w:r>
      </w:ins>
      <w:ins w:id="175" w:author="Idit Balachsan" w:date="2019-06-04T11:52:00Z">
        <w:r w:rsidR="00A15AB1">
          <w:rPr>
            <w:rFonts w:cs="David"/>
            <w:color w:val="000000"/>
          </w:rPr>
          <w:t xml:space="preserve">the </w:t>
        </w:r>
      </w:ins>
      <w:ins w:id="176" w:author="Idit Balachsan" w:date="2019-06-05T09:59:00Z">
        <w:r w:rsidR="00394D5A">
          <w:rPr>
            <w:rFonts w:cs="David"/>
            <w:color w:val="000000"/>
          </w:rPr>
          <w:t>sensitivity of the network to changes in the source term</w:t>
        </w:r>
      </w:ins>
      <w:ins w:id="177" w:author="Idit Balachsan" w:date="2019-06-04T11:53:00Z">
        <w:r w:rsidR="00A15AB1">
          <w:rPr>
            <w:rFonts w:cs="David"/>
          </w:rPr>
          <w:t xml:space="preserve">. The model will capture </w:t>
        </w:r>
      </w:ins>
      <w:del w:id="178" w:author="Idit Balachsan" w:date="2019-06-05T11:02:00Z">
        <w:r w:rsidR="007B69F6" w:rsidRPr="00C9153C" w:rsidDel="00636A48">
          <w:rPr>
            <w:rFonts w:cs="David" w:hint="cs"/>
            <w:color w:val="000000" w:themeColor="text1"/>
          </w:rPr>
          <w:delText>time-</w:delText>
        </w:r>
        <w:r w:rsidR="007B69F6" w:rsidRPr="00C9153C" w:rsidDel="00636A48">
          <w:rPr>
            <w:rFonts w:cs="David"/>
            <w:color w:val="000000" w:themeColor="text1"/>
          </w:rPr>
          <w:delText xml:space="preserve">variation </w:delText>
        </w:r>
        <w:r w:rsidR="00A15AB1" w:rsidDel="00636A48">
          <w:rPr>
            <w:rFonts w:cs="David"/>
            <w:color w:val="000000" w:themeColor="text1"/>
          </w:rPr>
          <w:delText>in</w:delText>
        </w:r>
      </w:del>
      <w:ins w:id="179" w:author="Idit Balachsan" w:date="2019-06-05T11:02:00Z">
        <w:r w:rsidR="00636A48">
          <w:rPr>
            <w:rFonts w:cs="David"/>
            <w:color w:val="000000" w:themeColor="text1"/>
          </w:rPr>
          <w:t>the distribution of</w:t>
        </w:r>
      </w:ins>
      <w:r w:rsidR="00A15AB1" w:rsidRPr="00C9153C">
        <w:rPr>
          <w:rFonts w:cs="David"/>
          <w:color w:val="000000" w:themeColor="text1"/>
        </w:rPr>
        <w:t xml:space="preserve"> </w:t>
      </w:r>
      <w:r w:rsidR="007B69F6" w:rsidRPr="00C9153C">
        <w:rPr>
          <w:rFonts w:cs="David" w:hint="cs"/>
          <w:color w:val="000000" w:themeColor="text1"/>
        </w:rPr>
        <w:t>weather conditions</w:t>
      </w:r>
      <w:ins w:id="180" w:author="Idit Balachsan" w:date="2019-06-05T11:03:00Z">
        <w:r w:rsidR="00636A48">
          <w:rPr>
            <w:rFonts w:cs="David"/>
            <w:color w:val="000000" w:themeColor="text1"/>
          </w:rPr>
          <w:t xml:space="preserve"> that </w:t>
        </w:r>
        <w:r w:rsidR="00997690">
          <w:rPr>
            <w:rFonts w:cs="David"/>
            <w:color w:val="000000" w:themeColor="text1"/>
          </w:rPr>
          <w:t>characterizes</w:t>
        </w:r>
        <w:r w:rsidR="00636A48">
          <w:rPr>
            <w:rFonts w:cs="David"/>
            <w:color w:val="000000" w:themeColor="text1"/>
          </w:rPr>
          <w:t xml:space="preserve"> the regime</w:t>
        </w:r>
      </w:ins>
      <w:r w:rsidR="007B69F6" w:rsidRPr="00C9153C">
        <w:rPr>
          <w:rFonts w:cs="David" w:hint="cs"/>
          <w:color w:val="000000" w:themeColor="text1"/>
        </w:rPr>
        <w:t xml:space="preserve">. </w:t>
      </w:r>
    </w:p>
    <w:p w14:paraId="62BDCD6B" w14:textId="58F0BEC0" w:rsidR="00F957B2" w:rsidDel="00DF0E46" w:rsidRDefault="009223F0" w:rsidP="00DF0E46">
      <w:pPr>
        <w:pStyle w:val="ListParagraph"/>
        <w:numPr>
          <w:ilvl w:val="0"/>
          <w:numId w:val="14"/>
        </w:numPr>
        <w:ind w:right="-2"/>
        <w:rPr>
          <w:del w:id="181" w:author="Idit Balachsan" w:date="2019-06-05T10:01:00Z"/>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ins w:id="182" w:author="Idit Balachsan" w:date="2019-06-04T12:08:00Z">
        <w:r w:rsidR="00F57CF3">
          <w:rPr>
            <w:rFonts w:cs="David"/>
            <w:color w:val="000000" w:themeColor="text1"/>
          </w:rPr>
          <w:t>s’</w:t>
        </w:r>
      </w:ins>
      <w:r w:rsidRPr="00A10451">
        <w:rPr>
          <w:rFonts w:cs="David" w:hint="cs"/>
          <w:color w:val="000000" w:themeColor="text1"/>
        </w:rPr>
        <w:t xml:space="preserve"> </w:t>
      </w:r>
      <w:ins w:id="183" w:author="Idit Balachsan" w:date="2019-06-04T12:07:00Z">
        <w:r w:rsidR="00F57CF3">
          <w:rPr>
            <w:rFonts w:cs="David"/>
            <w:color w:val="000000" w:themeColor="text1"/>
          </w:rPr>
          <w:t>re</w:t>
        </w:r>
      </w:ins>
      <w:r w:rsidRPr="00A10451">
        <w:rPr>
          <w:rFonts w:cs="David" w:hint="cs"/>
          <w:color w:val="000000" w:themeColor="text1"/>
        </w:rPr>
        <w:t>deployment</w:t>
      </w:r>
      <w:r>
        <w:rPr>
          <w:rFonts w:cs="David"/>
          <w:color w:val="000000" w:themeColor="text1"/>
        </w:rPr>
        <w:t>,</w:t>
      </w:r>
      <w:r w:rsidRPr="00A10451">
        <w:rPr>
          <w:rFonts w:cs="David" w:hint="cs"/>
          <w:color w:val="000000" w:themeColor="text1"/>
        </w:rPr>
        <w:t xml:space="preserve"> which </w:t>
      </w:r>
      <w:r>
        <w:rPr>
          <w:rFonts w:cs="David"/>
          <w:color w:val="000000" w:themeColor="text1"/>
        </w:rPr>
        <w:t>minimizes</w:t>
      </w:r>
      <w:ins w:id="184" w:author="Idit Balachsan" w:date="2019-06-04T12:15:00Z">
        <w:r w:rsidR="00425CCC">
          <w:rPr>
            <w:rFonts w:cs="David"/>
            <w:color w:val="000000" w:themeColor="text1"/>
          </w:rPr>
          <w:t xml:space="preserve"> </w:t>
        </w:r>
      </w:ins>
      <w:r>
        <w:rPr>
          <w:rFonts w:cs="David"/>
          <w:color w:val="000000" w:themeColor="text1"/>
        </w:rPr>
        <w:t xml:space="preserve">the change </w:t>
      </w:r>
      <w:ins w:id="185" w:author="Idit Balachsan" w:date="2019-06-04T12:15:00Z">
        <w:r w:rsidR="00425CCC">
          <w:rPr>
            <w:rFonts w:cs="David"/>
            <w:color w:val="000000" w:themeColor="text1"/>
          </w:rPr>
          <w:t xml:space="preserve">(in what???) </w:t>
        </w:r>
      </w:ins>
      <w:ins w:id="186" w:author="Idit Balachsan" w:date="2019-06-04T12:14:00Z">
        <w:r w:rsidR="00052630">
          <w:rPr>
            <w:rFonts w:cs="David"/>
            <w:color w:val="000000" w:themeColor="text1"/>
          </w:rPr>
          <w:t>from</w:t>
        </w:r>
        <w:r w:rsidR="00052630">
          <w:rPr>
            <w:rFonts w:cs="David"/>
            <w:color w:val="000000" w:themeColor="text1"/>
          </w:rPr>
          <w:t xml:space="preserve"> </w:t>
        </w:r>
        <w:r w:rsidR="00052630">
          <w:rPr>
            <w:rFonts w:cs="David"/>
            <w:color w:val="000000" w:themeColor="text1"/>
          </w:rPr>
          <w:t>the previous</w:t>
        </w:r>
        <w:r w:rsidR="00052630">
          <w:rPr>
            <w:rFonts w:cs="David"/>
            <w:color w:val="000000" w:themeColor="text1"/>
          </w:rPr>
          <w:t xml:space="preserve"> </w:t>
        </w:r>
      </w:ins>
      <w:r>
        <w:rPr>
          <w:rFonts w:cs="David"/>
          <w:color w:val="000000" w:themeColor="text1"/>
        </w:rPr>
        <w:t xml:space="preserve">deployment. </w:t>
      </w:r>
      <w:ins w:id="187" w:author="Idit Balachsan" w:date="2019-06-04T12:21:00Z">
        <w:r w:rsidR="00CD2D43">
          <w:rPr>
            <w:rFonts w:cs="David"/>
            <w:color w:val="000000" w:themeColor="text1"/>
          </w:rPr>
          <w:t>While maximizing the PED as before???</w:t>
        </w:r>
      </w:ins>
    </w:p>
    <w:p w14:paraId="26D2B51A" w14:textId="77777777" w:rsidR="00DF0E46" w:rsidRDefault="00DF0E46" w:rsidP="00F957B2">
      <w:pPr>
        <w:pStyle w:val="ListParagraph"/>
        <w:numPr>
          <w:ilvl w:val="0"/>
          <w:numId w:val="14"/>
        </w:numPr>
        <w:ind w:right="-2"/>
        <w:rPr>
          <w:ins w:id="188" w:author="Idit Balachsan" w:date="2019-06-05T10:01:00Z"/>
          <w:rFonts w:cs="David"/>
          <w:color w:val="000000" w:themeColor="text1"/>
        </w:rPr>
      </w:pPr>
    </w:p>
    <w:p w14:paraId="3689AA89" w14:textId="30527913" w:rsidR="00650F71" w:rsidRPr="00DF0E46" w:rsidDel="00394D5A" w:rsidRDefault="009223F0" w:rsidP="00DF0E46">
      <w:pPr>
        <w:pStyle w:val="ListParagraph"/>
        <w:numPr>
          <w:ilvl w:val="0"/>
          <w:numId w:val="14"/>
        </w:numPr>
        <w:ind w:left="0" w:right="-2"/>
        <w:rPr>
          <w:del w:id="189" w:author="Idit Balachsan" w:date="2019-06-04T12:28:00Z"/>
          <w:rFonts w:cs="David"/>
          <w:color w:val="000000" w:themeColor="text1"/>
          <w:rPrChange w:id="190" w:author="Idit Balachsan" w:date="2019-06-05T10:01:00Z">
            <w:rPr>
              <w:del w:id="191" w:author="Idit Balachsan" w:date="2019-06-04T12:28:00Z"/>
            </w:rPr>
          </w:rPrChange>
        </w:rPr>
        <w:pPrChange w:id="192" w:author="Idit Balachsan" w:date="2019-06-05T10:01:00Z">
          <w:pPr>
            <w:pStyle w:val="ListParagraph"/>
            <w:numPr>
              <w:numId w:val="14"/>
            </w:numPr>
            <w:ind w:right="-2" w:hanging="360"/>
          </w:pPr>
        </w:pPrChange>
      </w:pPr>
      <w:r w:rsidRPr="00DF0E46">
        <w:rPr>
          <w:rFonts w:cs="David"/>
          <w:color w:val="000000" w:themeColor="text1"/>
          <w:rPrChange w:id="193" w:author="Idit Balachsan" w:date="2019-06-05T10:01:00Z">
            <w:rPr/>
          </w:rPrChange>
        </w:rPr>
        <w:t xml:space="preserve">Design a </w:t>
      </w:r>
      <w:ins w:id="194" w:author="Idit Balachsan" w:date="2019-06-04T08:51:00Z">
        <w:r w:rsidR="00071D48" w:rsidRPr="00DF0E46">
          <w:rPr>
            <w:rFonts w:cs="David"/>
            <w:color w:val="000000" w:themeColor="text1"/>
            <w:rPrChange w:id="195" w:author="Idit Balachsan" w:date="2019-06-05T10:01:00Z">
              <w:rPr/>
            </w:rPrChange>
          </w:rPr>
          <w:t>spatial</w:t>
        </w:r>
      </w:ins>
      <w:r w:rsidRPr="00DF0E46">
        <w:rPr>
          <w:rFonts w:cs="David"/>
          <w:color w:val="000000" w:themeColor="text1"/>
          <w:rPrChange w:id="196" w:author="Idit Balachsan" w:date="2019-06-05T10:01:00Z">
            <w:rPr/>
          </w:rPrChange>
        </w:rPr>
        <w:t xml:space="preserve">-temporal optimization model. In this phase, the findings of the two previous objectives </w:t>
      </w:r>
      <w:ins w:id="197" w:author="Idit Balachsan" w:date="2019-06-04T12:00:00Z">
        <w:r w:rsidR="00343C0A" w:rsidRPr="00DF0E46">
          <w:rPr>
            <w:rFonts w:cs="David"/>
            <w:color w:val="000000" w:themeColor="text1"/>
            <w:rPrChange w:id="198" w:author="Idit Balachsan" w:date="2019-06-05T10:01:00Z">
              <w:rPr/>
            </w:rPrChange>
          </w:rPr>
          <w:t>will be</w:t>
        </w:r>
        <w:r w:rsidR="00343C0A" w:rsidRPr="00DF0E46">
          <w:rPr>
            <w:rFonts w:cs="David"/>
            <w:color w:val="000000" w:themeColor="text1"/>
            <w:rPrChange w:id="199" w:author="Idit Balachsan" w:date="2019-06-05T10:01:00Z">
              <w:rPr/>
            </w:rPrChange>
          </w:rPr>
          <w:t xml:space="preserve"> </w:t>
        </w:r>
      </w:ins>
      <w:r w:rsidRPr="00DF0E46">
        <w:rPr>
          <w:rFonts w:cs="David"/>
          <w:color w:val="000000" w:themeColor="text1"/>
          <w:rPrChange w:id="200" w:author="Idit Balachsan" w:date="2019-06-05T10:01:00Z">
            <w:rPr/>
          </w:rPrChange>
        </w:rPr>
        <w:t xml:space="preserve">integrated, </w:t>
      </w:r>
      <w:del w:id="201" w:author="Idit Balachsan" w:date="2019-06-04T12:32:00Z">
        <w:r w:rsidRPr="00DF0E46" w:rsidDel="0024707E">
          <w:rPr>
            <w:rFonts w:cs="David"/>
            <w:color w:val="000000" w:themeColor="text1"/>
            <w:rPrChange w:id="202" w:author="Idit Balachsan" w:date="2019-06-05T10:01:00Z">
              <w:rPr/>
            </w:rPrChange>
          </w:rPr>
          <w:delText xml:space="preserve">so </w:delText>
        </w:r>
      </w:del>
      <w:ins w:id="203" w:author="Idit Balachsan" w:date="2019-06-04T12:32:00Z">
        <w:r w:rsidR="0024707E" w:rsidRPr="00DF0E46">
          <w:rPr>
            <w:rFonts w:cs="David"/>
            <w:color w:val="000000" w:themeColor="text1"/>
            <w:rPrChange w:id="204" w:author="Idit Balachsan" w:date="2019-06-05T10:01:00Z">
              <w:rPr/>
            </w:rPrChange>
          </w:rPr>
          <w:t>and</w:t>
        </w:r>
        <w:r w:rsidR="0024707E" w:rsidRPr="00DF0E46">
          <w:rPr>
            <w:rFonts w:cs="David"/>
            <w:color w:val="000000" w:themeColor="text1"/>
            <w:rPrChange w:id="205" w:author="Idit Balachsan" w:date="2019-06-05T10:01:00Z">
              <w:rPr/>
            </w:rPrChange>
          </w:rPr>
          <w:t xml:space="preserve"> </w:t>
        </w:r>
      </w:ins>
      <w:ins w:id="206" w:author="Idit Balachsan" w:date="2019-06-04T12:22:00Z">
        <w:r w:rsidR="00E91B72" w:rsidRPr="00DF0E46">
          <w:rPr>
            <w:rFonts w:cs="David"/>
            <w:color w:val="000000" w:themeColor="text1"/>
            <w:rPrChange w:id="207" w:author="Idit Balachsan" w:date="2019-06-05T10:01:00Z">
              <w:rPr/>
            </w:rPrChange>
          </w:rPr>
          <w:t xml:space="preserve">probability of change in weather conditions </w:t>
        </w:r>
      </w:ins>
      <w:ins w:id="208" w:author="Idit Balachsan" w:date="2019-06-04T12:33:00Z">
        <w:r w:rsidR="0024707E" w:rsidRPr="00DF0E46">
          <w:rPr>
            <w:rFonts w:cs="David"/>
            <w:color w:val="000000" w:themeColor="text1"/>
            <w:rPrChange w:id="209" w:author="Idit Balachsan" w:date="2019-06-05T10:01:00Z">
              <w:rPr/>
            </w:rPrChange>
          </w:rPr>
          <w:lastRenderedPageBreak/>
          <w:t xml:space="preserve">will be </w:t>
        </w:r>
      </w:ins>
      <w:ins w:id="210" w:author="Idit Balachsan" w:date="2019-06-04T12:22:00Z">
        <w:r w:rsidR="00E91B72" w:rsidRPr="00DF0E46">
          <w:rPr>
            <w:rFonts w:cs="David"/>
            <w:color w:val="000000" w:themeColor="text1"/>
            <w:rPrChange w:id="211" w:author="Idit Balachsan" w:date="2019-06-05T10:01:00Z">
              <w:rPr/>
            </w:rPrChange>
          </w:rPr>
          <w:t xml:space="preserve">considered, </w:t>
        </w:r>
      </w:ins>
      <w:del w:id="212" w:author="Idit Balachsan" w:date="2019-06-04T12:23:00Z">
        <w:r w:rsidRPr="00DF0E46" w:rsidDel="004C10A7">
          <w:rPr>
            <w:rFonts w:cs="David"/>
            <w:color w:val="000000" w:themeColor="text1"/>
            <w:rPrChange w:id="213" w:author="Idit Balachsan" w:date="2019-06-05T10:01:00Z">
              <w:rPr/>
            </w:rPrChange>
          </w:rPr>
          <w:delText xml:space="preserve">not only current conditions are considered, but the network deployment is sought, </w:delText>
        </w:r>
      </w:del>
      <w:r w:rsidRPr="00DF0E46">
        <w:rPr>
          <w:rFonts w:cs="David"/>
          <w:color w:val="000000" w:themeColor="text1"/>
          <w:rPrChange w:id="214" w:author="Idit Balachsan" w:date="2019-06-05T10:01:00Z">
            <w:rPr/>
          </w:rPrChange>
        </w:rPr>
        <w:t xml:space="preserve">so it is most probable that </w:t>
      </w:r>
      <w:del w:id="215" w:author="Idit Balachsan" w:date="2019-06-04T12:23:00Z">
        <w:r w:rsidRPr="00DF0E46" w:rsidDel="004C10A7">
          <w:rPr>
            <w:rFonts w:cs="David"/>
            <w:color w:val="000000" w:themeColor="text1"/>
            <w:rPrChange w:id="216" w:author="Idit Balachsan" w:date="2019-06-05T10:01:00Z">
              <w:rPr/>
            </w:rPrChange>
          </w:rPr>
          <w:delText xml:space="preserve">for </w:delText>
        </w:r>
      </w:del>
      <w:r w:rsidRPr="00DF0E46">
        <w:rPr>
          <w:rFonts w:cs="David"/>
          <w:color w:val="000000" w:themeColor="text1"/>
          <w:rPrChange w:id="217" w:author="Idit Balachsan" w:date="2019-06-05T10:01:00Z">
            <w:rPr/>
          </w:rPrChange>
        </w:rPr>
        <w:t xml:space="preserve">future deployments </w:t>
      </w:r>
      <w:ins w:id="218" w:author="Idit Balachsan" w:date="2019-06-04T12:23:00Z">
        <w:r w:rsidR="004C10A7" w:rsidRPr="00DF0E46">
          <w:rPr>
            <w:rFonts w:cs="David"/>
            <w:color w:val="000000" w:themeColor="text1"/>
            <w:rPrChange w:id="219" w:author="Idit Balachsan" w:date="2019-06-05T10:01:00Z">
              <w:rPr/>
            </w:rPrChange>
          </w:rPr>
          <w:t xml:space="preserve">require </w:t>
        </w:r>
      </w:ins>
      <w:r w:rsidRPr="00DF0E46">
        <w:rPr>
          <w:rFonts w:cs="David"/>
          <w:color w:val="000000" w:themeColor="text1"/>
          <w:rPrChange w:id="220" w:author="Idit Balachsan" w:date="2019-06-05T10:01:00Z">
            <w:rPr/>
          </w:rPrChange>
        </w:rPr>
        <w:t>minimum changes</w:t>
      </w:r>
      <w:ins w:id="221" w:author="Idit Balachsan" w:date="2019-06-04T12:23:00Z">
        <w:r w:rsidR="004C10A7" w:rsidRPr="00DF0E46">
          <w:rPr>
            <w:rFonts w:cs="David"/>
            <w:color w:val="000000" w:themeColor="text1"/>
            <w:rPrChange w:id="222" w:author="Idit Balachsan" w:date="2019-06-05T10:01:00Z">
              <w:rPr/>
            </w:rPrChange>
          </w:rPr>
          <w:t>.</w:t>
        </w:r>
      </w:ins>
      <w:del w:id="223" w:author="Idit Balachsan" w:date="2019-06-04T12:23:00Z">
        <w:r w:rsidRPr="00DF0E46" w:rsidDel="004C10A7">
          <w:rPr>
            <w:rFonts w:cs="David"/>
            <w:color w:val="000000" w:themeColor="text1"/>
            <w:rPrChange w:id="224" w:author="Idit Balachsan" w:date="2019-06-05T10:01:00Z">
              <w:rPr/>
            </w:rPrChange>
          </w:rPr>
          <w:delText xml:space="preserve"> are required.  </w:delText>
        </w:r>
      </w:del>
    </w:p>
    <w:p w14:paraId="279D1E34" w14:textId="77777777" w:rsidR="00394D5A" w:rsidRDefault="00394D5A" w:rsidP="00DF0E46">
      <w:pPr>
        <w:pStyle w:val="ListParagraph"/>
        <w:numPr>
          <w:ilvl w:val="0"/>
          <w:numId w:val="14"/>
        </w:numPr>
        <w:ind w:right="-2"/>
        <w:rPr>
          <w:ins w:id="225" w:author="Idit Balachsan" w:date="2019-06-05T09:58:00Z"/>
        </w:rPr>
        <w:pPrChange w:id="226" w:author="Idit Balachsan" w:date="2019-06-05T10:01:00Z">
          <w:pPr>
            <w:pStyle w:val="ListParagraph"/>
          </w:pPr>
        </w:pPrChange>
      </w:pPr>
    </w:p>
    <w:p w14:paraId="4E08674D" w14:textId="77777777" w:rsidR="006564ED" w:rsidRPr="00DF0E46" w:rsidRDefault="006564ED" w:rsidP="00DF0E46">
      <w:pPr>
        <w:ind w:right="-2"/>
        <w:rPr>
          <w:ins w:id="227" w:author="Idit Balachsan" w:date="2019-06-04T12:28:00Z"/>
          <w:rFonts w:cs="David"/>
          <w:color w:val="000000" w:themeColor="text1"/>
          <w:rPrChange w:id="228" w:author="Idit Balachsan" w:date="2019-06-05T10:00:00Z">
            <w:rPr>
              <w:ins w:id="229" w:author="Idit Balachsan" w:date="2019-06-04T12:28:00Z"/>
            </w:rPr>
          </w:rPrChange>
        </w:rPr>
        <w:pPrChange w:id="230" w:author="Idit Balachsan" w:date="2019-06-05T10:00:00Z">
          <w:pPr>
            <w:pStyle w:val="ListParagraph"/>
            <w:numPr>
              <w:numId w:val="14"/>
            </w:numPr>
            <w:ind w:right="-2" w:hanging="360"/>
          </w:pPr>
        </w:pPrChange>
      </w:pPr>
    </w:p>
    <w:p w14:paraId="74044AAD" w14:textId="6FB4382D" w:rsidR="00103ECD" w:rsidRDefault="00644D19" w:rsidP="006564ED">
      <w:pPr>
        <w:pStyle w:val="ListParagraph"/>
        <w:numPr>
          <w:ilvl w:val="0"/>
          <w:numId w:val="14"/>
        </w:numPr>
        <w:rPr>
          <w:ins w:id="231" w:author="Idit Balachsan" w:date="2019-06-04T12:30:00Z"/>
        </w:rPr>
      </w:pPr>
      <w:ins w:id="232" w:author="Idit Balachsan" w:date="2019-06-04T11:26:00Z">
        <w:r w:rsidRPr="006564ED">
          <w:rPr>
            <w:rFonts w:hint="cs"/>
          </w:rPr>
          <w:t xml:space="preserve">Conduct a set of simulations </w:t>
        </w:r>
      </w:ins>
      <w:ins w:id="233" w:author="Idit Balachsan" w:date="2019-06-04T12:27:00Z">
        <w:r w:rsidR="00A90C71" w:rsidRPr="006564ED">
          <w:t xml:space="preserve">for each of the </w:t>
        </w:r>
      </w:ins>
      <w:ins w:id="234" w:author="Idit Balachsan" w:date="2019-06-04T12:33:00Z">
        <w:r w:rsidR="00C93E84" w:rsidRPr="006564ED">
          <w:t>above-mentioned</w:t>
        </w:r>
      </w:ins>
      <w:ins w:id="235" w:author="Idit Balachsan" w:date="2019-06-04T12:27:00Z">
        <w:r w:rsidR="00A90C71" w:rsidRPr="006564ED">
          <w:t xml:space="preserve"> model</w:t>
        </w:r>
      </w:ins>
      <w:ins w:id="236" w:author="Idit Balachsan" w:date="2019-06-04T12:33:00Z">
        <w:r w:rsidR="00C93E84">
          <w:t>s</w:t>
        </w:r>
      </w:ins>
      <w:ins w:id="237" w:author="Idit Balachsan" w:date="2019-06-04T12:27:00Z">
        <w:r w:rsidR="00A90C71" w:rsidRPr="006564ED">
          <w:t xml:space="preserve"> </w:t>
        </w:r>
      </w:ins>
      <w:ins w:id="238" w:author="Idit Balachsan" w:date="2019-06-04T11:26:00Z">
        <w:r w:rsidRPr="006564ED">
          <w:rPr>
            <w:rFonts w:hint="cs"/>
          </w:rPr>
          <w:t>to derive engineering insights for effective deployments of air pollution sensors</w:t>
        </w:r>
        <w:r w:rsidRPr="006564ED">
          <w:t xml:space="preserve"> at various leak rates</w:t>
        </w:r>
      </w:ins>
      <w:ins w:id="239" w:author="Idit Balachsan" w:date="2019-06-05T10:28:00Z">
        <w:r w:rsidR="006B2EF7">
          <w:t>,</w:t>
        </w:r>
      </w:ins>
      <w:ins w:id="240" w:author="Idit Balachsan" w:date="2019-06-04T11:26:00Z">
        <w:r w:rsidRPr="006564ED">
          <w:t xml:space="preserve"> sources/</w:t>
        </w:r>
        <w:commentRangeStart w:id="241"/>
        <w:r w:rsidRPr="006564ED">
          <w:t>sensors configurations</w:t>
        </w:r>
      </w:ins>
      <w:ins w:id="242" w:author="Idit Balachsan" w:date="2019-06-05T10:28:00Z">
        <w:r w:rsidR="006B2EF7">
          <w:t xml:space="preserve"> </w:t>
        </w:r>
      </w:ins>
      <w:ins w:id="243" w:author="Idit Balachsan" w:date="2019-06-05T10:31:00Z">
        <w:r w:rsidR="006B2EF7">
          <w:t>and weather conditions</w:t>
        </w:r>
      </w:ins>
      <w:ins w:id="244" w:author="Idit Balachsan" w:date="2019-06-04T12:29:00Z">
        <w:r w:rsidR="00854CE1">
          <w:t>.</w:t>
        </w:r>
      </w:ins>
      <w:ins w:id="245" w:author="Idit Balachsan" w:date="2019-06-04T12:30:00Z">
        <w:r w:rsidR="00103ECD">
          <w:t xml:space="preserve"> </w:t>
        </w:r>
      </w:ins>
    </w:p>
    <w:p w14:paraId="65632467" w14:textId="77777777" w:rsidR="00A576DE" w:rsidRDefault="00103ECD" w:rsidP="00F65192">
      <w:pPr>
        <w:pStyle w:val="ListParagraph"/>
        <w:numPr>
          <w:ilvl w:val="0"/>
          <w:numId w:val="14"/>
        </w:numPr>
        <w:rPr>
          <w:ins w:id="246" w:author="Idit Balachsan" w:date="2019-06-05T13:47:00Z"/>
        </w:rPr>
      </w:pPr>
      <w:ins w:id="247" w:author="Idit Balachsan" w:date="2019-06-04T12:30:00Z">
        <w:r>
          <w:t xml:space="preserve">Examine </w:t>
        </w:r>
      </w:ins>
      <w:ins w:id="248" w:author="Idit Balachsan" w:date="2019-06-04T12:36:00Z">
        <w:r w:rsidR="00311F2A">
          <w:t xml:space="preserve">the potential improvement achieved by </w:t>
        </w:r>
      </w:ins>
      <w:ins w:id="249" w:author="Idit Balachsan" w:date="2019-06-04T12:37:00Z">
        <w:r w:rsidR="00311F2A">
          <w:t>the deployment of a</w:t>
        </w:r>
      </w:ins>
      <w:ins w:id="250" w:author="Idit Balachsan" w:date="2019-06-04T12:35:00Z">
        <w:r w:rsidR="00311F2A">
          <w:t xml:space="preserve"> heterogenous network</w:t>
        </w:r>
      </w:ins>
      <w:ins w:id="251" w:author="Idit Balachsan" w:date="2019-06-04T12:36:00Z">
        <w:r w:rsidR="00311F2A">
          <w:t xml:space="preserve">, </w:t>
        </w:r>
      </w:ins>
      <w:ins w:id="252" w:author="Idit Balachsan" w:date="2019-06-04T12:37:00Z">
        <w:r w:rsidR="00311F2A">
          <w:t xml:space="preserve">comprised of different types of sensors with different </w:t>
        </w:r>
      </w:ins>
      <w:ins w:id="253" w:author="Idit Balachsan" w:date="2019-06-04T12:38:00Z">
        <w:r w:rsidR="00311F2A">
          <w:t>characteristics (sensitivity, dynamic range, cost)</w:t>
        </w:r>
      </w:ins>
      <w:ins w:id="254" w:author="Idit Balachsan" w:date="2019-06-04T12:37:00Z">
        <w:r w:rsidR="00311F2A">
          <w:t xml:space="preserve">, </w:t>
        </w:r>
      </w:ins>
      <w:ins w:id="255" w:author="Idit Balachsan" w:date="2019-06-04T12:36:00Z">
        <w:r w:rsidR="00311F2A">
          <w:t>compared to a homogeneous network of</w:t>
        </w:r>
      </w:ins>
      <w:ins w:id="256" w:author="Idit Balachsan" w:date="2019-06-04T12:37:00Z">
        <w:r w:rsidR="00311F2A">
          <w:t xml:space="preserve"> sensors. </w:t>
        </w:r>
      </w:ins>
    </w:p>
    <w:p w14:paraId="4FE2A5F0" w14:textId="6D3851A5" w:rsidR="00A576DE" w:rsidRDefault="00A576DE" w:rsidP="00A576DE">
      <w:pPr>
        <w:rPr>
          <w:ins w:id="257" w:author="Idit Balachsan" w:date="2019-06-05T13:51:00Z"/>
          <w:rtl/>
        </w:rPr>
      </w:pPr>
    </w:p>
    <w:p w14:paraId="24A10D25" w14:textId="0739FDD0" w:rsidR="00D562F7" w:rsidRDefault="00D562F7" w:rsidP="00D562F7">
      <w:pPr>
        <w:bidi/>
        <w:rPr>
          <w:ins w:id="258" w:author="Idit Balachsan" w:date="2019-06-05T13:47:00Z"/>
        </w:rPr>
        <w:pPrChange w:id="259" w:author="Idit Balachsan" w:date="2019-06-05T13:51:00Z">
          <w:pPr/>
        </w:pPrChange>
      </w:pPr>
      <w:ins w:id="260" w:author="Idit Balachsan" w:date="2019-06-05T13:51:00Z">
        <w:r>
          <w:rPr>
            <w:rFonts w:hint="cs"/>
            <w:rtl/>
          </w:rPr>
          <w:t xml:space="preserve">הטרוגניות של חיישנים (סקירה של אורי) - </w:t>
        </w:r>
      </w:ins>
    </w:p>
    <w:p w14:paraId="12BC0447" w14:textId="2C047D75" w:rsidR="00644D19" w:rsidRDefault="00A576DE" w:rsidP="00A576DE">
      <w:pPr>
        <w:rPr>
          <w:ins w:id="261" w:author="Idit Balachsan" w:date="2019-06-05T13:55:00Z"/>
          <w:rtl/>
        </w:rPr>
      </w:pPr>
      <w:ins w:id="262" w:author="Idit Balachsan" w:date="2019-06-05T13:47:00Z">
        <w:r>
          <w:t xml:space="preserve">Cross-talk – you </w:t>
        </w:r>
      </w:ins>
      <w:ins w:id="263" w:author="Idit Balachsan" w:date="2019-06-05T13:48:00Z">
        <w:r>
          <w:t xml:space="preserve">use </w:t>
        </w:r>
      </w:ins>
      <w:ins w:id="264" w:author="Idit Balachsan" w:date="2019-06-05T13:47:00Z">
        <w:r>
          <w:t>one sensor</w:t>
        </w:r>
      </w:ins>
      <w:ins w:id="265" w:author="Idit Balachsan" w:date="2019-06-05T13:48:00Z">
        <w:r>
          <w:t xml:space="preserve"> to deduct on other metirials. </w:t>
        </w:r>
      </w:ins>
      <w:ins w:id="266" w:author="Idit Balachsan" w:date="2019-06-05T13:47:00Z">
        <w:r>
          <w:t xml:space="preserve"> </w:t>
        </w:r>
      </w:ins>
      <w:ins w:id="267" w:author="Idit Balachsan" w:date="2019-06-04T12:37:00Z">
        <w:r w:rsidR="00311F2A">
          <w:t xml:space="preserve"> </w:t>
        </w:r>
      </w:ins>
      <w:ins w:id="268" w:author="Idit Balachsan" w:date="2019-06-04T12:34:00Z">
        <w:r w:rsidR="00A13860">
          <w:t xml:space="preserve"> </w:t>
        </w:r>
      </w:ins>
      <w:ins w:id="269" w:author="Idit Balachsan" w:date="2019-06-04T12:31:00Z">
        <w:r w:rsidR="00F5685E">
          <w:t xml:space="preserve">  </w:t>
        </w:r>
      </w:ins>
      <w:ins w:id="270" w:author="Idit Balachsan" w:date="2019-06-04T11:26:00Z">
        <w:r w:rsidR="00644D19" w:rsidRPr="006564ED">
          <w:t xml:space="preserve"> </w:t>
        </w:r>
        <w:commentRangeEnd w:id="241"/>
        <w:r w:rsidR="00644D19">
          <w:rPr>
            <w:rStyle w:val="CommentReference"/>
          </w:rPr>
          <w:commentReference w:id="241"/>
        </w:r>
      </w:ins>
    </w:p>
    <w:p w14:paraId="434DAE45" w14:textId="2EFA3755" w:rsidR="00307412" w:rsidRDefault="008C01AE" w:rsidP="00A576DE">
      <w:pPr>
        <w:rPr>
          <w:ins w:id="271" w:author="Idit Balachsan" w:date="2019-06-05T13:55:00Z"/>
          <w:rtl/>
        </w:rPr>
      </w:pPr>
      <w:ins w:id="272" w:author="Idit Balachsan" w:date="2019-06-05T13:56:00Z">
        <w:r>
          <w:rPr>
            <w:rFonts w:hint="cs"/>
            <w:rtl/>
          </w:rPr>
          <w:t xml:space="preserve">המאמר הראשון לא מתאים למצבים משתנים </w:t>
        </w:r>
        <w:r>
          <w:rPr>
            <w:rtl/>
          </w:rPr>
          <w:t>–</w:t>
        </w:r>
        <w:r>
          <w:rPr>
            <w:rFonts w:hint="cs"/>
            <w:rtl/>
          </w:rPr>
          <w:t xml:space="preserve"> הוסיפו עוד מפעל...</w:t>
        </w:r>
      </w:ins>
    </w:p>
    <w:p w14:paraId="68F8AF63" w14:textId="2BF9B693" w:rsidR="00307412" w:rsidRDefault="00307412" w:rsidP="00A576DE">
      <w:pPr>
        <w:rPr>
          <w:ins w:id="273" w:author="Idit Balachsan" w:date="2019-06-05T13:56:00Z"/>
          <w:rtl/>
        </w:rPr>
      </w:pPr>
      <w:ins w:id="274" w:author="Idit Balachsan" w:date="2019-06-05T13:55:00Z">
        <w:r>
          <w:rPr>
            <w:rFonts w:hint="cs"/>
            <w:rtl/>
          </w:rPr>
          <w:t xml:space="preserve">המאמר השני בא ליצג מצבי חירום שנשמכים עד כמה ימים. </w:t>
        </w:r>
      </w:ins>
    </w:p>
    <w:p w14:paraId="25DDEA0A" w14:textId="77777777" w:rsidR="008C01AE" w:rsidRPr="00F65192" w:rsidRDefault="008C01AE" w:rsidP="00A576DE">
      <w:pPr>
        <w:pPrChange w:id="275" w:author="Idit Balachsan" w:date="2019-06-05T13:47:00Z">
          <w:pPr>
            <w:pStyle w:val="ListParagraph"/>
            <w:numPr>
              <w:numId w:val="14"/>
            </w:numPr>
            <w:ind w:hanging="360"/>
          </w:pPr>
        </w:pPrChange>
      </w:pPr>
    </w:p>
    <w:p w14:paraId="48B8A394" w14:textId="2753330A" w:rsidR="00B011EB" w:rsidRPr="00A10451" w:rsidRDefault="00B011EB" w:rsidP="002976D9">
      <w:pPr>
        <w:pStyle w:val="Heading1"/>
      </w:pPr>
      <w:r w:rsidRPr="00A10451">
        <w:rPr>
          <w:rFonts w:hint="cs"/>
        </w:rPr>
        <w:t>Research contribution</w:t>
      </w:r>
      <w:r w:rsidR="00F9569E" w:rsidRPr="00A10451">
        <w:rPr>
          <w:rFonts w:hint="cs"/>
        </w:rPr>
        <w:t xml:space="preserve"> </w:t>
      </w:r>
    </w:p>
    <w:p w14:paraId="2ECB4F87" w14:textId="77777777" w:rsidR="00C96B5F" w:rsidRDefault="00D63641" w:rsidP="003354E1">
      <w:pPr>
        <w:rPr>
          <w:ins w:id="276" w:author="Idit Balachsan" w:date="2019-06-04T14:13:00Z"/>
        </w:rPr>
      </w:pPr>
      <w:ins w:id="277" w:author="Idit Balachsan" w:date="2019-06-04T12:55:00Z">
        <w:r w:rsidRPr="00D63641">
          <w:rPr>
            <w:rFonts w:ascii="Calibri" w:hAnsi="Calibri" w:cs="Calibri"/>
          </w:rPr>
          <w:t>﻿</w:t>
        </w:r>
      </w:ins>
      <w:ins w:id="278" w:author="Idit Balachsan" w:date="2019-06-04T13:35:00Z">
        <w:r w:rsidR="003A3EA4">
          <w:t>T</w:t>
        </w:r>
      </w:ins>
      <w:ins w:id="279" w:author="Idit Balachsan" w:date="2019-06-04T12:55:00Z">
        <w:r w:rsidRPr="00D63641">
          <w:t>echnological developments</w:t>
        </w:r>
      </w:ins>
      <w:ins w:id="280" w:author="Idit Balachsan" w:date="2019-06-04T13:32:00Z">
        <w:r w:rsidR="0070274D">
          <w:t xml:space="preserve"> </w:t>
        </w:r>
      </w:ins>
      <w:ins w:id="281" w:author="Idit Balachsan" w:date="2019-06-04T13:35:00Z">
        <w:r w:rsidR="003A3EA4">
          <w:t xml:space="preserve">in recent years </w:t>
        </w:r>
      </w:ins>
      <w:ins w:id="282" w:author="Idit Balachsan" w:date="2019-06-04T13:32:00Z">
        <w:r w:rsidR="0070274D">
          <w:t xml:space="preserve">have made </w:t>
        </w:r>
      </w:ins>
      <w:ins w:id="283" w:author="Idit Balachsan" w:date="2019-06-04T13:34:00Z">
        <w:r w:rsidR="0070274D" w:rsidRPr="00A10451">
          <w:rPr>
            <w:rFonts w:cs="David" w:hint="cs"/>
            <w:color w:val="000000"/>
          </w:rPr>
          <w:t>Wireless Distributed Environmental Sensor Network (WDESN</w:t>
        </w:r>
        <w:r w:rsidR="0070274D">
          <w:rPr>
            <w:rFonts w:cs="David"/>
            <w:color w:val="000000"/>
          </w:rPr>
          <w:t>s</w:t>
        </w:r>
        <w:r w:rsidR="0070274D" w:rsidRPr="00A10451">
          <w:rPr>
            <w:rFonts w:cs="David" w:hint="cs"/>
            <w:color w:val="000000"/>
          </w:rPr>
          <w:t>)</w:t>
        </w:r>
      </w:ins>
      <w:ins w:id="284" w:author="Idit Balachsan" w:date="2019-06-04T13:32:00Z">
        <w:r w:rsidR="0070274D">
          <w:t xml:space="preserve"> feasible to deploy</w:t>
        </w:r>
      </w:ins>
      <w:ins w:id="285" w:author="Idit Balachsan" w:date="2019-06-04T13:33:00Z">
        <w:r w:rsidR="0070274D">
          <w:t xml:space="preserve">, in a relatively low operational cost, using </w:t>
        </w:r>
        <w:r w:rsidR="0070274D" w:rsidRPr="00A10451">
          <w:rPr>
            <w:rFonts w:cs="David" w:hint="cs"/>
            <w:color w:val="000000"/>
          </w:rPr>
          <w:t>portable Micro Sensing Units (MSUs)</w:t>
        </w:r>
      </w:ins>
      <w:ins w:id="286" w:author="Idit Balachsan" w:date="2019-06-04T13:34:00Z">
        <w:r w:rsidR="0070274D">
          <w:rPr>
            <w:rFonts w:cs="David"/>
            <w:color w:val="000000"/>
          </w:rPr>
          <w:t xml:space="preserve">. </w:t>
        </w:r>
      </w:ins>
      <w:ins w:id="287" w:author="Idit Balachsan" w:date="2019-06-04T13:38:00Z">
        <w:r w:rsidR="000438CE">
          <w:rPr>
            <w:rFonts w:cs="David"/>
            <w:color w:val="000000"/>
          </w:rPr>
          <w:t xml:space="preserve">These units can easily transmit data directly to </w:t>
        </w:r>
      </w:ins>
      <w:ins w:id="288" w:author="Idit Balachsan" w:date="2019-06-04T13:45:00Z">
        <w:r w:rsidR="005B0CEA">
          <w:rPr>
            <w:rFonts w:cs="David"/>
            <w:color w:val="000000"/>
          </w:rPr>
          <w:t>cloud-based</w:t>
        </w:r>
      </w:ins>
      <w:ins w:id="289" w:author="Idit Balachsan" w:date="2019-06-04T13:35:00Z">
        <w:r w:rsidR="003A3EA4">
          <w:rPr>
            <w:rFonts w:cs="David"/>
            <w:color w:val="000000"/>
          </w:rPr>
          <w:t xml:space="preserve"> platform</w:t>
        </w:r>
      </w:ins>
      <w:ins w:id="290" w:author="Idit Balachsan" w:date="2019-06-04T13:36:00Z">
        <w:r w:rsidR="00106020">
          <w:rPr>
            <w:rFonts w:cs="David"/>
            <w:color w:val="000000"/>
          </w:rPr>
          <w:t>s</w:t>
        </w:r>
      </w:ins>
      <w:ins w:id="291" w:author="Idit Balachsan" w:date="2019-06-04T13:39:00Z">
        <w:r w:rsidR="00594835">
          <w:rPr>
            <w:rFonts w:cs="David"/>
            <w:color w:val="000000"/>
          </w:rPr>
          <w:t>,</w:t>
        </w:r>
        <w:r w:rsidR="00594835">
          <w:rPr>
            <w:rFonts w:cs="David"/>
          </w:rPr>
          <w:t xml:space="preserve"> making it possible to </w:t>
        </w:r>
      </w:ins>
      <w:ins w:id="292" w:author="Idit Balachsan" w:date="2019-06-04T13:47:00Z">
        <w:r w:rsidR="005B0CEA">
          <w:rPr>
            <w:rFonts w:cs="David"/>
          </w:rPr>
          <w:t xml:space="preserve">immediately </w:t>
        </w:r>
      </w:ins>
      <w:ins w:id="293" w:author="Idit Balachsan" w:date="2019-06-04T13:45:00Z">
        <w:r w:rsidR="005B0CEA">
          <w:rPr>
            <w:rFonts w:cs="David"/>
          </w:rPr>
          <w:t xml:space="preserve">obtain </w:t>
        </w:r>
      </w:ins>
      <w:ins w:id="294" w:author="Idit Balachsan" w:date="2019-06-04T13:48:00Z">
        <w:r w:rsidR="000D7E6B">
          <w:rPr>
            <w:rFonts w:cs="David"/>
          </w:rPr>
          <w:t xml:space="preserve">the latest </w:t>
        </w:r>
      </w:ins>
      <w:ins w:id="295" w:author="Idit Balachsan" w:date="2019-06-04T13:42:00Z">
        <w:r w:rsidR="00013AA6" w:rsidRPr="0063144D">
          <w:t>mapping of the pollution level in the environment</w:t>
        </w:r>
      </w:ins>
      <w:ins w:id="296" w:author="Idit Balachsan" w:date="2019-06-04T13:47:00Z">
        <w:r w:rsidR="005B0CEA">
          <w:t xml:space="preserve">. </w:t>
        </w:r>
      </w:ins>
      <w:ins w:id="297" w:author="Idit Balachsan" w:date="2019-06-04T13:53:00Z">
        <w:r w:rsidR="00473F4A">
          <w:t xml:space="preserve">These advancements </w:t>
        </w:r>
      </w:ins>
      <w:ins w:id="298" w:author="Idit Balachsan" w:date="2019-06-04T13:54:00Z">
        <w:r w:rsidR="001F6F89">
          <w:t>have produced new challenges</w:t>
        </w:r>
      </w:ins>
      <w:ins w:id="299" w:author="Idit Balachsan" w:date="2019-06-04T14:01:00Z">
        <w:r w:rsidR="00636C0A">
          <w:t xml:space="preserve"> in the field of environmental air pollution monitoring and modelling</w:t>
        </w:r>
      </w:ins>
      <w:ins w:id="300" w:author="Idit Balachsan" w:date="2019-06-04T13:54:00Z">
        <w:r w:rsidR="001F6F89">
          <w:t xml:space="preserve">, such </w:t>
        </w:r>
      </w:ins>
      <w:ins w:id="301" w:author="Idit Balachsan" w:date="2019-06-04T14:02:00Z">
        <w:r w:rsidR="00636C0A">
          <w:t xml:space="preserve">as </w:t>
        </w:r>
      </w:ins>
      <w:ins w:id="302" w:author="Idit Balachsan" w:date="2019-06-04T14:04:00Z">
        <w:r w:rsidR="004D61E5" w:rsidRPr="00C2741E">
          <w:t>selecting optimal sensors’ locations</w:t>
        </w:r>
        <w:r w:rsidR="0060354E">
          <w:t xml:space="preserve"> </w:t>
        </w:r>
      </w:ins>
      <w:ins w:id="303" w:author="Idit Balachsan" w:date="2019-06-04T14:05:00Z">
        <w:r w:rsidR="0060354E">
          <w:t>of</w:t>
        </w:r>
      </w:ins>
      <w:ins w:id="304" w:author="Idit Balachsan" w:date="2019-06-04T14:04:00Z">
        <w:r w:rsidR="0060354E">
          <w:t xml:space="preserve"> pla</w:t>
        </w:r>
      </w:ins>
      <w:ins w:id="305" w:author="Idit Balachsan" w:date="2019-06-04T14:05:00Z">
        <w:r w:rsidR="0060354E">
          <w:t xml:space="preserve">cement. </w:t>
        </w:r>
      </w:ins>
    </w:p>
    <w:p w14:paraId="68E9FC38" w14:textId="4825AC50" w:rsidR="00067E53" w:rsidRDefault="004D56A6" w:rsidP="003354E1">
      <w:pPr>
        <w:rPr>
          <w:ins w:id="306" w:author="Idit Balachsan" w:date="2019-06-04T14:14:00Z"/>
          <w:rFonts w:asciiTheme="majorBidi" w:hAnsiTheme="majorBidi" w:cstheme="majorBidi"/>
        </w:rPr>
      </w:pPr>
      <w:ins w:id="307" w:author="Idit Balachsan" w:date="2019-06-04T14:06:00Z">
        <w:r>
          <w:t xml:space="preserve">This proposed work </w:t>
        </w:r>
      </w:ins>
      <w:ins w:id="308" w:author="Idit Balachsan" w:date="2019-06-04T14:10:00Z">
        <w:r w:rsidR="004C17A1">
          <w:t>will</w:t>
        </w:r>
      </w:ins>
      <w:ins w:id="309" w:author="Idit Balachsan" w:date="2019-06-04T13:43:00Z">
        <w:r w:rsidR="00013AA6" w:rsidRPr="0063144D">
          <w:t xml:space="preserve"> provide engineering tools that facilitate effective sensor deployment scheme</w:t>
        </w:r>
      </w:ins>
      <w:ins w:id="310" w:author="Idit Balachsan" w:date="2019-06-04T14:12:00Z">
        <w:r w:rsidR="00DA2EE3">
          <w:t>s</w:t>
        </w:r>
      </w:ins>
      <w:ins w:id="311" w:author="Idit Balachsan" w:date="2019-06-04T13:43:00Z">
        <w:r w:rsidR="00013AA6" w:rsidRPr="0063144D">
          <w:t xml:space="preserve"> </w:t>
        </w:r>
      </w:ins>
      <w:ins w:id="312" w:author="Idit Balachsan" w:date="2019-06-04T14:13:00Z">
        <w:r w:rsidR="003354E1">
          <w:t>which</w:t>
        </w:r>
      </w:ins>
      <w:ins w:id="313" w:author="Idit Balachsan" w:date="2019-06-04T13:43:00Z">
        <w:r w:rsidR="00013AA6" w:rsidRPr="0063144D">
          <w:t xml:space="preserve"> successfully balance between detection and operational requirements.</w:t>
        </w:r>
      </w:ins>
      <w:ins w:id="314" w:author="Idit Balachsan" w:date="2019-06-04T14:13:00Z">
        <w:r w:rsidR="003354E1">
          <w:t xml:space="preserve"> The work will a</w:t>
        </w:r>
      </w:ins>
      <w:ins w:id="315" w:author="Idit Balachsan" w:date="2019-06-04T13:11:00Z">
        <w:r w:rsidR="00170DC5">
          <w:t>llow decision maker</w:t>
        </w:r>
        <w:r w:rsidR="0007390E">
          <w:t>s</w:t>
        </w:r>
        <w:r w:rsidR="00170DC5">
          <w:t xml:space="preserve"> </w:t>
        </w:r>
      </w:ins>
      <w:ins w:id="316" w:author="Idit Balachsan" w:date="2019-06-04T13:08:00Z">
        <w:r w:rsidR="00DF3BD2" w:rsidRPr="003669B8">
          <w:rPr>
            <w:rFonts w:asciiTheme="majorBidi" w:hAnsiTheme="majorBidi" w:cstheme="majorBidi"/>
          </w:rPr>
          <w:t xml:space="preserve">to </w:t>
        </w:r>
      </w:ins>
      <w:ins w:id="317" w:author="Idit Balachsan" w:date="2019-06-04T13:14:00Z">
        <w:r w:rsidR="00FD3A96" w:rsidRPr="003669B8">
          <w:rPr>
            <w:rFonts w:asciiTheme="majorBidi" w:hAnsiTheme="majorBidi" w:cstheme="majorBidi"/>
          </w:rPr>
          <w:t>examine</w:t>
        </w:r>
      </w:ins>
      <w:ins w:id="318" w:author="Idit Balachsan" w:date="2019-06-04T13:08:00Z">
        <w:r w:rsidR="00DF3BD2" w:rsidRPr="003669B8">
          <w:rPr>
            <w:rFonts w:asciiTheme="majorBidi" w:hAnsiTheme="majorBidi" w:cstheme="majorBidi"/>
          </w:rPr>
          <w:t xml:space="preserve"> tradeoffs between performance criteria </w:t>
        </w:r>
      </w:ins>
      <w:ins w:id="319" w:author="Idit Balachsan" w:date="2019-06-04T13:14:00Z">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ins>
      <w:ins w:id="320" w:author="Idit Balachsan" w:date="2019-06-04T13:16:00Z">
        <w:r w:rsidR="00067E53" w:rsidRPr="00670E8F">
          <w:rPr>
            <w:rFonts w:asciiTheme="majorBidi" w:hAnsiTheme="majorBidi" w:cstheme="majorBidi"/>
          </w:rPr>
          <w:t xml:space="preserve">model </w:t>
        </w:r>
      </w:ins>
      <w:ins w:id="321" w:author="Idit Balachsan" w:date="2019-06-04T13:08:00Z">
        <w:r w:rsidR="00DF3BD2" w:rsidRPr="00670E8F">
          <w:rPr>
            <w:rFonts w:asciiTheme="majorBidi" w:hAnsiTheme="majorBidi" w:cstheme="majorBidi"/>
          </w:rPr>
          <w:t xml:space="preserve">and to consider alternative modes of action </w:t>
        </w:r>
      </w:ins>
      <w:ins w:id="322" w:author="Idit Balachsan" w:date="2019-06-04T13:16:00Z">
        <w:r w:rsidR="00067E53" w:rsidRPr="00670E8F">
          <w:rPr>
            <w:rFonts w:asciiTheme="majorBidi" w:hAnsiTheme="majorBidi" w:cstheme="majorBidi"/>
          </w:rPr>
          <w:t xml:space="preserve">according to </w:t>
        </w:r>
      </w:ins>
      <w:ins w:id="323" w:author="Idit Balachsan" w:date="2019-06-04T14:18:00Z">
        <w:r w:rsidR="003669B8">
          <w:rPr>
            <w:rFonts w:asciiTheme="majorBidi" w:hAnsiTheme="majorBidi" w:cstheme="majorBidi"/>
          </w:rPr>
          <w:t xml:space="preserve">the </w:t>
        </w:r>
      </w:ins>
      <w:ins w:id="324" w:author="Idit Balachsan" w:date="2019-06-04T14:17:00Z">
        <w:r w:rsidR="003669B8">
          <w:rPr>
            <w:rFonts w:asciiTheme="majorBidi" w:hAnsiTheme="majorBidi" w:cstheme="majorBidi"/>
          </w:rPr>
          <w:t>prevailing</w:t>
        </w:r>
      </w:ins>
      <w:ins w:id="325" w:author="Idit Balachsan" w:date="2019-06-04T13:17:00Z">
        <w:r w:rsidR="00067E53" w:rsidRPr="00670E8F">
          <w:rPr>
            <w:rFonts w:asciiTheme="majorBidi" w:hAnsiTheme="majorBidi" w:cstheme="majorBidi"/>
          </w:rPr>
          <w:t xml:space="preserve"> circumstances. </w:t>
        </w:r>
      </w:ins>
    </w:p>
    <w:p w14:paraId="6D732D8D" w14:textId="75E13950" w:rsidR="005B294C" w:rsidRDefault="002579A4" w:rsidP="005B294C">
      <w:pPr>
        <w:rPr>
          <w:ins w:id="326" w:author="Idit Balachsan" w:date="2019-06-06T12:50:00Z"/>
          <w:rFonts w:cs="David"/>
        </w:rPr>
      </w:pPr>
      <w:ins w:id="327" w:author="Idit Balachsan" w:date="2019-06-04T14:14:00Z">
        <w:r>
          <w:t>This</w:t>
        </w:r>
        <w:r w:rsidRPr="0070274D">
          <w:t xml:space="preserve"> proposed </w:t>
        </w:r>
        <w:r>
          <w:t>work’s</w:t>
        </w:r>
        <w:r w:rsidRPr="0070274D">
          <w:t xml:space="preserve"> innovativeness</w:t>
        </w:r>
        <w:r>
          <w:t xml:space="preserve"> </w:t>
        </w:r>
        <w:r w:rsidRPr="0070274D">
          <w:t xml:space="preserve">stems from the implementation of </w:t>
        </w:r>
        <w:r>
          <w:t>a multi-objective</w:t>
        </w:r>
      </w:ins>
      <w:ins w:id="328" w:author="Idit Balachsan" w:date="2019-06-04T14:15:00Z">
        <w:r>
          <w:t xml:space="preserve"> optimization model</w:t>
        </w:r>
      </w:ins>
      <w:ins w:id="329" w:author="Idit Balachsan" w:date="2019-06-04T14:14:00Z">
        <w:r w:rsidRPr="0070274D">
          <w:t xml:space="preserve">, allowing </w:t>
        </w:r>
      </w:ins>
      <w:ins w:id="330" w:author="Idit Balachsan" w:date="2019-06-04T14:22:00Z">
        <w:r w:rsidR="001C7821">
          <w:t>a different</w:t>
        </w:r>
      </w:ins>
      <w:ins w:id="331" w:author="Idit Balachsan" w:date="2019-06-04T14:14:00Z">
        <w:r w:rsidRPr="0070274D">
          <w:t xml:space="preserve"> perspective </w:t>
        </w:r>
      </w:ins>
      <w:ins w:id="332" w:author="Idit Balachsan" w:date="2019-06-04T14:23:00Z">
        <w:r w:rsidR="001C7821">
          <w:t>on the way operational problems may be approached</w:t>
        </w:r>
        <w:r w:rsidR="00FE3565">
          <w:t xml:space="preserve">. </w:t>
        </w:r>
      </w:ins>
      <w:ins w:id="333" w:author="Idit Balachsan" w:date="2019-06-04T14:15:00Z">
        <w:r w:rsidR="00323176">
          <w:t xml:space="preserve">In addition, it </w:t>
        </w:r>
      </w:ins>
      <w:ins w:id="334" w:author="Idit Balachsan" w:date="2019-06-04T14:16:00Z">
        <w:r w:rsidR="00323176">
          <w:t>considers</w:t>
        </w:r>
      </w:ins>
      <w:ins w:id="335" w:author="Idit Balachsan" w:date="2019-06-04T14:15:00Z">
        <w:r w:rsidR="00323176">
          <w:t xml:space="preserve"> the </w:t>
        </w:r>
      </w:ins>
      <w:ins w:id="336" w:author="Idit Balachsan" w:date="2019-06-04T14:16:00Z">
        <w:r w:rsidR="00323176">
          <w:t xml:space="preserve">time-varying </w:t>
        </w:r>
        <w:r w:rsidR="00A76B4F">
          <w:t xml:space="preserve">meteorological conditions </w:t>
        </w:r>
      </w:ins>
      <w:ins w:id="337" w:author="Idit Balachsan" w:date="2019-06-04T14:26:00Z">
        <w:r w:rsidR="005B294C">
          <w:t xml:space="preserve">that </w:t>
        </w:r>
      </w:ins>
      <w:ins w:id="338" w:author="Idit Balachsan" w:date="2019-06-04T14:23:00Z">
        <w:r w:rsidR="00FE3565">
          <w:t xml:space="preserve"> </w:t>
        </w:r>
      </w:ins>
      <w:ins w:id="339" w:author="Idit Balachsan" w:date="2019-06-04T14:21:00Z">
        <w:r w:rsidR="00C326F8">
          <w:t xml:space="preserve"> </w:t>
        </w:r>
      </w:ins>
      <w:ins w:id="340" w:author="Idit Balachsan" w:date="2019-06-04T14:25:00Z">
        <w:r w:rsidR="005B294C" w:rsidRPr="00A10451">
          <w:rPr>
            <w:rFonts w:cs="David" w:hint="cs"/>
          </w:rPr>
          <w:t>characteriz</w:t>
        </w:r>
      </w:ins>
      <w:ins w:id="341" w:author="Idit Balachsan" w:date="2019-06-04T14:26:00Z">
        <w:r w:rsidR="005B294C">
          <w:rPr>
            <w:rFonts w:cs="David"/>
          </w:rPr>
          <w:t>e</w:t>
        </w:r>
      </w:ins>
      <w:ins w:id="342" w:author="Idit Balachsan" w:date="2019-06-04T14:25:00Z">
        <w:r w:rsidR="005B294C" w:rsidRPr="00A10451">
          <w:rPr>
            <w:rFonts w:cs="David" w:hint="cs"/>
          </w:rPr>
          <w:t xml:space="preserve"> the region of study</w:t>
        </w:r>
      </w:ins>
      <w:ins w:id="343" w:author="Idit Balachsan" w:date="2019-06-04T14:26:00Z">
        <w:r w:rsidR="005B294C">
          <w:rPr>
            <w:rFonts w:cs="David"/>
          </w:rPr>
          <w:t xml:space="preserve">, </w:t>
        </w:r>
      </w:ins>
      <w:ins w:id="344" w:author="Idit Balachsan" w:date="2019-06-04T14:29:00Z">
        <w:r w:rsidR="00EB785B">
          <w:rPr>
            <w:rFonts w:cs="David"/>
          </w:rPr>
          <w:t>and thus produces</w:t>
        </w:r>
      </w:ins>
      <w:ins w:id="345" w:author="Idit Balachsan" w:date="2019-06-04T14:28:00Z">
        <w:r w:rsidR="00EB785B">
          <w:rPr>
            <w:rFonts w:cs="David"/>
          </w:rPr>
          <w:t xml:space="preserve"> more robust </w:t>
        </w:r>
      </w:ins>
      <w:ins w:id="346" w:author="Idit Balachsan" w:date="2019-06-04T14:30:00Z">
        <w:r w:rsidR="00BE31A7">
          <w:rPr>
            <w:rFonts w:cs="David"/>
          </w:rPr>
          <w:t xml:space="preserve">and reliable </w:t>
        </w:r>
      </w:ins>
      <w:ins w:id="347" w:author="Idit Balachsan" w:date="2019-06-04T14:29:00Z">
        <w:r w:rsidR="00EB785B">
          <w:rPr>
            <w:rFonts w:cs="David"/>
          </w:rPr>
          <w:t>solutions</w:t>
        </w:r>
      </w:ins>
      <w:ins w:id="348" w:author="Idit Balachsan" w:date="2019-06-04T14:30:00Z">
        <w:r w:rsidR="00BE31A7">
          <w:rPr>
            <w:rFonts w:cs="David"/>
          </w:rPr>
          <w:t>.</w:t>
        </w:r>
      </w:ins>
    </w:p>
    <w:p w14:paraId="49A7A4C8" w14:textId="77777777" w:rsidR="00C243DF" w:rsidRDefault="00C243DF" w:rsidP="005B294C">
      <w:pPr>
        <w:rPr>
          <w:ins w:id="349" w:author="Idit Balachsan" w:date="2019-06-06T12:51:00Z"/>
          <w:rFonts w:cs="David"/>
        </w:rPr>
      </w:pPr>
    </w:p>
    <w:p w14:paraId="5C6096B1" w14:textId="7CC917EC" w:rsidR="00EF6BF6" w:rsidRPr="0070274D" w:rsidRDefault="00EF6BF6" w:rsidP="005B294C">
      <w:pPr>
        <w:rPr>
          <w:ins w:id="350" w:author="Idit Balachsan" w:date="2019-06-04T14:14:00Z"/>
        </w:rPr>
      </w:pPr>
      <w:ins w:id="351" w:author="Idit Balachsan" w:date="2019-06-06T12:50:00Z">
        <w:r>
          <w:rPr>
            <w:rFonts w:cs="David"/>
          </w:rPr>
          <w:t>MAYBE ADD AN EXAMPLE OF REAL WORLD CASES – planning that is stuck because of places constraints, devises that get broken</w:t>
        </w:r>
      </w:ins>
      <w:ins w:id="352" w:author="Idit Balachsan" w:date="2019-06-06T12:51:00Z">
        <w:r>
          <w:rPr>
            <w:rFonts w:cs="David"/>
          </w:rPr>
          <w:t xml:space="preserve"> or changes in the conditions that we calculated by first. </w:t>
        </w:r>
      </w:ins>
    </w:p>
    <w:p w14:paraId="07F9CFAA" w14:textId="714446C9" w:rsidR="00B139E0" w:rsidRPr="00A10451" w:rsidDel="00763C4E" w:rsidRDefault="00B139E0" w:rsidP="002976D9">
      <w:pPr>
        <w:pStyle w:val="Heading1"/>
        <w:rPr>
          <w:del w:id="353" w:author="Idit Balachsan" w:date="2019-06-06T16:21:00Z"/>
        </w:rPr>
      </w:pPr>
    </w:p>
    <w:p w14:paraId="4539A83A" w14:textId="635C7924" w:rsidR="00B139E0" w:rsidRPr="00A10451" w:rsidDel="00763C4E" w:rsidRDefault="00B139E0" w:rsidP="002976D9">
      <w:pPr>
        <w:pStyle w:val="Heading1"/>
        <w:rPr>
          <w:del w:id="354" w:author="Idit Balachsan" w:date="2019-06-06T16:21:00Z"/>
        </w:rPr>
      </w:pPr>
    </w:p>
    <w:p w14:paraId="111B9F37" w14:textId="6DA0381C" w:rsidR="006C4947" w:rsidRPr="00A10451" w:rsidDel="00763C4E" w:rsidRDefault="006C4947" w:rsidP="006C4947">
      <w:pPr>
        <w:rPr>
          <w:del w:id="355" w:author="Idit Balachsan" w:date="2019-06-06T16:21:00Z"/>
          <w:rFonts w:cs="David"/>
        </w:rPr>
      </w:pPr>
    </w:p>
    <w:p w14:paraId="0DFC7448" w14:textId="369588CD" w:rsidR="008475DD" w:rsidRPr="00A10451" w:rsidDel="00763C4E" w:rsidRDefault="008475DD" w:rsidP="006C4947">
      <w:pPr>
        <w:rPr>
          <w:del w:id="356" w:author="Idit Balachsan" w:date="2019-06-06T16:21:00Z"/>
          <w:rFonts w:cs="David"/>
        </w:rPr>
      </w:pPr>
    </w:p>
    <w:p w14:paraId="03C8D63D" w14:textId="21ADF96A" w:rsidR="006C4947" w:rsidRPr="00A10451" w:rsidDel="00763C4E" w:rsidRDefault="006C4947" w:rsidP="006C4947">
      <w:pPr>
        <w:rPr>
          <w:del w:id="357" w:author="Idit Balachsan" w:date="2019-06-06T16:21:00Z"/>
          <w:rFonts w:cs="David"/>
        </w:rPr>
      </w:pPr>
    </w:p>
    <w:p w14:paraId="1372576C" w14:textId="2A46224A" w:rsidR="00D97E5D" w:rsidRPr="00A10451" w:rsidDel="00763C4E" w:rsidRDefault="00D97E5D" w:rsidP="006C4947">
      <w:pPr>
        <w:rPr>
          <w:del w:id="358" w:author="Idit Balachsan" w:date="2019-06-06T16:21:00Z"/>
          <w:rFonts w:cs="David"/>
        </w:rPr>
      </w:pPr>
    </w:p>
    <w:p w14:paraId="5D7E0718" w14:textId="4E2DB930" w:rsidR="00D90ABC" w:rsidRPr="00A10451" w:rsidRDefault="00A678A6" w:rsidP="002976D9">
      <w:pPr>
        <w:pStyle w:val="Heading1"/>
      </w:pPr>
      <w:r w:rsidRPr="00A10451">
        <w:rPr>
          <w:rFonts w:hint="cs"/>
        </w:rPr>
        <w:t>Literature review</w:t>
      </w:r>
    </w:p>
    <w:p w14:paraId="66A40561" w14:textId="4A2089F6" w:rsidR="004170D4" w:rsidRPr="00A10451" w:rsidRDefault="00471C6C" w:rsidP="00937E3F">
      <w:pPr>
        <w:pStyle w:val="Heading2"/>
      </w:pPr>
      <w:r w:rsidRPr="00A10451">
        <w:rPr>
          <w:rFonts w:hint="cs"/>
        </w:rPr>
        <w:t>The problem of s</w:t>
      </w:r>
      <w:r w:rsidR="004170D4" w:rsidRPr="00A10451">
        <w:rPr>
          <w:rFonts w:hint="cs"/>
        </w:rPr>
        <w:t>ensors</w:t>
      </w:r>
      <w:ins w:id="359" w:author="Idit Balachsan" w:date="2019-06-08T11:46:00Z">
        <w:r w:rsidR="002D0FC5">
          <w:t xml:space="preserve">’ </w:t>
        </w:r>
      </w:ins>
      <w:ins w:id="360" w:author="Idit Balachsan" w:date="2019-06-08T11:47:00Z">
        <w:r w:rsidR="002D0FC5">
          <w:t>deployment</w:t>
        </w:r>
      </w:ins>
      <w:del w:id="361" w:author="Idit Balachsan" w:date="2019-06-08T11:46:00Z">
        <w:r w:rsidR="004170D4" w:rsidRPr="00A10451" w:rsidDel="002D0FC5">
          <w:rPr>
            <w:rFonts w:hint="cs"/>
          </w:rPr>
          <w:delText xml:space="preserve"> placement </w:delText>
        </w:r>
      </w:del>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362"/>
      <w:r w:rsidR="002300AE" w:rsidRPr="00A10451">
        <w:rPr>
          <w:rFonts w:cs="David" w:hint="cs"/>
        </w:rPr>
        <w:t xml:space="preserve">coverage </w:t>
      </w:r>
      <w:r w:rsidR="000C6F53" w:rsidRPr="00A10451">
        <w:rPr>
          <w:rFonts w:cs="David" w:hint="cs"/>
        </w:rPr>
        <w:t>area</w:t>
      </w:r>
      <w:commentRangeEnd w:id="362"/>
      <w:r w:rsidR="00F14F1F">
        <w:rPr>
          <w:rStyle w:val="CommentReference"/>
        </w:rPr>
        <w:commentReference w:id="362"/>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FC615A" w:rsidR="00937E3F" w:rsidRDefault="002D0FC5" w:rsidP="002D0FC5">
      <w:pPr>
        <w:pStyle w:val="Heading2"/>
        <w:rPr>
          <w:ins w:id="363" w:author="Idit Balachsan" w:date="2019-06-08T11:46:00Z"/>
          <w:rFonts w:cs="David"/>
        </w:rPr>
      </w:pPr>
      <w:ins w:id="364" w:author="Idit Balachsan" w:date="2019-06-08T11:47:00Z">
        <w:r>
          <w:t>The importance of network’s application</w:t>
        </w:r>
      </w:ins>
    </w:p>
    <w:p w14:paraId="16190C2A" w14:textId="1BD45793" w:rsidR="005C0FF5" w:rsidRPr="00A10451" w:rsidDel="00937E3F" w:rsidRDefault="00D11C25" w:rsidP="00937E3F">
      <w:pPr>
        <w:pStyle w:val="Heading2"/>
        <w:rPr>
          <w:del w:id="365" w:author="Idit Balachsan" w:date="2019-06-08T11:46:00Z"/>
        </w:rPr>
      </w:pPr>
      <w:del w:id="366" w:author="Idit Balachsan" w:date="2019-06-08T11:46:00Z">
        <w:r w:rsidRPr="00A10451" w:rsidDel="00937E3F">
          <w:rPr>
            <w:rFonts w:hint="cs"/>
          </w:rPr>
          <w:delText>The a</w:delText>
        </w:r>
        <w:r w:rsidR="005C0FF5" w:rsidRPr="00A10451" w:rsidDel="00937E3F">
          <w:rPr>
            <w:rFonts w:hint="cs"/>
          </w:rPr>
          <w:delText xml:space="preserve">pplication of </w:delText>
        </w:r>
        <w:r w:rsidRPr="00A10451" w:rsidDel="00937E3F">
          <w:rPr>
            <w:rFonts w:hint="cs"/>
          </w:rPr>
          <w:delText>the</w:delText>
        </w:r>
        <w:r w:rsidR="00467922" w:rsidRPr="00A10451" w:rsidDel="00937E3F">
          <w:rPr>
            <w:rFonts w:hint="cs"/>
          </w:rPr>
          <w:delText xml:space="preserve"> </w:delText>
        </w:r>
        <w:r w:rsidR="005C0FF5" w:rsidRPr="00A10451" w:rsidDel="00937E3F">
          <w:rPr>
            <w:rFonts w:hint="cs"/>
          </w:rPr>
          <w:delText>network</w:delText>
        </w:r>
        <w:r w:rsidR="003D6434" w:rsidRPr="00A10451" w:rsidDel="00937E3F">
          <w:rPr>
            <w:rFonts w:hint="cs"/>
          </w:rPr>
          <w:delText xml:space="preserve"> </w:delText>
        </w:r>
      </w:del>
    </w:p>
    <w:p w14:paraId="66B7F23C" w14:textId="209882F3" w:rsidR="00370050" w:rsidRPr="00A10451" w:rsidRDefault="0042358E" w:rsidP="00AE51DA">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i)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r w:rsidR="00CB724B" w:rsidRPr="00A10451">
        <w:rPr>
          <w:rFonts w:cs="David" w:hint="cs"/>
          <w:color w:val="FF0000"/>
        </w:rPr>
        <w:t>Kanaroglou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5F4045">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A10451">
        <w:rPr>
          <w:rFonts w:cs="David" w:hint="cs"/>
        </w:rPr>
        <w:fldChar w:fldCharType="separate"/>
      </w:r>
      <w:r w:rsidR="005F4045" w:rsidRPr="005F4045">
        <w:rPr>
          <w:rFonts w:cs="David"/>
          <w:noProof/>
        </w:rPr>
        <w:t>[29]</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 xml:space="preserve">a constrained optimization problem </w:t>
      </w:r>
      <w:ins w:id="367" w:author="Idit Balachsan" w:date="2019-06-06T16:06:00Z">
        <w:r w:rsidR="001E0BF5" w:rsidRPr="001E0BF5">
          <w:rPr>
            <w:rFonts w:ascii="Calibri" w:hAnsi="Calibri" w:cs="Calibri"/>
          </w:rPr>
          <w:t>﻿</w:t>
        </w:r>
        <w:r w:rsidR="001E0BF5" w:rsidRPr="006E6015">
          <w:t xml:space="preserve">and </w:t>
        </w:r>
        <w:r w:rsidR="001E0BF5" w:rsidRPr="001E0BF5">
          <w:rPr>
            <w:rFonts w:cs="David"/>
          </w:rPr>
          <w:t>identifies the optimal locations</w:t>
        </w:r>
      </w:ins>
      <w:ins w:id="368" w:author="Idit Balachsan" w:date="2019-06-06T16:07:00Z">
        <w:r w:rsidR="006E6015">
          <w:rPr>
            <w:rFonts w:cs="David"/>
          </w:rPr>
          <w:t xml:space="preserve"> for</w:t>
        </w:r>
      </w:ins>
      <w:r w:rsidR="00C94A49" w:rsidRPr="00A10451">
        <w:rPr>
          <w:rFonts w:cs="David" w:hint="cs"/>
        </w:rPr>
        <w:t xml:space="preserve">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5F4045">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6F49DD" w:rsidRPr="00A10451">
        <w:rPr>
          <w:rFonts w:cs="David" w:hint="cs"/>
          <w:color w:val="000000" w:themeColor="text1"/>
        </w:rPr>
        <w:fldChar w:fldCharType="separate"/>
      </w:r>
      <w:r w:rsidR="005F4045" w:rsidRPr="005F4045">
        <w:rPr>
          <w:rFonts w:cs="David"/>
          <w:noProof/>
          <w:color w:val="000000" w:themeColor="text1"/>
        </w:rPr>
        <w:t>[28]</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 xml:space="preserve">surrounding. Lerner et. al. </w:t>
      </w:r>
      <w:r w:rsidR="00AE51DA">
        <w:rPr>
          <w:rFonts w:cs="David"/>
          <w:color w:val="000000" w:themeColor="text1"/>
        </w:rPr>
        <w:t>focused on the</w:t>
      </w:r>
      <w:r w:rsidR="006F49DD" w:rsidRPr="00A10451">
        <w:rPr>
          <w:rFonts w:cs="David" w:hint="cs"/>
          <w:color w:val="000000" w:themeColor="text1"/>
        </w:rPr>
        <w:t xml:space="preserve"> land use of the region of interest</w:t>
      </w:r>
      <w:r w:rsidR="001E5ECD">
        <w:rPr>
          <w:rFonts w:cs="David"/>
          <w:color w:val="000000" w:themeColor="text1"/>
        </w:rPr>
        <w:t xml:space="preserve"> </w:t>
      </w:r>
      <w:r w:rsidR="00AE51DA">
        <w:rPr>
          <w:rFonts w:cs="David"/>
          <w:color w:val="000000" w:themeColor="text1"/>
        </w:rPr>
        <w:t xml:space="preserve">for specific </w:t>
      </w:r>
      <w:r w:rsidR="006F49DD" w:rsidRPr="00A10451">
        <w:rPr>
          <w:rFonts w:cs="David" w:hint="cs"/>
          <w:color w:val="000000" w:themeColor="text1"/>
        </w:rPr>
        <w:t>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5F4045">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A10451">
        <w:rPr>
          <w:rFonts w:cs="David" w:hint="cs"/>
        </w:rPr>
        <w:fldChar w:fldCharType="separate"/>
      </w:r>
      <w:r w:rsidR="005F4045" w:rsidRPr="005F4045">
        <w:rPr>
          <w:rFonts w:cs="David"/>
          <w:noProof/>
        </w:rPr>
        <w:t>[30]</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w:t>
      </w:r>
      <w:r w:rsidR="000765EB" w:rsidRPr="00A10451">
        <w:rPr>
          <w:rFonts w:cs="David" w:hint="cs"/>
          <w:b/>
          <w:bCs/>
        </w:rPr>
        <w:lastRenderedPageBreak/>
        <w:t xml:space="preserve">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lacks physical base</w:t>
      </w:r>
      <w:r w:rsidR="00F257F0" w:rsidRPr="00A10451">
        <w:rPr>
          <w:rFonts w:cs="David" w:hint="cs"/>
          <w:color w:val="000000" w:themeColor="text1"/>
        </w:rPr>
        <w:t xml:space="preserve">. </w:t>
      </w:r>
      <w:r w:rsidR="00D87C9D" w:rsidRPr="00A10451">
        <w:rPr>
          <w:rFonts w:cs="David" w:hint="cs"/>
          <w:color w:val="FF0000"/>
        </w:rPr>
        <w:t xml:space="preserve">Boubrima et. al. </w:t>
      </w:r>
      <w:r w:rsidR="00D87C9D" w:rsidRPr="00A10451">
        <w:rPr>
          <w:rFonts w:cs="David" w:hint="cs"/>
        </w:rPr>
        <w:fldChar w:fldCharType="begin" w:fldLock="1"/>
      </w:r>
      <w:r w:rsidR="005F4045">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A10451">
        <w:rPr>
          <w:rFonts w:cs="David" w:hint="cs"/>
        </w:rPr>
        <w:fldChar w:fldCharType="separate"/>
      </w:r>
      <w:r w:rsidR="005F4045" w:rsidRPr="005F4045">
        <w:rPr>
          <w:rFonts w:cs="David"/>
          <w:noProof/>
        </w:rPr>
        <w:t>[31]</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ins w:id="369" w:author="Idit Balachsan" w:date="2019-06-06T14:25:00Z">
        <w:r w:rsidR="003E1EB7">
          <w:rPr>
            <w:rFonts w:cs="David"/>
          </w:rPr>
          <w:t xml:space="preserve"> however</w:t>
        </w:r>
      </w:ins>
      <w:r w:rsidR="008B5610" w:rsidRPr="00A10451">
        <w:rPr>
          <w:rFonts w:cs="David" w:hint="cs"/>
        </w:rPr>
        <w:t xml:space="preserve">, sensors are eventually placed at the </w:t>
      </w:r>
      <w:del w:id="370" w:author="Idit Balachsan" w:date="2019-06-06T14:25:00Z">
        <w:r w:rsidR="008B5610" w:rsidRPr="00A10451" w:rsidDel="003E1EB7">
          <w:rPr>
            <w:rFonts w:cs="David" w:hint="cs"/>
          </w:rPr>
          <w:delText>most common</w:delText>
        </w:r>
      </w:del>
      <w:ins w:id="371" w:author="Idit Balachsan" w:date="2019-06-06T14:25:00Z">
        <w:r w:rsidR="003E1EB7">
          <w:rPr>
            <w:rFonts w:cs="David"/>
          </w:rPr>
          <w:t>highest me</w:t>
        </w:r>
      </w:ins>
      <w:ins w:id="372" w:author="Idit Balachsan" w:date="2019-06-06T14:26:00Z">
        <w:r w:rsidR="003E1EB7">
          <w:rPr>
            <w:rFonts w:cs="David"/>
          </w:rPr>
          <w:t>an</w:t>
        </w:r>
      </w:ins>
      <w:r w:rsidR="008B5610" w:rsidRPr="00A10451">
        <w:rPr>
          <w:rFonts w:cs="David" w:hint="cs"/>
        </w:rPr>
        <w:t xml:space="preserve"> pollution zones</w:t>
      </w:r>
      <w:ins w:id="373" w:author="Idit Balachsan" w:date="2019-06-06T14:26:00Z">
        <w:r w:rsidR="004D6995">
          <w:rPr>
            <w:rFonts w:cs="David"/>
          </w:rPr>
          <w:t>, as calculated by assuming constant emission rates</w:t>
        </w:r>
      </w:ins>
      <w:ins w:id="374" w:author="Idit Balachsan" w:date="2019-06-06T14:27:00Z">
        <w:r w:rsidR="004D6995">
          <w:rPr>
            <w:rFonts w:cs="David"/>
          </w:rPr>
          <w:t xml:space="preserve"> from sources. </w:t>
        </w:r>
      </w:ins>
      <w:r w:rsidR="00370050" w:rsidRPr="00A10451">
        <w:rPr>
          <w:rFonts w:cs="David" w:hint="cs"/>
        </w:rPr>
        <w:t xml:space="preserve"> </w:t>
      </w:r>
      <w:del w:id="375" w:author="Idit Balachsan" w:date="2019-06-06T14:26:00Z">
        <w:r w:rsidR="00370050" w:rsidRPr="00A10451" w:rsidDel="004D6995">
          <w:rPr>
            <w:rFonts w:cs="David" w:hint="cs"/>
          </w:rPr>
          <w:delText xml:space="preserve">and only </w:delText>
        </w:r>
        <w:r w:rsidR="006C6870" w:rsidRPr="00A10451" w:rsidDel="004D6995">
          <w:rPr>
            <w:rFonts w:cs="David" w:hint="cs"/>
          </w:rPr>
          <w:delText>one objective</w:delText>
        </w:r>
        <w:r w:rsidR="00370050" w:rsidRPr="00A10451" w:rsidDel="004D6995">
          <w:rPr>
            <w:rFonts w:cs="David" w:hint="cs"/>
          </w:rPr>
          <w:delText xml:space="preserve"> is applied</w:delText>
        </w:r>
        <w:r w:rsidR="006C6870" w:rsidRPr="00A10451" w:rsidDel="004D6995">
          <w:rPr>
            <w:rFonts w:cs="David" w:hint="cs"/>
          </w:rPr>
          <w:delText xml:space="preserve"> –</w:delText>
        </w:r>
        <w:r w:rsidR="001F14EB" w:rsidRPr="00A10451" w:rsidDel="004D6995">
          <w:rPr>
            <w:rFonts w:cs="David" w:hint="cs"/>
          </w:rPr>
          <w:delText xml:space="preserve"> </w:delText>
        </w:r>
        <w:r w:rsidR="006C6870" w:rsidRPr="00A10451" w:rsidDel="004D6995">
          <w:rPr>
            <w:rFonts w:cs="David" w:hint="cs"/>
          </w:rPr>
          <w:delText>minimizing the cost of the network.</w:delText>
        </w:r>
      </w:del>
      <w:r w:rsidR="006C6870" w:rsidRPr="00A10451">
        <w:rPr>
          <w:rFonts w:cs="David" w:hint="cs"/>
        </w:rPr>
        <w:t xml:space="preserve"> </w:t>
      </w:r>
    </w:p>
    <w:p w14:paraId="463AD49C" w14:textId="6B381BA6" w:rsidR="00903D82" w:rsidRDefault="00237C44" w:rsidP="00FD4100">
      <w:pPr>
        <w:ind w:right="-2"/>
        <w:rPr>
          <w:ins w:id="376" w:author="Idit Balachsan" w:date="2019-06-06T16:27:00Z"/>
        </w:rPr>
      </w:pPr>
      <w:r w:rsidRPr="00A10451">
        <w:rPr>
          <w:rFonts w:cs="David" w:hint="cs"/>
        </w:rPr>
        <w:t>In another work,</w:t>
      </w:r>
      <w:r w:rsidR="004E6FAB" w:rsidRPr="00A10451">
        <w:rPr>
          <w:rFonts w:cs="David" w:hint="cs"/>
        </w:rPr>
        <w:t xml:space="preserve"> </w:t>
      </w:r>
      <w:r w:rsidR="004E6FAB" w:rsidRPr="00A10451">
        <w:rPr>
          <w:rFonts w:cs="David" w:hint="cs"/>
          <w:color w:val="FF0000"/>
        </w:rPr>
        <w:t>Boubrima et. al.</w:t>
      </w:r>
      <w:r w:rsidRPr="00A10451">
        <w:rPr>
          <w:rFonts w:cs="David" w:hint="cs"/>
        </w:rPr>
        <w:t xml:space="preserve"> </w:t>
      </w:r>
      <w:r w:rsidR="004E6FAB" w:rsidRPr="00A10451">
        <w:rPr>
          <w:rFonts w:cs="David" w:hint="cs"/>
        </w:rPr>
        <w:fldChar w:fldCharType="begin" w:fldLock="1"/>
      </w:r>
      <w:r w:rsidR="005F4045">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A10451">
        <w:rPr>
          <w:rFonts w:cs="David" w:hint="cs"/>
        </w:rPr>
        <w:fldChar w:fldCharType="separate"/>
      </w:r>
      <w:r w:rsidR="005F4045" w:rsidRPr="005F4045">
        <w:rPr>
          <w:rFonts w:cs="David"/>
          <w:noProof/>
        </w:rPr>
        <w:t>[32]</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5F4045">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Pr>
          <w:rFonts w:ascii="Calibri" w:hAnsi="Calibri" w:cs="Calibri"/>
        </w:rPr>
        <w:instrText>μ</w:instrText>
      </w:r>
      <w:r w:rsidR="005F4045">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A10451">
        <w:rPr>
          <w:rFonts w:cs="David" w:hint="cs"/>
        </w:rPr>
        <w:fldChar w:fldCharType="separate"/>
      </w:r>
      <w:r w:rsidR="005F4045" w:rsidRPr="005F4045">
        <w:rPr>
          <w:rFonts w:cs="David"/>
          <w:noProof/>
        </w:rPr>
        <w:t>[33]</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051EF9D9" w14:textId="77777777" w:rsidR="00797552" w:rsidRDefault="00797552" w:rsidP="00937E3F">
      <w:pPr>
        <w:pStyle w:val="Heading2"/>
        <w:rPr>
          <w:ins w:id="377" w:author="Idit Balachsan" w:date="2019-06-06T16:27:00Z"/>
        </w:rPr>
      </w:pPr>
    </w:p>
    <w:p w14:paraId="20AAB2E3" w14:textId="752B00A6" w:rsidR="00903D82" w:rsidRDefault="00FD4100" w:rsidP="00937E3F">
      <w:pPr>
        <w:pStyle w:val="Heading2"/>
        <w:rPr>
          <w:ins w:id="378" w:author="Idit Balachsan" w:date="2019-06-06T16:26:00Z"/>
          <w:rFonts w:cs="David"/>
        </w:rPr>
      </w:pPr>
      <w:ins w:id="379" w:author="Idit Balachsan" w:date="2019-06-06T16:27:00Z">
        <w:r>
          <w:t>Sensors</w:t>
        </w:r>
      </w:ins>
      <w:ins w:id="380" w:author="Idit Balachsan" w:date="2019-06-08T11:47:00Z">
        <w:r w:rsidR="00D03F8F">
          <w:t>’</w:t>
        </w:r>
      </w:ins>
      <w:ins w:id="381" w:author="Idit Balachsan" w:date="2019-06-06T16:27:00Z">
        <w:r>
          <w:t xml:space="preserve"> redeployment</w:t>
        </w:r>
      </w:ins>
    </w:p>
    <w:p w14:paraId="25B60AD8" w14:textId="62ACF7C9" w:rsidR="00DC182C" w:rsidRPr="00A10451" w:rsidRDefault="005F40EF" w:rsidP="00DA3854">
      <w:pPr>
        <w:ind w:right="-2"/>
        <w:rPr>
          <w:rFonts w:cs="David"/>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w:t>
      </w:r>
      <w:r w:rsidR="00AE51DA">
        <w:rPr>
          <w:rFonts w:cs="David"/>
        </w:rPr>
        <w:t>mounted on</w:t>
      </w:r>
      <w:r w:rsidR="00AE51DA" w:rsidRPr="00A10451">
        <w:rPr>
          <w:rFonts w:cs="David" w:hint="cs"/>
        </w:rPr>
        <w:t xml:space="preserve"> </w:t>
      </w:r>
      <w:r w:rsidR="003A1B8B" w:rsidRPr="00A10451">
        <w:rPr>
          <w:rFonts w:cs="David" w:hint="cs"/>
        </w:rPr>
        <w:t xml:space="preserve">mobile platforms </w:t>
      </w:r>
      <w:r w:rsidR="003A1B8B" w:rsidRPr="00A10451">
        <w:rPr>
          <w:rFonts w:cs="David" w:hint="cs"/>
        </w:rPr>
        <w:fldChar w:fldCharType="begin" w:fldLock="1"/>
      </w:r>
      <w:r w:rsidR="005F4045">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23]</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5F4045">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4]","plainTextFormattedCitation":"[34]","previouslyFormattedCitation":"[34]"},"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4]</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r w:rsidR="003A1B8B" w:rsidRPr="00A10451">
        <w:rPr>
          <w:rFonts w:cs="David" w:hint="cs"/>
          <w:color w:val="FF0000"/>
        </w:rPr>
        <w:t>Belkhiri et. al.</w:t>
      </w:r>
      <w:r w:rsidR="003A1B8B" w:rsidRPr="00A10451">
        <w:rPr>
          <w:rFonts w:cs="David" w:hint="cs"/>
        </w:rPr>
        <w:t xml:space="preserve"> </w:t>
      </w:r>
      <w:r w:rsidR="003A1B8B" w:rsidRPr="00A10451">
        <w:rPr>
          <w:rFonts w:cs="David" w:hint="cs"/>
        </w:rPr>
        <w:fldChar w:fldCharType="begin" w:fldLock="1"/>
      </w:r>
      <w:r w:rsidR="005F4045">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5]","plainTextFormattedCitation":"[35]","previouslyFormattedCitation":"[35]"},"properties":{"noteIndex":0},"schema":"https://github.com/citation-style-language/schema/raw/master/csl-citation.json"}</w:instrText>
      </w:r>
      <w:r w:rsidR="003A1B8B" w:rsidRPr="00A10451">
        <w:rPr>
          <w:rFonts w:cs="David" w:hint="cs"/>
        </w:rPr>
        <w:fldChar w:fldCharType="separate"/>
      </w:r>
      <w:r w:rsidR="005F4045" w:rsidRPr="005F4045">
        <w:rPr>
          <w:rFonts w:cs="David"/>
          <w:noProof/>
        </w:rPr>
        <w:t>[35]</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rPr>
          <w:ins w:id="382" w:author="Idit Balachsan" w:date="2019-06-06T16:25:00Z"/>
        </w:rPr>
      </w:pPr>
      <w:r w:rsidRPr="00A10451">
        <w:rPr>
          <w:rFonts w:hint="cs"/>
        </w:rPr>
        <w:t>Optimization</w:t>
      </w:r>
      <w:r w:rsidR="00FE3DB4" w:rsidRPr="00A10451">
        <w:rPr>
          <w:rFonts w:hint="cs"/>
        </w:rPr>
        <w:t xml:space="preserve"> aspect </w:t>
      </w:r>
    </w:p>
    <w:p w14:paraId="04E96214" w14:textId="77777777" w:rsidR="008E32EE" w:rsidRPr="008E32EE" w:rsidDel="00320B10" w:rsidRDefault="008E32EE" w:rsidP="006E6015">
      <w:pPr>
        <w:rPr>
          <w:del w:id="383" w:author="Idit Balachsan" w:date="2019-06-10T16:23:00Z"/>
        </w:rPr>
      </w:pPr>
    </w:p>
    <w:p w14:paraId="08C392C0" w14:textId="05C92299" w:rsidR="00330C9F" w:rsidRDefault="000D706B" w:rsidP="00330C9F">
      <w:pPr>
        <w:ind w:right="-2"/>
        <w:rPr>
          <w:ins w:id="384" w:author="Idit Balachsan" w:date="2019-06-10T15:15:00Z"/>
          <w:rFonts w:cs="David"/>
        </w:rPr>
      </w:pPr>
      <w:del w:id="385" w:author="Idit Balachsan" w:date="2019-06-10T16:23:00Z">
        <w:r w:rsidRPr="00A10451" w:rsidDel="00320B10">
          <w:rPr>
            <w:rFonts w:ascii="Calibri" w:hAnsi="Calibri" w:cs="Calibri"/>
          </w:rPr>
          <w:delText>﻿</w:delText>
        </w:r>
      </w:del>
      <w:r w:rsidR="00080870" w:rsidRPr="00A10451">
        <w:rPr>
          <w:rFonts w:cs="David" w:hint="cs"/>
        </w:rPr>
        <w:t xml:space="preserve">Another aspect </w:t>
      </w:r>
      <w:r w:rsidR="00082981" w:rsidRPr="00A10451">
        <w:rPr>
          <w:rFonts w:cs="David" w:hint="cs"/>
        </w:rPr>
        <w:t>to be considered</w:t>
      </w:r>
      <w:r w:rsidR="00080870" w:rsidRPr="00A10451">
        <w:rPr>
          <w:rFonts w:cs="David" w:hint="cs"/>
        </w:rPr>
        <w:t xml:space="preserve"> </w:t>
      </w:r>
      <w:r w:rsidR="00082981" w:rsidRPr="00A10451">
        <w:rPr>
          <w:rFonts w:cs="David" w:hint="cs"/>
        </w:rPr>
        <w:t xml:space="preserve">is the </w:t>
      </w:r>
      <w:ins w:id="386" w:author="Idit Balachsan" w:date="2019-06-08T11:53:00Z">
        <w:r w:rsidR="00042260">
          <w:rPr>
            <w:rFonts w:cs="David"/>
          </w:rPr>
          <w:t xml:space="preserve">common </w:t>
        </w:r>
      </w:ins>
      <w:r w:rsidR="00082981" w:rsidRPr="00A10451">
        <w:rPr>
          <w:rFonts w:cs="David" w:hint="cs"/>
        </w:rPr>
        <w:t>method</w:t>
      </w:r>
      <w:ins w:id="387" w:author="Idit Balachsan" w:date="2019-06-08T11:53:00Z">
        <w:r w:rsidR="00042260">
          <w:rPr>
            <w:rFonts w:cs="David"/>
          </w:rPr>
          <w:t>s</w:t>
        </w:r>
      </w:ins>
      <w:r w:rsidR="00082981" w:rsidRPr="00A10451">
        <w:rPr>
          <w:rFonts w:cs="David" w:hint="cs"/>
        </w:rPr>
        <w:t xml:space="preserve"> used to solve the problem of network deployment.</w:t>
      </w:r>
      <w:r w:rsidR="00974995" w:rsidRPr="00A10451">
        <w:rPr>
          <w:rFonts w:cs="David" w:hint="cs"/>
        </w:rPr>
        <w:t xml:space="preserve"> </w:t>
      </w:r>
      <w:ins w:id="388" w:author="Idit Balachsan" w:date="2019-06-08T11:53:00Z">
        <w:r w:rsidR="00042260">
          <w:rPr>
            <w:rFonts w:cs="David"/>
          </w:rPr>
          <w:t>As the basic problem of sensors’ optimal deployme</w:t>
        </w:r>
      </w:ins>
      <w:ins w:id="389" w:author="Idit Balachsan" w:date="2019-06-08T11:54:00Z">
        <w:r w:rsidR="00042260">
          <w:rPr>
            <w:rFonts w:cs="David"/>
          </w:rPr>
          <w:t xml:space="preserve">nt aims at maximizing the </w:t>
        </w:r>
        <w:r w:rsidR="00863D22">
          <w:rPr>
            <w:rFonts w:cs="David"/>
          </w:rPr>
          <w:t xml:space="preserve">utility of the network, </w:t>
        </w:r>
      </w:ins>
      <w:ins w:id="390" w:author="Idit Balachsan" w:date="2019-06-08T11:55:00Z">
        <w:r w:rsidR="000D64A1">
          <w:rPr>
            <w:rFonts w:cs="David"/>
          </w:rPr>
          <w:t>while minimizing the cost of the network,</w:t>
        </w:r>
      </w:ins>
      <w:ins w:id="391" w:author="Idit Balachsan" w:date="2019-06-08T11:56:00Z">
        <w:r w:rsidR="000D64A1">
          <w:rPr>
            <w:rFonts w:cs="David"/>
          </w:rPr>
          <w:t xml:space="preserve"> </w:t>
        </w:r>
      </w:ins>
      <w:ins w:id="392" w:author="Idit Balachsan" w:date="2019-06-08T12:01:00Z">
        <w:r w:rsidR="000D6F4B">
          <w:rPr>
            <w:rFonts w:cs="David"/>
          </w:rPr>
          <w:t xml:space="preserve">the problem is equivalent to the </w:t>
        </w:r>
      </w:ins>
      <w:ins w:id="393" w:author="Idit Balachsan" w:date="2019-06-10T09:54:00Z">
        <w:r w:rsidR="007F2CE1">
          <w:rPr>
            <w:rFonts w:cs="David"/>
          </w:rPr>
          <w:t>“</w:t>
        </w:r>
      </w:ins>
      <w:ins w:id="394" w:author="Idit Balachsan" w:date="2019-06-08T12:01:00Z">
        <w:r w:rsidR="000D6F4B">
          <w:rPr>
            <w:rFonts w:cs="David"/>
          </w:rPr>
          <w:t xml:space="preserve">0-1 </w:t>
        </w:r>
        <w:r w:rsidR="000D6F4B">
          <w:rPr>
            <w:rFonts w:cs="David"/>
          </w:rPr>
          <w:lastRenderedPageBreak/>
          <w:t>knapsack</w:t>
        </w:r>
      </w:ins>
      <w:ins w:id="395" w:author="Idit Balachsan" w:date="2019-06-10T09:54:00Z">
        <w:r w:rsidR="007F2CE1">
          <w:rPr>
            <w:rFonts w:cs="David"/>
          </w:rPr>
          <w:t>”</w:t>
        </w:r>
      </w:ins>
      <w:ins w:id="396" w:author="Idit Balachsan" w:date="2019-06-08T12:01:00Z">
        <w:r w:rsidR="000D6F4B">
          <w:rPr>
            <w:rFonts w:cs="David"/>
          </w:rPr>
          <w:t xml:space="preserve"> problem. </w:t>
        </w:r>
        <w:r w:rsidR="00505AB6">
          <w:rPr>
            <w:rFonts w:cs="David"/>
          </w:rPr>
          <w:t xml:space="preserve">The </w:t>
        </w:r>
      </w:ins>
      <w:ins w:id="397" w:author="Idit Balachsan" w:date="2019-06-10T09:54:00Z">
        <w:r w:rsidR="007F2CE1">
          <w:rPr>
            <w:rFonts w:cs="David"/>
          </w:rPr>
          <w:t>“</w:t>
        </w:r>
      </w:ins>
      <w:ins w:id="398" w:author="Idit Balachsan" w:date="2019-06-08T12:09:00Z">
        <w:r w:rsidR="00BB4A2B">
          <w:rPr>
            <w:rFonts w:cs="David"/>
          </w:rPr>
          <w:t xml:space="preserve">0-1 </w:t>
        </w:r>
      </w:ins>
      <w:ins w:id="399" w:author="Idit Balachsan" w:date="2019-06-08T12:01:00Z">
        <w:r w:rsidR="00505AB6">
          <w:rPr>
            <w:rFonts w:cs="David"/>
          </w:rPr>
          <w:t>knapsack</w:t>
        </w:r>
      </w:ins>
      <w:ins w:id="400" w:author="Idit Balachsan" w:date="2019-06-10T09:55:00Z">
        <w:r w:rsidR="007F2CE1">
          <w:rPr>
            <w:rFonts w:cs="David"/>
          </w:rPr>
          <w:t>”</w:t>
        </w:r>
      </w:ins>
      <w:ins w:id="401" w:author="Idit Balachsan" w:date="2019-06-08T12:01:00Z">
        <w:r w:rsidR="00505AB6">
          <w:rPr>
            <w:rFonts w:cs="David"/>
          </w:rPr>
          <w:t xml:space="preserve"> problem</w:t>
        </w:r>
      </w:ins>
      <w:ins w:id="402" w:author="Idit Balachsan" w:date="2019-06-08T12:09:00Z">
        <w:r w:rsidR="00BB4A2B">
          <w:rPr>
            <w:rFonts w:cs="David"/>
          </w:rPr>
          <w:t xml:space="preserve"> is a famous </w:t>
        </w:r>
        <w:r w:rsidR="004E1AFE">
          <w:rPr>
            <w:rFonts w:cs="David"/>
          </w:rPr>
          <w:t xml:space="preserve">problem in combinatorial </w:t>
        </w:r>
      </w:ins>
      <w:ins w:id="403" w:author="Idit Balachsan" w:date="2019-06-08T12:10:00Z">
        <w:r w:rsidR="004E1AFE">
          <w:rPr>
            <w:rFonts w:cs="David"/>
          </w:rPr>
          <w:t xml:space="preserve">optimization </w:t>
        </w:r>
      </w:ins>
      <w:ins w:id="404" w:author="Idit Balachsan" w:date="2019-06-10T10:04:00Z">
        <w:r w:rsidR="007F2CE1">
          <w:rPr>
            <w:rFonts w:cs="David"/>
          </w:rPr>
          <w:t xml:space="preserve">where a </w:t>
        </w:r>
      </w:ins>
      <w:ins w:id="405" w:author="Idit Balachsan" w:date="2019-06-10T10:06:00Z">
        <w:r w:rsidR="00CA7BF6">
          <w:rPr>
            <w:rFonts w:cs="David"/>
          </w:rPr>
          <w:t xml:space="preserve">subset </w:t>
        </w:r>
      </w:ins>
      <w:ins w:id="406" w:author="Idit Balachsan" w:date="2019-06-10T10:14:00Z">
        <w:r w:rsidR="008A68A2">
          <w:rPr>
            <w:rFonts w:cs="David"/>
          </w:rPr>
          <w:t xml:space="preserve">out </w:t>
        </w:r>
      </w:ins>
      <w:ins w:id="407" w:author="Idit Balachsan" w:date="2019-06-10T10:04:00Z">
        <w:r w:rsidR="007F2CE1">
          <w:rPr>
            <w:rFonts w:cs="David"/>
          </w:rPr>
          <w:t xml:space="preserve">of </w:t>
        </w:r>
      </w:ins>
      <w:ins w:id="408" w:author="Idit Balachsan" w:date="2019-06-10T10:14:00Z">
        <w:r w:rsidR="008A68A2">
          <w:rPr>
            <w:rFonts w:cs="David"/>
          </w:rPr>
          <w:t xml:space="preserve">n </w:t>
        </w:r>
      </w:ins>
      <w:ins w:id="409" w:author="Idit Balachsan" w:date="2019-06-10T10:04:00Z">
        <w:r w:rsidR="007F2CE1">
          <w:rPr>
            <w:rFonts w:cs="David"/>
          </w:rPr>
          <w:t>items</w:t>
        </w:r>
      </w:ins>
      <w:ins w:id="410" w:author="Idit Balachsan" w:date="2019-06-10T10:08:00Z">
        <w:r w:rsidR="00986687">
          <w:rPr>
            <w:rFonts w:cs="David"/>
          </w:rPr>
          <w:t xml:space="preserve">, </w:t>
        </w:r>
      </w:ins>
      <w:ins w:id="411" w:author="Idit Balachsan" w:date="2019-06-10T10:04:00Z">
        <w:r w:rsidR="007F2CE1">
          <w:rPr>
            <w:rFonts w:cs="David"/>
          </w:rPr>
          <w:t xml:space="preserve">possessing </w:t>
        </w:r>
      </w:ins>
      <w:ins w:id="412" w:author="Idit Balachsan" w:date="2019-06-10T10:09:00Z">
        <w:r w:rsidR="00986687">
          <w:rPr>
            <w:rFonts w:cs="David"/>
          </w:rPr>
          <w:t xml:space="preserve">each </w:t>
        </w:r>
      </w:ins>
      <w:ins w:id="413" w:author="Idit Balachsan" w:date="2019-06-10T10:04:00Z">
        <w:r w:rsidR="007F2CE1">
          <w:rPr>
            <w:rFonts w:cs="David"/>
          </w:rPr>
          <w:t xml:space="preserve">some value </w:t>
        </w:r>
      </w:ins>
      <m:oMath>
        <m:sSub>
          <m:sSubPr>
            <m:ctrlPr>
              <w:ins w:id="414" w:author="Idit Balachsan" w:date="2019-06-10T10:05:00Z">
                <w:rPr>
                  <w:rFonts w:ascii="Cambria Math" w:hAnsi="Cambria Math" w:cs="David"/>
                  <w:i/>
                </w:rPr>
              </w:ins>
            </m:ctrlPr>
          </m:sSubPr>
          <m:e>
            <m:r>
              <w:ins w:id="415" w:author="Idit Balachsan" w:date="2019-06-10T10:05:00Z">
                <w:rPr>
                  <w:rFonts w:ascii="Cambria Math" w:hAnsi="Cambria Math" w:cs="David"/>
                </w:rPr>
                <m:t>v</m:t>
              </w:ins>
            </m:r>
          </m:e>
          <m:sub>
            <m:r>
              <w:ins w:id="416" w:author="Idit Balachsan" w:date="2019-06-10T10:05:00Z">
                <w:rPr>
                  <w:rFonts w:ascii="Cambria Math" w:hAnsi="Cambria Math" w:cs="David"/>
                </w:rPr>
                <m:t>i</m:t>
              </w:ins>
            </m:r>
          </m:sub>
        </m:sSub>
      </m:oMath>
      <w:ins w:id="417" w:author="Idit Balachsan" w:date="2019-06-08T12:10:00Z">
        <w:r w:rsidR="004E1AFE">
          <w:rPr>
            <w:rFonts w:cs="David"/>
          </w:rPr>
          <w:t xml:space="preserve"> </w:t>
        </w:r>
      </w:ins>
      <w:ins w:id="418" w:author="Idit Balachsan" w:date="2019-06-10T10:05:00Z">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ins>
      <w:ins w:id="419" w:author="Idit Balachsan" w:date="2019-06-10T10:06:00Z">
        <w:r w:rsidR="00CA7BF6">
          <w:rPr>
            <w:rFonts w:cs="David"/>
          </w:rPr>
          <w:t>,</w:t>
        </w:r>
      </w:ins>
      <w:ins w:id="420" w:author="Idit Balachsan" w:date="2019-06-10T10:05:00Z">
        <w:r w:rsidR="00CA7BF6">
          <w:rPr>
            <w:rFonts w:cs="David"/>
          </w:rPr>
          <w:t xml:space="preserve"> should be selected</w:t>
        </w:r>
      </w:ins>
      <w:ins w:id="421" w:author="Idit Balachsan" w:date="2019-06-10T10:06:00Z">
        <w:r w:rsidR="00CA7BF6">
          <w:rPr>
            <w:rFonts w:cs="David"/>
          </w:rPr>
          <w:t xml:space="preserve"> such that the sum of </w:t>
        </w:r>
      </w:ins>
      <w:ins w:id="422" w:author="Idit Balachsan" w:date="2019-06-10T10:07:00Z">
        <w:r w:rsidR="00CA7BF6">
          <w:rPr>
            <w:rFonts w:cs="David"/>
          </w:rPr>
          <w:t>the values is maximized, while keeping the summed cost 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ins>
      <w:ins w:id="423" w:author="Idit Balachsan" w:date="2019-06-10T10:09:00Z">
        <w:r w:rsidR="00986687">
          <w:rPr>
            <w:rFonts w:cs="David"/>
          </w:rPr>
          <w:t xml:space="preserve"> The knapsack problem is </w:t>
        </w:r>
      </w:ins>
      <w:ins w:id="424" w:author="Idit Balachsan" w:date="2019-06-10T10:15:00Z">
        <w:r w:rsidR="008A68A2">
          <w:rPr>
            <w:rFonts w:cs="David"/>
          </w:rPr>
          <w:t xml:space="preserve">NP-complete, meaning that the time required to </w:t>
        </w:r>
      </w:ins>
      <w:ins w:id="425" w:author="Idit Balachsan" w:date="2019-06-10T10:17:00Z">
        <w:r w:rsidR="008A68A2">
          <w:rPr>
            <w:rFonts w:cs="David"/>
          </w:rPr>
          <w:t>solve the problem using any currently known al</w:t>
        </w:r>
      </w:ins>
      <w:ins w:id="426" w:author="Idit Balachsan" w:date="2019-06-10T10:18:00Z">
        <w:r w:rsidR="008A68A2">
          <w:rPr>
            <w:rFonts w:cs="David"/>
          </w:rPr>
          <w:t>gorithm increases rapidly as the size of the problem grows</w:t>
        </w:r>
      </w:ins>
      <w:ins w:id="427" w:author="Idit Balachsan" w:date="2019-06-10T10:19:00Z">
        <w:r w:rsidR="00B925B8">
          <w:rPr>
            <w:rFonts w:cs="David"/>
          </w:rPr>
          <w:t xml:space="preserve">. </w:t>
        </w:r>
      </w:ins>
      <w:ins w:id="428" w:author="Idit Balachsan" w:date="2019-06-10T14:08:00Z">
        <w:r w:rsidR="0068082B">
          <w:rPr>
            <w:rFonts w:cs="David"/>
          </w:rPr>
          <w:t xml:space="preserve">The </w:t>
        </w:r>
      </w:ins>
      <w:ins w:id="429" w:author="Idit Balachsan" w:date="2019-06-10T14:05:00Z">
        <w:r w:rsidR="0068082B" w:rsidRPr="0068082B">
          <w:rPr>
            <w:rFonts w:cs="David"/>
          </w:rPr>
          <w:t xml:space="preserve">validity of </w:t>
        </w:r>
      </w:ins>
      <w:ins w:id="430" w:author="Idit Balachsan" w:date="2019-06-10T14:08:00Z">
        <w:r w:rsidR="0068082B">
          <w:rPr>
            <w:rFonts w:cs="David"/>
          </w:rPr>
          <w:t>a</w:t>
        </w:r>
      </w:ins>
      <w:ins w:id="431" w:author="Idit Balachsan" w:date="2019-06-10T14:05:00Z">
        <w:r w:rsidR="0068082B" w:rsidRPr="0068082B">
          <w:rPr>
            <w:rFonts w:cs="David"/>
          </w:rPr>
          <w:t xml:space="preserve"> solution </w:t>
        </w:r>
      </w:ins>
      <w:ins w:id="432" w:author="Idit Balachsan" w:date="2019-06-10T14:08:00Z">
        <w:r w:rsidR="0068082B">
          <w:rPr>
            <w:rFonts w:cs="David"/>
          </w:rPr>
          <w:t xml:space="preserve">for an NP-complete problem however </w:t>
        </w:r>
      </w:ins>
      <w:ins w:id="433" w:author="Idit Balachsan" w:date="2019-06-10T14:05:00Z">
        <w:r w:rsidR="0068082B" w:rsidRPr="0068082B">
          <w:rPr>
            <w:rFonts w:cs="David"/>
          </w:rPr>
          <w:t>can be tested in polynomial time</w:t>
        </w:r>
      </w:ins>
      <w:ins w:id="434" w:author="Idit Balachsan" w:date="2019-06-10T14:08:00Z">
        <w:r w:rsidR="0068082B">
          <w:rPr>
            <w:rFonts w:cs="David"/>
          </w:rPr>
          <w:t xml:space="preserve">. </w:t>
        </w:r>
      </w:ins>
      <w:ins w:id="435" w:author="Idit Balachsan" w:date="2019-06-10T10:36:00Z">
        <w:r w:rsidR="000B5D93" w:rsidRPr="006423D7">
          <w:rPr>
            <w:rFonts w:cs="David"/>
            <w:i/>
            <w:iCs/>
            <w:highlight w:val="yellow"/>
            <w:rPrChange w:id="436" w:author="Idit Balachsan" w:date="2019-06-10T14:13:00Z">
              <w:rPr>
                <w:rFonts w:cs="David"/>
              </w:rPr>
            </w:rPrChange>
          </w:rPr>
          <w:t>Cite knapsack from Uri and from book</w:t>
        </w:r>
      </w:ins>
      <w:ins w:id="437" w:author="Idit Balachsan" w:date="2019-06-10T15:15:00Z">
        <w:r w:rsidR="00330C9F">
          <w:rPr>
            <w:rFonts w:cs="David"/>
          </w:rPr>
          <w:t xml:space="preserve">. </w:t>
        </w:r>
      </w:ins>
      <w:ins w:id="438" w:author="Idit Balachsan" w:date="2019-06-10T11:07:00Z">
        <w:r w:rsidR="00B803BA">
          <w:rPr>
            <w:rFonts w:cs="David"/>
          </w:rPr>
          <w:t xml:space="preserve">As a result, </w:t>
        </w:r>
      </w:ins>
      <w:ins w:id="439" w:author="Idit Balachsan" w:date="2019-06-10T11:19:00Z">
        <w:r w:rsidR="00B803BA" w:rsidRPr="00CD5D14">
          <w:rPr>
            <w:rFonts w:cs="David"/>
          </w:rPr>
          <w:t xml:space="preserve">approximation </w:t>
        </w:r>
      </w:ins>
      <w:ins w:id="440" w:author="Idit Balachsan" w:date="2019-06-10T11:26:00Z">
        <w:r w:rsidR="00B803BA" w:rsidRPr="00CD5D14">
          <w:rPr>
            <w:rFonts w:cs="David"/>
          </w:rPr>
          <w:t>algorithms</w:t>
        </w:r>
      </w:ins>
      <w:ins w:id="441" w:author="Idit Balachsan" w:date="2019-06-10T11:19:00Z">
        <w:r w:rsidR="00B803BA">
          <w:rPr>
            <w:rFonts w:cs="David"/>
          </w:rPr>
          <w:t>, which focuses on finding good solutions instead of</w:t>
        </w:r>
      </w:ins>
      <w:ins w:id="442" w:author="Idit Balachsan" w:date="2019-06-10T11:20:00Z">
        <w:r w:rsidR="00B803BA">
          <w:rPr>
            <w:rFonts w:cs="David"/>
          </w:rPr>
          <w:t xml:space="preserve"> </w:t>
        </w:r>
      </w:ins>
      <w:ins w:id="443" w:author="Idit Balachsan" w:date="2019-06-10T11:02:00Z">
        <w:r w:rsidR="00F607B0">
          <w:rPr>
            <w:rFonts w:cs="David"/>
          </w:rPr>
          <w:t>provably optimal solution</w:t>
        </w:r>
      </w:ins>
      <w:ins w:id="444" w:author="Idit Balachsan" w:date="2019-06-10T11:25:00Z">
        <w:r w:rsidR="00B803BA">
          <w:rPr>
            <w:rFonts w:cs="David"/>
          </w:rPr>
          <w:t xml:space="preserve">s, </w:t>
        </w:r>
      </w:ins>
      <w:ins w:id="445" w:author="Idit Balachsan" w:date="2019-06-10T11:27:00Z">
        <w:r w:rsidR="00B803BA">
          <w:rPr>
            <w:rFonts w:cs="David"/>
          </w:rPr>
          <w:t>are required</w:t>
        </w:r>
      </w:ins>
      <w:ins w:id="446" w:author="Idit Balachsan" w:date="2019-06-10T11:37:00Z">
        <w:r w:rsidR="00CF0E9B">
          <w:rPr>
            <w:rFonts w:cs="David"/>
          </w:rPr>
          <w:t xml:space="preserve"> beyond a certain size of problem</w:t>
        </w:r>
      </w:ins>
      <w:ins w:id="447" w:author="Idit Balachsan" w:date="2019-06-10T11:29:00Z">
        <w:r w:rsidR="00B803BA">
          <w:rPr>
            <w:rFonts w:cs="David"/>
          </w:rPr>
          <w:t xml:space="preserve">. </w:t>
        </w:r>
      </w:ins>
      <w:ins w:id="448" w:author="Idit Balachsan" w:date="2019-06-10T14:12:00Z">
        <w:r w:rsidR="002706DD">
          <w:rPr>
            <w:rFonts w:cs="David"/>
          </w:rPr>
          <w:t>The term global optimization</w:t>
        </w:r>
        <w:r w:rsidR="009E20F6">
          <w:rPr>
            <w:rFonts w:cs="David"/>
          </w:rPr>
          <w:t xml:space="preserve"> </w:t>
        </w:r>
      </w:ins>
      <w:ins w:id="449" w:author="Idit Balachsan" w:date="2019-06-10T14:14:00Z">
        <w:r w:rsidR="00756F02">
          <w:rPr>
            <w:rFonts w:cs="David"/>
          </w:rPr>
          <w:t xml:space="preserve">refers to the process of attempting to find the solution </w:t>
        </w:r>
      </w:ins>
      <m:oMath>
        <m:sSup>
          <m:sSupPr>
            <m:ctrlPr>
              <w:ins w:id="450" w:author="Idit Balachsan" w:date="2019-06-10T14:18:00Z">
                <w:rPr>
                  <w:rFonts w:ascii="Cambria Math" w:hAnsi="Cambria Math" w:cs="David"/>
                  <w:i/>
                </w:rPr>
              </w:ins>
            </m:ctrlPr>
          </m:sSupPr>
          <m:e>
            <m:r>
              <w:ins w:id="451" w:author="Idit Balachsan" w:date="2019-06-10T14:18:00Z">
                <w:rPr>
                  <w:rFonts w:ascii="Cambria Math" w:hAnsi="Cambria Math" w:cs="David"/>
                </w:rPr>
                <m:t>x</m:t>
              </w:ins>
            </m:r>
          </m:e>
          <m:sup>
            <m:r>
              <w:ins w:id="452" w:author="Idit Balachsan" w:date="2019-06-10T14:18:00Z">
                <w:rPr>
                  <w:rFonts w:ascii="Cambria Math" w:hAnsi="Cambria Math" w:cs="David"/>
                </w:rPr>
                <m:t>*</m:t>
              </w:ins>
            </m:r>
          </m:sup>
        </m:sSup>
      </m:oMath>
      <w:ins w:id="453" w:author="Idit Balachsan" w:date="2019-06-10T14:18:00Z">
        <w:r w:rsidR="00C253A7">
          <w:rPr>
            <w:rFonts w:cs="David"/>
          </w:rPr>
          <w:t xml:space="preserve"> </w:t>
        </w:r>
      </w:ins>
      <w:ins w:id="454" w:author="Idit Balachsan" w:date="2019-06-10T14:14:00Z">
        <w:r w:rsidR="00756F02">
          <w:rPr>
            <w:rFonts w:cs="David"/>
          </w:rPr>
          <w:t xml:space="preserve">out of a set of possible solutions S </w:t>
        </w:r>
      </w:ins>
      <w:ins w:id="455" w:author="Idit Balachsan" w:date="2019-06-10T14:15:00Z">
        <w:r w:rsidR="00756F02">
          <w:rPr>
            <w:rFonts w:cs="David"/>
          </w:rPr>
          <w:t xml:space="preserve">that has the optimal value for some fitness function f, such that </w:t>
        </w:r>
      </w:ins>
      <m:oMath>
        <m:r>
          <w:ins w:id="456" w:author="Idit Balachsan" w:date="2019-06-10T14:16:00Z">
            <w:rPr>
              <w:rFonts w:ascii="Cambria Math" w:hAnsi="Cambria Math" w:cs="David"/>
            </w:rPr>
            <m:t>x≠</m:t>
          </w:ins>
        </m:r>
        <m:sSup>
          <m:sSupPr>
            <m:ctrlPr>
              <w:ins w:id="457" w:author="Idit Balachsan" w:date="2019-06-10T14:16:00Z">
                <w:rPr>
                  <w:rFonts w:ascii="Cambria Math" w:hAnsi="Cambria Math" w:cs="David"/>
                  <w:i/>
                </w:rPr>
              </w:ins>
            </m:ctrlPr>
          </m:sSupPr>
          <m:e>
            <m:r>
              <w:ins w:id="458" w:author="Idit Balachsan" w:date="2019-06-10T14:16:00Z">
                <w:rPr>
                  <w:rFonts w:ascii="Cambria Math" w:hAnsi="Cambria Math" w:cs="David"/>
                </w:rPr>
                <m:t>x</m:t>
              </w:ins>
            </m:r>
          </m:e>
          <m:sup>
            <m:r>
              <w:ins w:id="459" w:author="Idit Balachsan" w:date="2019-06-10T14:16:00Z">
                <w:rPr>
                  <w:rFonts w:ascii="Cambria Math" w:hAnsi="Cambria Math" w:cs="David"/>
                </w:rPr>
                <m:t>*</m:t>
              </w:ins>
            </m:r>
          </m:sup>
        </m:sSup>
        <m:r>
          <w:ins w:id="460" w:author="Idit Balachsan" w:date="2019-06-10T14:16:00Z">
            <w:rPr>
              <w:rFonts w:ascii="Cambria Math" w:hAnsi="Cambria Math" w:cs="David"/>
            </w:rPr>
            <m:t>→f</m:t>
          </w:ins>
        </m:r>
        <m:d>
          <m:dPr>
            <m:ctrlPr>
              <w:ins w:id="461" w:author="Idit Balachsan" w:date="2019-06-10T14:16:00Z">
                <w:rPr>
                  <w:rFonts w:ascii="Cambria Math" w:hAnsi="Cambria Math" w:cs="David"/>
                  <w:i/>
                </w:rPr>
              </w:ins>
            </m:ctrlPr>
          </m:dPr>
          <m:e>
            <m:sSup>
              <m:sSupPr>
                <m:ctrlPr>
                  <w:ins w:id="462" w:author="Idit Balachsan" w:date="2019-06-10T14:16:00Z">
                    <w:rPr>
                      <w:rFonts w:ascii="Cambria Math" w:hAnsi="Cambria Math" w:cs="David"/>
                      <w:i/>
                    </w:rPr>
                  </w:ins>
                </m:ctrlPr>
              </m:sSupPr>
              <m:e>
                <m:r>
                  <w:ins w:id="463" w:author="Idit Balachsan" w:date="2019-06-10T14:16:00Z">
                    <w:rPr>
                      <w:rFonts w:ascii="Cambria Math" w:hAnsi="Cambria Math" w:cs="David"/>
                    </w:rPr>
                    <m:t>x</m:t>
                  </w:ins>
                </m:r>
              </m:e>
              <m:sup>
                <m:r>
                  <w:ins w:id="464" w:author="Idit Balachsan" w:date="2019-06-10T14:16:00Z">
                    <w:rPr>
                      <w:rFonts w:ascii="Cambria Math" w:hAnsi="Cambria Math" w:cs="David"/>
                    </w:rPr>
                    <m:t>*</m:t>
                  </w:ins>
                </m:r>
              </m:sup>
            </m:sSup>
          </m:e>
        </m:d>
        <m:r>
          <w:ins w:id="465" w:author="Idit Balachsan" w:date="2019-06-10T14:16:00Z">
            <w:rPr>
              <w:rFonts w:ascii="Cambria Math" w:hAnsi="Cambria Math" w:cs="David"/>
            </w:rPr>
            <m:t>≥</m:t>
          </w:ins>
        </m:r>
        <m:r>
          <w:ins w:id="466" w:author="Idit Balachsan" w:date="2019-06-10T14:17:00Z">
            <w:rPr>
              <w:rFonts w:ascii="Cambria Math" w:hAnsi="Cambria Math" w:cs="David"/>
            </w:rPr>
            <m:t>f</m:t>
          </w:ins>
        </m:r>
        <m:d>
          <m:dPr>
            <m:ctrlPr>
              <w:ins w:id="467" w:author="Idit Balachsan" w:date="2019-06-10T14:17:00Z">
                <w:rPr>
                  <w:rFonts w:ascii="Cambria Math" w:hAnsi="Cambria Math" w:cs="David"/>
                  <w:i/>
                </w:rPr>
              </w:ins>
            </m:ctrlPr>
          </m:dPr>
          <m:e>
            <m:r>
              <w:ins w:id="468" w:author="Idit Balachsan" w:date="2019-06-10T14:17:00Z">
                <w:rPr>
                  <w:rFonts w:ascii="Cambria Math" w:hAnsi="Cambria Math" w:cs="David"/>
                </w:rPr>
                <m:t>x</m:t>
              </w:ins>
            </m:r>
          </m:e>
        </m:d>
        <m:r>
          <w:ins w:id="469" w:author="Idit Balachsan" w:date="2019-06-10T14:17:00Z">
            <w:rPr>
              <w:rFonts w:ascii="Cambria Math" w:hAnsi="Cambria Math" w:cs="David"/>
            </w:rPr>
            <m:t xml:space="preserve">. </m:t>
          </w:ins>
        </m:r>
      </m:oMath>
      <w:ins w:id="470" w:author="Idit Balachsan" w:date="2019-06-10T12:24:00Z">
        <w:r w:rsidR="005A0F70">
          <w:rPr>
            <w:rFonts w:cs="David"/>
          </w:rPr>
          <w:t>Several types of</w:t>
        </w:r>
      </w:ins>
      <w:ins w:id="471" w:author="Idit Balachsan" w:date="2019-06-10T11:58:00Z">
        <w:r w:rsidR="00C06F95">
          <w:rPr>
            <w:rFonts w:cs="David"/>
          </w:rPr>
          <w:t xml:space="preserve"> </w:t>
        </w:r>
      </w:ins>
      <w:ins w:id="472" w:author="Idit Balachsan" w:date="2019-06-10T11:59:00Z">
        <w:r w:rsidR="00C06F95">
          <w:rPr>
            <w:rFonts w:cs="David"/>
          </w:rPr>
          <w:t xml:space="preserve">methods </w:t>
        </w:r>
      </w:ins>
      <w:ins w:id="473" w:author="Idit Balachsan" w:date="2019-06-10T13:47:00Z">
        <w:r w:rsidR="0077225A">
          <w:rPr>
            <w:rFonts w:cs="David"/>
          </w:rPr>
          <w:t xml:space="preserve">to </w:t>
        </w:r>
      </w:ins>
      <w:ins w:id="474" w:author="Idit Balachsan" w:date="2019-06-10T13:48:00Z">
        <w:r w:rsidR="0077225A">
          <w:rPr>
            <w:rFonts w:cs="David"/>
          </w:rPr>
          <w:t xml:space="preserve">find </w:t>
        </w:r>
      </w:ins>
      <m:oMath>
        <m:sSup>
          <m:sSupPr>
            <m:ctrlPr>
              <w:ins w:id="475" w:author="Idit Balachsan" w:date="2019-06-10T14:20:00Z">
                <w:rPr>
                  <w:rFonts w:ascii="Cambria Math" w:hAnsi="Cambria Math" w:cs="David"/>
                  <w:i/>
                </w:rPr>
              </w:ins>
            </m:ctrlPr>
          </m:sSupPr>
          <m:e>
            <m:r>
              <w:ins w:id="476" w:author="Idit Balachsan" w:date="2019-06-10T14:20:00Z">
                <w:rPr>
                  <w:rFonts w:ascii="Cambria Math" w:hAnsi="Cambria Math" w:cs="David"/>
                </w:rPr>
                <m:t>x</m:t>
              </w:ins>
            </m:r>
          </m:e>
          <m:sup>
            <m:r>
              <w:ins w:id="477" w:author="Idit Balachsan" w:date="2019-06-10T14:20:00Z">
                <w:rPr>
                  <w:rFonts w:ascii="Cambria Math" w:hAnsi="Cambria Math" w:cs="David"/>
                </w:rPr>
                <m:t>*</m:t>
              </w:ins>
            </m:r>
          </m:sup>
        </m:sSup>
      </m:oMath>
      <w:ins w:id="478" w:author="Idit Balachsan" w:date="2019-06-10T13:49:00Z">
        <w:r w:rsidR="0077225A">
          <w:rPr>
            <w:rFonts w:cs="David"/>
          </w:rPr>
          <w:t xml:space="preserve"> </w:t>
        </w:r>
      </w:ins>
      <w:ins w:id="479" w:author="Idit Balachsan" w:date="2019-06-10T13:56:00Z">
        <w:r w:rsidR="00112F5A">
          <w:rPr>
            <w:rFonts w:cs="David"/>
          </w:rPr>
          <w:t>exist and</w:t>
        </w:r>
      </w:ins>
      <w:ins w:id="480" w:author="Idit Balachsan" w:date="2019-06-10T13:10:00Z">
        <w:r w:rsidR="00CD5B5D">
          <w:rPr>
            <w:rFonts w:cs="David"/>
          </w:rPr>
          <w:t xml:space="preserve"> will be reviewed here shortly</w:t>
        </w:r>
      </w:ins>
      <w:ins w:id="481" w:author="Idit Balachsan" w:date="2019-06-10T13:49:00Z">
        <w:r w:rsidR="001D7B78">
          <w:rPr>
            <w:rFonts w:cs="David"/>
          </w:rPr>
          <w:t xml:space="preserve">. </w:t>
        </w:r>
      </w:ins>
    </w:p>
    <w:p w14:paraId="55F2DEFF" w14:textId="00459722" w:rsidR="008A68A2" w:rsidRDefault="000D2BFD" w:rsidP="00330C9F">
      <w:pPr>
        <w:ind w:right="-2" w:firstLine="720"/>
        <w:rPr>
          <w:ins w:id="482" w:author="Idit Balachsan" w:date="2019-06-10T11:41:00Z"/>
          <w:rFonts w:cs="David"/>
        </w:rPr>
        <w:pPrChange w:id="483" w:author="Idit Balachsan" w:date="2019-06-10T15:15:00Z">
          <w:pPr>
            <w:ind w:right="-2"/>
          </w:pPr>
        </w:pPrChange>
      </w:pPr>
      <w:ins w:id="484" w:author="Idit Balachsan" w:date="2019-06-10T13:50:00Z">
        <w:r w:rsidRPr="00DA3854">
          <w:rPr>
            <w:rFonts w:cs="David"/>
            <w:b/>
            <w:bCs/>
          </w:rPr>
          <w:t>Deterministic algorithms</w:t>
        </w:r>
        <w:r w:rsidR="00556381">
          <w:rPr>
            <w:rFonts w:cs="David"/>
          </w:rPr>
          <w:t xml:space="preserve">, </w:t>
        </w:r>
      </w:ins>
      <w:ins w:id="485" w:author="Idit Balachsan" w:date="2019-06-10T14:29:00Z">
        <w:r w:rsidR="00153E47">
          <w:rPr>
            <w:rFonts w:cs="David"/>
          </w:rPr>
          <w:t xml:space="preserve">are guaranteed to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153E47">
          <w:rPr>
            <w:rFonts w:cs="David"/>
          </w:rPr>
          <w:t>, if allowed to run to completion</w:t>
        </w:r>
      </w:ins>
      <w:ins w:id="486" w:author="Idit Balachsan" w:date="2019-06-10T14:28:00Z">
        <w:r w:rsidR="00E104A5">
          <w:rPr>
            <w:rFonts w:cs="David"/>
          </w:rPr>
          <w:t>. An</w:t>
        </w:r>
      </w:ins>
      <w:ins w:id="487" w:author="Idit Balachsan" w:date="2019-06-10T14:23:00Z">
        <w:r w:rsidR="000F2CE9">
          <w:rPr>
            <w:rFonts w:cs="David"/>
          </w:rPr>
          <w:t xml:space="preserve"> example </w:t>
        </w:r>
      </w:ins>
      <w:ins w:id="488" w:author="Idit Balachsan" w:date="2019-06-10T14:28:00Z">
        <w:r w:rsidR="00E104A5">
          <w:rPr>
            <w:rFonts w:cs="David"/>
          </w:rPr>
          <w:t xml:space="preserve">is </w:t>
        </w:r>
      </w:ins>
      <w:ins w:id="489" w:author="Idit Balachsan" w:date="2019-06-10T14:23:00Z">
        <w:r w:rsidR="000F2CE9">
          <w:rPr>
            <w:rFonts w:cs="David"/>
          </w:rPr>
          <w:t xml:space="preserve">the </w:t>
        </w:r>
      </w:ins>
      <w:ins w:id="490" w:author="Idit Balachsan" w:date="2019-06-10T13:53:00Z">
        <w:r w:rsidR="006C5FDB">
          <w:rPr>
            <w:rFonts w:cs="David"/>
          </w:rPr>
          <w:t>branch and bound</w:t>
        </w:r>
      </w:ins>
      <w:ins w:id="491" w:author="Idit Balachsan" w:date="2019-06-10T13:51:00Z">
        <w:r w:rsidR="00556381">
          <w:rPr>
            <w:rFonts w:cs="David"/>
          </w:rPr>
          <w:t xml:space="preserve"> </w:t>
        </w:r>
      </w:ins>
      <w:ins w:id="492" w:author="Idit Balachsan" w:date="2019-06-10T13:56:00Z">
        <w:r w:rsidR="00CD5D14">
          <w:rPr>
            <w:rFonts w:cs="David"/>
          </w:rPr>
          <w:t xml:space="preserve">method </w:t>
        </w:r>
      </w:ins>
      <w:ins w:id="493" w:author="Idit Balachsan" w:date="2019-06-10T14:23:00Z">
        <w:r w:rsidR="002A0CBC">
          <w:rPr>
            <w:rFonts w:cs="David"/>
          </w:rPr>
          <w:t>which is based on ordering the elemen</w:t>
        </w:r>
      </w:ins>
      <w:ins w:id="494" w:author="Idit Balachsan" w:date="2019-06-10T14:24:00Z">
        <w:r w:rsidR="002A0CBC">
          <w:rPr>
            <w:rFonts w:cs="David"/>
          </w:rPr>
          <w:t xml:space="preserve">ts of S into some kind of tree, and then reasoning about the quality of solutions in each branch in order to decide whether to investigate its elements. </w:t>
        </w:r>
      </w:ins>
      <w:ins w:id="495" w:author="Idit Balachsan" w:date="2019-06-10T14:25:00Z">
        <w:r w:rsidR="00616669">
          <w:rPr>
            <w:rFonts w:cs="David"/>
          </w:rPr>
          <w:t xml:space="preserve">In the worst case </w:t>
        </w:r>
      </w:ins>
      <w:ins w:id="496" w:author="Idit Balachsan" w:date="2019-06-10T14:26:00Z">
        <w:r w:rsidR="00616669">
          <w:rPr>
            <w:rFonts w:cs="David"/>
          </w:rPr>
          <w:t>however, the time complexity of this al</w:t>
        </w:r>
      </w:ins>
      <w:ins w:id="497" w:author="Idit Balachsan" w:date="2019-06-10T14:27:00Z">
        <w:r w:rsidR="00616669">
          <w:rPr>
            <w:rFonts w:cs="David"/>
          </w:rPr>
          <w:t>gorithm is still the same as complete enumeration</w:t>
        </w:r>
      </w:ins>
      <w:ins w:id="498" w:author="Idit Balachsan" w:date="2019-06-10T14:53:00Z">
        <w:r w:rsidR="00DA3854">
          <w:rPr>
            <w:rFonts w:cs="David"/>
          </w:rPr>
          <w:t xml:space="preserve"> </w:t>
        </w:r>
        <w:r w:rsidR="005E752A">
          <w:rPr>
            <w:rFonts w:cs="David"/>
          </w:rPr>
          <w:t>of all solutions in S</w:t>
        </w:r>
      </w:ins>
      <w:ins w:id="499" w:author="Idit Balachsan" w:date="2019-06-10T14:27:00Z">
        <w:r w:rsidR="00616669">
          <w:rPr>
            <w:rFonts w:cs="David"/>
          </w:rPr>
          <w:t xml:space="preserve">. </w:t>
        </w:r>
      </w:ins>
      <w:ins w:id="500" w:author="Idit Balachsan" w:date="2019-06-10T13:11:00Z">
        <w:r w:rsidR="00CD5B5D" w:rsidRPr="00DA3854">
          <w:rPr>
            <w:rFonts w:cs="David"/>
            <w:b/>
            <w:bCs/>
          </w:rPr>
          <w:t>H</w:t>
        </w:r>
      </w:ins>
      <w:ins w:id="501" w:author="Idit Balachsan" w:date="2019-06-10T12:06:00Z">
        <w:r w:rsidR="00C06F95" w:rsidRPr="00DA3854">
          <w:rPr>
            <w:rFonts w:cs="David"/>
            <w:b/>
            <w:bCs/>
          </w:rPr>
          <w:t>euristics</w:t>
        </w:r>
      </w:ins>
      <w:ins w:id="502" w:author="Idit Balachsan" w:date="2019-06-10T15:13:00Z">
        <w:r w:rsidR="00216738">
          <w:rPr>
            <w:rFonts w:cs="David"/>
            <w:b/>
            <w:bCs/>
          </w:rPr>
          <w:t xml:space="preserve"> methods </w:t>
        </w:r>
        <w:r w:rsidR="00216738">
          <w:rPr>
            <w:rFonts w:cs="David"/>
          </w:rPr>
          <w:t>are problem-specific methods, and</w:t>
        </w:r>
      </w:ins>
      <w:ins w:id="503" w:author="Idit Balachsan" w:date="2019-06-10T13:09:00Z">
        <w:r w:rsidR="00D8128F">
          <w:rPr>
            <w:rFonts w:cs="David"/>
          </w:rPr>
          <w:t xml:space="preserve"> </w:t>
        </w:r>
      </w:ins>
      <w:ins w:id="504" w:author="Idit Balachsan" w:date="2019-06-10T13:11:00Z">
        <w:r w:rsidR="00CE2195">
          <w:rPr>
            <w:rFonts w:cs="David"/>
          </w:rPr>
          <w:t xml:space="preserve">may be thought of as sets of rules for deciding which potential </w:t>
        </w:r>
      </w:ins>
      <w:ins w:id="505" w:author="Idit Balachsan" w:date="2019-06-10T13:12:00Z">
        <w:r w:rsidR="003B0474">
          <w:rPr>
            <w:rFonts w:cs="David"/>
          </w:rPr>
          <w:t xml:space="preserve">solution out of </w:t>
        </w:r>
      </w:ins>
      <w:ins w:id="506" w:author="Idit Balachsan" w:date="2019-06-10T13:13:00Z">
        <w:r w:rsidR="003B0474">
          <w:rPr>
            <w:rFonts w:cs="David"/>
          </w:rPr>
          <w:t>S, should next be generated and tested</w:t>
        </w:r>
      </w:ins>
      <w:ins w:id="507" w:author="Idit Balachsan" w:date="2019-06-10T14:57:00Z">
        <w:r w:rsidR="007C1E5B">
          <w:rPr>
            <w:rFonts w:cs="David"/>
          </w:rPr>
          <w:t xml:space="preserve"> (i.e., an intelligent search in space). </w:t>
        </w:r>
      </w:ins>
      <w:ins w:id="508" w:author="Idit Balachsan" w:date="2019-06-10T13:16:00Z">
        <w:r w:rsidR="00A8104F">
          <w:rPr>
            <w:rFonts w:cs="David"/>
          </w:rPr>
          <w:t xml:space="preserve">For some </w:t>
        </w:r>
      </w:ins>
      <w:ins w:id="509" w:author="Idit Balachsan" w:date="2019-06-10T13:13:00Z">
        <w:r w:rsidR="005F4659">
          <w:rPr>
            <w:rFonts w:cs="David"/>
          </w:rPr>
          <w:t>randomized</w:t>
        </w:r>
      </w:ins>
      <w:ins w:id="510" w:author="Idit Balachsan" w:date="2019-06-10T13:14:00Z">
        <w:r w:rsidR="005F4659">
          <w:rPr>
            <w:rFonts w:cs="David"/>
          </w:rPr>
          <w:t xml:space="preserve"> heuristics</w:t>
        </w:r>
      </w:ins>
      <w:ins w:id="511" w:author="Idit Balachsan" w:date="2019-06-10T13:16:00Z">
        <w:r w:rsidR="00A8104F">
          <w:rPr>
            <w:rFonts w:cs="David"/>
          </w:rPr>
          <w:t>, such as simulated ann</w:t>
        </w:r>
      </w:ins>
      <w:ins w:id="512" w:author="Idit Balachsan" w:date="2019-06-10T13:17:00Z">
        <w:r w:rsidR="00A8104F">
          <w:rPr>
            <w:rFonts w:cs="David"/>
          </w:rPr>
          <w:t xml:space="preserve">ealing and certain variants of Evolutionary Algorithms (EAs), convergence proofs exist. </w:t>
        </w:r>
      </w:ins>
      <w:ins w:id="513" w:author="Idit Balachsan" w:date="2019-06-10T13:18:00Z">
        <w:r w:rsidR="00A8104F">
          <w:rPr>
            <w:rFonts w:cs="David"/>
          </w:rPr>
          <w:t xml:space="preserve">The problem in these algorithms however </w:t>
        </w:r>
      </w:ins>
      <w:ins w:id="514" w:author="Idit Balachsan" w:date="2019-06-10T13:19:00Z">
        <w:r w:rsidR="00A8104F">
          <w:rPr>
            <w:rFonts w:cs="David"/>
          </w:rPr>
          <w:t>is that they will not identify the suggested solution as being globally optimal, rather as sim</w:t>
        </w:r>
      </w:ins>
      <w:ins w:id="515" w:author="Idit Balachsan" w:date="2019-06-10T13:20:00Z">
        <w:r w:rsidR="00A8104F">
          <w:rPr>
            <w:rFonts w:cs="David"/>
          </w:rPr>
          <w:t xml:space="preserve">ply the best solution seen so far. </w:t>
        </w:r>
      </w:ins>
      <w:ins w:id="516" w:author="Idit Balachsan" w:date="2019-06-10T14:47:00Z">
        <w:r w:rsidR="00CF7CCA">
          <w:rPr>
            <w:rFonts w:cs="David"/>
          </w:rPr>
          <w:t xml:space="preserve">In </w:t>
        </w:r>
      </w:ins>
      <w:ins w:id="517" w:author="Idit Balachsan" w:date="2019-06-10T14:37:00Z">
        <w:r w:rsidR="003D6393" w:rsidRPr="00DA3854">
          <w:rPr>
            <w:rFonts w:cs="David"/>
            <w:b/>
            <w:bCs/>
          </w:rPr>
          <w:t>Stochastic methods</w:t>
        </w:r>
        <w:r w:rsidR="003D6393">
          <w:rPr>
            <w:rFonts w:cs="David"/>
          </w:rPr>
          <w:t xml:space="preserve">, such as direct </w:t>
        </w:r>
      </w:ins>
      <w:ins w:id="518" w:author="Idit Balachsan" w:date="2019-06-10T14:38:00Z">
        <w:r w:rsidR="003D6393">
          <w:rPr>
            <w:rFonts w:cs="David"/>
          </w:rPr>
          <w:t>Monte-Carlo sampling</w:t>
        </w:r>
      </w:ins>
      <w:ins w:id="519" w:author="Idit Balachsan" w:date="2019-06-10T14:40:00Z">
        <w:r w:rsidR="00CF7CCA">
          <w:rPr>
            <w:rFonts w:cs="David"/>
          </w:rPr>
          <w:t xml:space="preserve">, random simulations are used </w:t>
        </w:r>
      </w:ins>
      <w:ins w:id="520" w:author="Idit Balachsan" w:date="2019-06-10T14:43:00Z">
        <w:r w:rsidR="00CF7CCA">
          <w:rPr>
            <w:rFonts w:cs="David"/>
          </w:rPr>
          <w:t>to find an approximate solution</w:t>
        </w:r>
      </w:ins>
      <w:ins w:id="521" w:author="Idit Balachsan" w:date="2019-06-10T14:47:00Z">
        <w:r w:rsidR="00CF7CCA">
          <w:rPr>
            <w:rFonts w:cs="David"/>
          </w:rPr>
          <w:t xml:space="preserve">. </w:t>
        </w:r>
      </w:ins>
      <w:ins w:id="522" w:author="Idit Balachsan" w:date="2019-06-10T14:48:00Z">
        <w:r w:rsidR="00CF7CCA" w:rsidRPr="00DA3854">
          <w:rPr>
            <w:rFonts w:cs="David"/>
            <w:b/>
            <w:bCs/>
          </w:rPr>
          <w:t>L</w:t>
        </w:r>
      </w:ins>
      <w:ins w:id="523" w:author="Idit Balachsan" w:date="2019-06-10T12:06:00Z">
        <w:r w:rsidR="00C06F95" w:rsidRPr="00DA3854">
          <w:rPr>
            <w:rFonts w:cs="David"/>
            <w:b/>
            <w:bCs/>
          </w:rPr>
          <w:t>ocal</w:t>
        </w:r>
      </w:ins>
      <w:ins w:id="524" w:author="Idit Balachsan" w:date="2019-06-10T12:07:00Z">
        <w:r w:rsidR="00C06F95" w:rsidRPr="00DA3854">
          <w:rPr>
            <w:rFonts w:cs="David"/>
            <w:b/>
            <w:bCs/>
          </w:rPr>
          <w:t xml:space="preserve"> search algorithms</w:t>
        </w:r>
      </w:ins>
      <w:ins w:id="525" w:author="Idit Balachsan" w:date="2019-06-10T14:48:00Z">
        <w:r w:rsidR="00CF7CCA">
          <w:rPr>
            <w:rFonts w:cs="David"/>
          </w:rPr>
          <w:t xml:space="preserve"> </w:t>
        </w:r>
      </w:ins>
      <w:ins w:id="526" w:author="Idit Balachsan" w:date="2019-06-10T15:02:00Z">
        <w:r w:rsidR="005118A1">
          <w:rPr>
            <w:rFonts w:cs="David"/>
          </w:rPr>
          <w:t>(of</w:t>
        </w:r>
      </w:ins>
      <w:ins w:id="527" w:author="Idit Balachsan" w:date="2019-06-10T15:03:00Z">
        <w:r w:rsidR="005118A1">
          <w:rPr>
            <w:rFonts w:cs="David"/>
          </w:rPr>
          <w:t xml:space="preserve">ten referred to as </w:t>
        </w:r>
        <w:r w:rsidR="005118A1" w:rsidRPr="005118A1">
          <w:rPr>
            <w:rFonts w:cs="David"/>
            <w:b/>
            <w:bCs/>
            <w:rPrChange w:id="528" w:author="Idit Balachsan" w:date="2019-06-10T15:03:00Z">
              <w:rPr>
                <w:rFonts w:cs="David"/>
              </w:rPr>
            </w:rPrChange>
          </w:rPr>
          <w:t>hill climbers</w:t>
        </w:r>
      </w:ins>
      <w:ins w:id="529" w:author="Idit Balachsan" w:date="2019-06-10T15:02:00Z">
        <w:r w:rsidR="005118A1">
          <w:rPr>
            <w:rFonts w:cs="David"/>
          </w:rPr>
          <w:t>)</w:t>
        </w:r>
      </w:ins>
      <w:ins w:id="530" w:author="Idit Balachsan" w:date="2019-06-10T15:04:00Z">
        <w:r w:rsidR="005118A1">
          <w:rPr>
            <w:rFonts w:cs="David"/>
          </w:rPr>
          <w:t>, with the most familiar a</w:t>
        </w:r>
      </w:ins>
      <w:ins w:id="531" w:author="Idit Balachsan" w:date="2019-06-10T15:05:00Z">
        <w:r w:rsidR="005118A1">
          <w:rPr>
            <w:rFonts w:cs="David"/>
          </w:rPr>
          <w:t>lgorithm “gradient descent”,</w:t>
        </w:r>
      </w:ins>
      <w:ins w:id="532" w:author="Idit Balachsan" w:date="2019-06-10T15:02:00Z">
        <w:r w:rsidR="005118A1">
          <w:rPr>
            <w:rFonts w:cs="David"/>
          </w:rPr>
          <w:t xml:space="preserve"> </w:t>
        </w:r>
      </w:ins>
      <w:ins w:id="533" w:author="Idit Balachsan" w:date="2019-06-10T14:49:00Z">
        <w:r w:rsidR="00CE5F50">
          <w:rPr>
            <w:rFonts w:cs="David"/>
          </w:rPr>
          <w:t xml:space="preserve">work by </w:t>
        </w:r>
      </w:ins>
      <w:ins w:id="534" w:author="Idit Balachsan" w:date="2019-06-10T14:58:00Z">
        <w:r w:rsidR="00B81022">
          <w:rPr>
            <w:rFonts w:cs="David"/>
          </w:rPr>
          <w:t xml:space="preserve">taking a starting solution x, and then searching the candidate solutions in N(x) for one x’ that performs </w:t>
        </w:r>
      </w:ins>
      <w:ins w:id="535" w:author="Idit Balachsan" w:date="2019-06-10T15:01:00Z">
        <w:r w:rsidR="00B81022">
          <w:rPr>
            <w:rFonts w:cs="David"/>
          </w:rPr>
          <w:t xml:space="preserve">better than x. </w:t>
        </w:r>
      </w:ins>
      <w:ins w:id="536" w:author="Idit Balachsan" w:date="2019-06-10T15:06:00Z">
        <w:r w:rsidR="0019756A">
          <w:rPr>
            <w:rFonts w:cs="David"/>
          </w:rPr>
          <w:t>A</w:t>
        </w:r>
      </w:ins>
      <w:ins w:id="537" w:author="Idit Balachsan" w:date="2019-06-10T15:05:00Z">
        <w:r w:rsidR="0019756A">
          <w:rPr>
            <w:rFonts w:cs="David"/>
          </w:rPr>
          <w:t xml:space="preserve">lthough </w:t>
        </w:r>
      </w:ins>
      <w:ins w:id="538" w:author="Idit Balachsan" w:date="2019-06-10T15:06:00Z">
        <w:r w:rsidR="0019756A">
          <w:rPr>
            <w:rFonts w:cs="David"/>
          </w:rPr>
          <w:t xml:space="preserve">they may be quick </w:t>
        </w:r>
      </w:ins>
      <w:ins w:id="539" w:author="Idit Balachsan" w:date="2019-06-10T15:07:00Z">
        <w:r w:rsidR="0019756A">
          <w:rPr>
            <w:rFonts w:cs="David"/>
          </w:rPr>
          <w:t>to identify a good solution, t</w:t>
        </w:r>
      </w:ins>
      <w:ins w:id="540" w:author="Idit Balachsan" w:date="2019-06-10T15:05:00Z">
        <w:r w:rsidR="0019756A">
          <w:rPr>
            <w:rFonts w:cs="David"/>
          </w:rPr>
          <w:t xml:space="preserve">his process will </w:t>
        </w:r>
      </w:ins>
      <w:ins w:id="541" w:author="Idit Balachsan" w:date="2019-06-10T15:07:00Z">
        <w:r w:rsidR="0019756A">
          <w:rPr>
            <w:rFonts w:cs="David"/>
          </w:rPr>
          <w:t xml:space="preserve">eventually lead to the identification of a local optimum, </w:t>
        </w:r>
      </w:ins>
      <w:ins w:id="542" w:author="Idit Balachsan" w:date="2019-06-10T15:08:00Z">
        <w:r w:rsidR="0019756A">
          <w:rPr>
            <w:rFonts w:cs="David"/>
          </w:rPr>
          <w:t xml:space="preserve">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19756A">
          <w:rPr>
            <w:rFonts w:cs="David"/>
          </w:rPr>
          <w:t>.</w:t>
        </w:r>
      </w:ins>
    </w:p>
    <w:p w14:paraId="779A0158" w14:textId="1AF5830D" w:rsidR="0028158F" w:rsidDel="00FC3DF1" w:rsidRDefault="00320B10" w:rsidP="00FC3DF1">
      <w:pPr>
        <w:ind w:right="-2"/>
        <w:rPr>
          <w:del w:id="543" w:author="Idit Balachsan" w:date="2019-06-06T15:16:00Z"/>
          <w:rFonts w:cs="David"/>
        </w:rPr>
      </w:pPr>
      <w:ins w:id="544" w:author="Idit Balachsan" w:date="2019-06-10T16:24:00Z">
        <w:r>
          <w:rPr>
            <w:rFonts w:cs="David"/>
          </w:rPr>
          <w:tab/>
        </w:r>
      </w:ins>
      <w:del w:id="545" w:author="Idit Balachsan" w:date="2019-06-10T15:11:00Z">
        <w:r w:rsidR="00974995" w:rsidRPr="00A10451" w:rsidDel="00216738">
          <w:rPr>
            <w:rFonts w:cs="David" w:hint="cs"/>
          </w:rPr>
          <w:delText>A number of algorithms have been presented in the literature</w:delText>
        </w:r>
        <w:r w:rsidR="00E64464" w:rsidRPr="00A10451" w:rsidDel="00216738">
          <w:rPr>
            <w:rFonts w:cs="David" w:hint="cs"/>
          </w:rPr>
          <w:delText xml:space="preserve">, some </w:delText>
        </w:r>
        <w:r w:rsidR="00211F36" w:rsidRPr="00A10451" w:rsidDel="00216738">
          <w:rPr>
            <w:rFonts w:cs="David" w:hint="cs"/>
          </w:rPr>
          <w:delText xml:space="preserve">of them </w:delText>
        </w:r>
        <w:r w:rsidR="00E64464" w:rsidRPr="00A10451" w:rsidDel="00216738">
          <w:rPr>
            <w:rFonts w:cs="David" w:hint="cs"/>
          </w:rPr>
          <w:delText xml:space="preserve">were used in the </w:delText>
        </w:r>
        <w:r w:rsidR="00211F36" w:rsidRPr="00A10451" w:rsidDel="00216738">
          <w:rPr>
            <w:rFonts w:cs="David" w:hint="cs"/>
          </w:rPr>
          <w:delText xml:space="preserve">above reviewed works. </w:delText>
        </w:r>
        <w:r w:rsidR="00211F36" w:rsidRPr="00A10451" w:rsidDel="00216738">
          <w:rPr>
            <w:rFonts w:cs="David" w:hint="cs"/>
            <w:color w:val="000000" w:themeColor="text1"/>
          </w:rPr>
          <w:delText xml:space="preserve">These include: </w:delText>
        </w:r>
        <w:r w:rsidR="00CA6185" w:rsidRPr="00A10451" w:rsidDel="00216738">
          <w:rPr>
            <w:rFonts w:cs="David" w:hint="cs"/>
            <w:color w:val="000000" w:themeColor="text1"/>
          </w:rPr>
          <w:delText>Integer linear programing</w:delText>
        </w:r>
        <w:r w:rsidR="00F00750" w:rsidRPr="00A10451" w:rsidDel="00216738">
          <w:rPr>
            <w:rFonts w:cs="David" w:hint="cs"/>
            <w:color w:val="FF0000"/>
          </w:rPr>
          <w:delText xml:space="preserve"> </w:delText>
        </w:r>
        <w:r w:rsidR="00F00750" w:rsidRPr="00A10451" w:rsidDel="00216738">
          <w:rPr>
            <w:rFonts w:cs="David" w:hint="cs"/>
          </w:rPr>
          <w:fldChar w:fldCharType="begin" w:fldLock="1"/>
        </w:r>
        <w:r w:rsidR="005F4045" w:rsidRPr="004C3E1E" w:rsidDel="00216738">
          <w:rPr>
            <w:rFonts w:cs="David"/>
          </w:rPr>
          <w:del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id":"ITEM-2","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2","issued":{"date-parts":[["2018"]]},"title":"Context aware MWSN optimal redeployment strategies for air pollution timely monitoring","type":"article-journal","volume":"2018-May"},"uris":["http://www.mendeley.com/documents/?uuid=e82bbacf-df5e-44a3-8253-6b9b2fcfebbe"]}],"mendeley":{"formattedCitation":"[31], [35]","plainTextFormattedCitation":"[31], [35]","previouslyFormattedCitation":"[31], [35]"},"properties":{"noteIndex":0},"schema":"https://github.com/citation-style-language/schema/raw/master/csl-citation.json"}</w:delInstrText>
        </w:r>
        <w:r w:rsidR="00F00750" w:rsidRPr="00A10451" w:rsidDel="00216738">
          <w:rPr>
            <w:rFonts w:cs="David" w:hint="cs"/>
          </w:rPr>
          <w:fldChar w:fldCharType="separate"/>
        </w:r>
        <w:r w:rsidR="005F4045" w:rsidRPr="00216738" w:rsidDel="00216738">
          <w:rPr>
            <w:rFonts w:cs="David"/>
            <w:noProof/>
          </w:rPr>
          <w:delText>[31], [35]</w:delText>
        </w:r>
        <w:r w:rsidR="00F00750" w:rsidRPr="00A10451" w:rsidDel="00216738">
          <w:rPr>
            <w:rFonts w:cs="David" w:hint="cs"/>
          </w:rPr>
          <w:fldChar w:fldCharType="end"/>
        </w:r>
        <w:r w:rsidR="00211F36" w:rsidRPr="00A10451" w:rsidDel="00216738">
          <w:rPr>
            <w:rFonts w:cs="David" w:hint="cs"/>
            <w:color w:val="000000" w:themeColor="text1"/>
          </w:rPr>
          <w:delText>,</w:delText>
        </w:r>
      </w:del>
      <w:del w:id="546" w:author="Idit Balachsan" w:date="2019-06-06T16:07:00Z">
        <w:r w:rsidR="00211F36" w:rsidRPr="00A10451" w:rsidDel="006E6015">
          <w:rPr>
            <w:rFonts w:cs="David" w:hint="cs"/>
            <w:color w:val="000000" w:themeColor="text1"/>
          </w:rPr>
          <w:delText xml:space="preserve"> </w:delText>
        </w:r>
      </w:del>
      <w:del w:id="547" w:author="Idit Balachsan" w:date="2019-06-06T15:56:00Z">
        <w:r w:rsidR="006A60BB" w:rsidRPr="00A10451" w:rsidDel="001E0BF5">
          <w:rPr>
            <w:rFonts w:cs="David" w:hint="cs"/>
            <w:color w:val="000000" w:themeColor="text1"/>
          </w:rPr>
          <w:delText>Location-</w:delText>
        </w:r>
      </w:del>
      <w:del w:id="548" w:author="Idit Balachsan" w:date="2019-06-06T16:07:00Z">
        <w:r w:rsidR="00BD3E07" w:rsidRPr="00A10451" w:rsidDel="006E6015">
          <w:rPr>
            <w:rFonts w:cs="David" w:hint="cs"/>
            <w:color w:val="000000" w:themeColor="text1"/>
          </w:rPr>
          <w:delText>allocation</w:delText>
        </w:r>
        <w:r w:rsidR="00211F36" w:rsidRPr="00A10451" w:rsidDel="006E6015">
          <w:rPr>
            <w:rFonts w:cs="David" w:hint="cs"/>
            <w:color w:val="000000" w:themeColor="text1"/>
          </w:rPr>
          <w:delText xml:space="preserve"> </w:delText>
        </w:r>
        <w:r w:rsidR="00BB61E0" w:rsidRPr="00A10451" w:rsidDel="006E6015">
          <w:rPr>
            <w:rFonts w:cs="David" w:hint="cs"/>
            <w:color w:val="000000" w:themeColor="text1"/>
          </w:rPr>
          <w:delText>methods</w:delText>
        </w:r>
        <w:r w:rsidR="00F00750" w:rsidRPr="00A10451" w:rsidDel="006E6015">
          <w:rPr>
            <w:rFonts w:cs="David" w:hint="cs"/>
            <w:color w:val="000000" w:themeColor="text1"/>
          </w:rPr>
          <w:delText xml:space="preserve"> </w:delText>
        </w:r>
        <w:r w:rsidR="00F00750" w:rsidRPr="00A10451" w:rsidDel="006E6015">
          <w:rPr>
            <w:rFonts w:cs="David" w:hint="cs"/>
            <w:color w:val="000000" w:themeColor="text1"/>
          </w:rPr>
          <w:fldChar w:fldCharType="begin" w:fldLock="1"/>
        </w:r>
        <w:r w:rsidR="005F4045" w:rsidRPr="006E6015" w:rsidDel="006E6015">
          <w:rPr>
            <w:rFonts w:cs="David"/>
            <w:color w:val="000000" w:themeColor="text1"/>
          </w:rPr>
          <w:del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delInstrText>
        </w:r>
        <w:r w:rsidR="00F00750" w:rsidRPr="00A10451" w:rsidDel="006E6015">
          <w:rPr>
            <w:rFonts w:cs="David" w:hint="cs"/>
            <w:color w:val="000000" w:themeColor="text1"/>
          </w:rPr>
          <w:fldChar w:fldCharType="separate"/>
        </w:r>
        <w:r w:rsidR="005F4045" w:rsidRPr="006E6015" w:rsidDel="006E6015">
          <w:rPr>
            <w:rFonts w:cs="David"/>
            <w:noProof/>
            <w:color w:val="000000" w:themeColor="text1"/>
          </w:rPr>
          <w:delText>[29]</w:delText>
        </w:r>
        <w:r w:rsidR="00F00750" w:rsidRPr="00A10451" w:rsidDel="006E6015">
          <w:rPr>
            <w:rFonts w:cs="David" w:hint="cs"/>
            <w:color w:val="000000" w:themeColor="text1"/>
          </w:rPr>
          <w:fldChar w:fldCharType="end"/>
        </w:r>
        <w:r w:rsidR="006F4D69" w:rsidRPr="00A10451" w:rsidDel="006E6015">
          <w:rPr>
            <w:rFonts w:cs="David" w:hint="cs"/>
            <w:color w:val="000000" w:themeColor="text1"/>
          </w:rPr>
          <w:delText>, gradient</w:delText>
        </w:r>
        <w:r w:rsidR="008A5AB0" w:rsidRPr="00A10451" w:rsidDel="006E6015">
          <w:rPr>
            <w:rFonts w:cs="David" w:hint="cs"/>
            <w:color w:val="000000" w:themeColor="text1"/>
          </w:rPr>
          <w:delText>-</w:delText>
        </w:r>
      </w:del>
      <w:del w:id="549" w:author="Idit Balachsan" w:date="2019-06-10T15:11:00Z">
        <w:r w:rsidR="006F4D69" w:rsidRPr="00A10451" w:rsidDel="00216738">
          <w:rPr>
            <w:rFonts w:cs="David" w:hint="cs"/>
            <w:color w:val="000000" w:themeColor="text1"/>
          </w:rPr>
          <w:delText>descent based methods</w:delText>
        </w:r>
        <w:r w:rsidR="00840ACA" w:rsidRPr="00A10451" w:rsidDel="00216738">
          <w:rPr>
            <w:rFonts w:cs="David" w:hint="cs"/>
            <w:color w:val="000000" w:themeColor="text1"/>
          </w:rPr>
          <w:delText xml:space="preserve"> (</w:delText>
        </w:r>
        <w:r w:rsidR="00840ACA" w:rsidRPr="00A10451" w:rsidDel="00216738">
          <w:rPr>
            <w:rFonts w:cs="David" w:hint="cs"/>
            <w:color w:val="FF0000"/>
          </w:rPr>
          <w:delText>cite</w:delText>
        </w:r>
        <w:r w:rsidR="00840ACA" w:rsidRPr="00A10451" w:rsidDel="00216738">
          <w:rPr>
            <w:rFonts w:cs="David" w:hint="cs"/>
            <w:color w:val="000000" w:themeColor="text1"/>
          </w:rPr>
          <w:delText>)</w:delText>
        </w:r>
        <w:r w:rsidR="006F4D69" w:rsidRPr="00A10451" w:rsidDel="00216738">
          <w:rPr>
            <w:rFonts w:cs="David" w:hint="cs"/>
            <w:color w:val="000000" w:themeColor="text1"/>
          </w:rPr>
          <w:delText xml:space="preserve"> </w:delText>
        </w:r>
        <w:r w:rsidR="00211F36" w:rsidRPr="00A10451" w:rsidDel="00216738">
          <w:rPr>
            <w:rFonts w:cs="David" w:hint="cs"/>
            <w:color w:val="000000" w:themeColor="text1"/>
          </w:rPr>
          <w:delText xml:space="preserve">and </w:delText>
        </w:r>
        <w:r w:rsidR="00AC519D" w:rsidRPr="00A10451" w:rsidDel="00216738">
          <w:rPr>
            <w:rFonts w:cs="David" w:hint="cs"/>
            <w:color w:val="000000" w:themeColor="text1"/>
          </w:rPr>
          <w:delText>Meta-heuristic</w:delText>
        </w:r>
        <w:r w:rsidR="00BA7279" w:rsidRPr="00A10451" w:rsidDel="00216738">
          <w:rPr>
            <w:rFonts w:cs="David" w:hint="cs"/>
            <w:color w:val="000000" w:themeColor="text1"/>
          </w:rPr>
          <w:delText xml:space="preserve"> </w:delText>
        </w:r>
        <w:r w:rsidR="00AC519D" w:rsidRPr="00A10451" w:rsidDel="00216738">
          <w:rPr>
            <w:rFonts w:cs="David" w:hint="cs"/>
            <w:color w:val="000000" w:themeColor="text1"/>
          </w:rPr>
          <w:delText xml:space="preserve">optimization algorithms </w:delText>
        </w:r>
        <w:r w:rsidR="00211F36" w:rsidRPr="00A10451" w:rsidDel="00216738">
          <w:rPr>
            <w:rFonts w:cs="David" w:hint="cs"/>
            <w:color w:val="000000" w:themeColor="text1"/>
          </w:rPr>
          <w:delText xml:space="preserve">such as </w:delText>
        </w:r>
        <w:r w:rsidR="002713C0" w:rsidRPr="00A10451" w:rsidDel="00216738">
          <w:rPr>
            <w:rFonts w:cs="David" w:hint="cs"/>
            <w:color w:val="000000" w:themeColor="text1"/>
          </w:rPr>
          <w:delText>s</w:delText>
        </w:r>
        <w:r w:rsidR="006A60BB" w:rsidRPr="00A10451" w:rsidDel="00216738">
          <w:rPr>
            <w:rFonts w:cs="David" w:hint="cs"/>
            <w:color w:val="000000" w:themeColor="text1"/>
          </w:rPr>
          <w:delText xml:space="preserve">imulated </w:delText>
        </w:r>
        <w:r w:rsidR="002713C0" w:rsidRPr="00A10451" w:rsidDel="00216738">
          <w:rPr>
            <w:rFonts w:cs="David" w:hint="cs"/>
            <w:color w:val="000000" w:themeColor="text1"/>
          </w:rPr>
          <w:delText>a</w:delText>
        </w:r>
        <w:r w:rsidR="006A60BB" w:rsidRPr="00A10451" w:rsidDel="00216738">
          <w:rPr>
            <w:rFonts w:cs="David" w:hint="cs"/>
            <w:color w:val="000000" w:themeColor="text1"/>
          </w:rPr>
          <w:delText xml:space="preserve">nnealing </w:delText>
        </w:r>
        <w:r w:rsidR="00211F36" w:rsidRPr="00A10451" w:rsidDel="00216738">
          <w:rPr>
            <w:rFonts w:cs="David" w:hint="cs"/>
            <w:color w:val="000000" w:themeColor="text1"/>
          </w:rPr>
          <w:delText xml:space="preserve">and </w:delText>
        </w:r>
        <w:r w:rsidR="002713C0" w:rsidRPr="00A10451" w:rsidDel="00216738">
          <w:rPr>
            <w:rFonts w:cs="David" w:hint="cs"/>
            <w:color w:val="000000" w:themeColor="text1"/>
          </w:rPr>
          <w:delText>evolutionary algorithms</w:delText>
        </w:r>
        <w:r w:rsidR="00F00750" w:rsidRPr="00A10451" w:rsidDel="00216738">
          <w:rPr>
            <w:rFonts w:cs="David" w:hint="cs"/>
            <w:color w:val="000000" w:themeColor="text1"/>
          </w:rPr>
          <w:delText xml:space="preserve"> (</w:delText>
        </w:r>
        <w:r w:rsidR="00F00750" w:rsidRPr="00A10451" w:rsidDel="00216738">
          <w:rPr>
            <w:rFonts w:cs="David" w:hint="cs"/>
            <w:color w:val="FF0000"/>
          </w:rPr>
          <w:delText>cite</w:delText>
        </w:r>
        <w:r w:rsidR="00F00750" w:rsidRPr="00A10451" w:rsidDel="00216738">
          <w:rPr>
            <w:rFonts w:cs="David" w:hint="cs"/>
            <w:color w:val="000000" w:themeColor="text1"/>
          </w:rPr>
          <w:delText>)</w:delText>
        </w:r>
        <w:r w:rsidR="00E97107" w:rsidRPr="00A10451" w:rsidDel="00216738">
          <w:rPr>
            <w:rFonts w:cs="David" w:hint="cs"/>
            <w:color w:val="000000" w:themeColor="text1"/>
          </w:rPr>
          <w:delText>.</w:delText>
        </w:r>
        <w:r w:rsidR="00BE3F9D" w:rsidRPr="00A10451" w:rsidDel="00216738">
          <w:rPr>
            <w:rFonts w:cs="David" w:hint="cs"/>
            <w:color w:val="000000" w:themeColor="text1"/>
          </w:rPr>
          <w:delText xml:space="preserve"> </w:delText>
        </w:r>
      </w:del>
      <w:del w:id="550" w:author="Idit Balachsan" w:date="2019-06-10T15:17:00Z">
        <w:r w:rsidR="007468A6" w:rsidRPr="00A10451" w:rsidDel="006C4379">
          <w:rPr>
            <w:rFonts w:cs="David" w:hint="cs"/>
            <w:color w:val="000000" w:themeColor="text1"/>
          </w:rPr>
          <w:delText>Meta</w:delText>
        </w:r>
      </w:del>
      <w:del w:id="551" w:author="Idit Balachsan" w:date="2019-06-10T15:11:00Z">
        <w:r w:rsidR="007468A6" w:rsidRPr="00A10451" w:rsidDel="00216738">
          <w:rPr>
            <w:rFonts w:cs="David" w:hint="cs"/>
            <w:color w:val="000000" w:themeColor="text1"/>
          </w:rPr>
          <w:delText>-</w:delText>
        </w:r>
      </w:del>
      <w:del w:id="552" w:author="Idit Balachsan" w:date="2019-06-10T15:17:00Z">
        <w:r w:rsidR="007468A6" w:rsidRPr="00A10451" w:rsidDel="006C4379">
          <w:rPr>
            <w:rFonts w:cs="David" w:hint="cs"/>
            <w:color w:val="000000" w:themeColor="text1"/>
          </w:rPr>
          <w:delText xml:space="preserve">heuristic optimization algorithms </w:delText>
        </w:r>
      </w:del>
      <w:del w:id="553" w:author="Idit Balachsan" w:date="2019-06-10T15:14:00Z">
        <w:r w:rsidR="0076422F" w:rsidRPr="00A10451" w:rsidDel="00354B78">
          <w:rPr>
            <w:rFonts w:cs="David" w:hint="cs"/>
            <w:color w:val="000000" w:themeColor="text1"/>
          </w:rPr>
          <w:delText xml:space="preserve">are considered global search </w:delText>
        </w:r>
        <w:r w:rsidR="0076422F" w:rsidRPr="00A10451" w:rsidDel="00354B78">
          <w:rPr>
            <w:rFonts w:cs="David" w:hint="cs"/>
          </w:rPr>
          <w:delText xml:space="preserve">algorithms and </w:delText>
        </w:r>
      </w:del>
      <w:del w:id="554" w:author="Idit Balachsan" w:date="2019-06-10T15:17:00Z">
        <w:r w:rsidR="0076422F" w:rsidRPr="00A10451" w:rsidDel="006C4379">
          <w:rPr>
            <w:rFonts w:cs="David" w:hint="cs"/>
          </w:rPr>
          <w:delText xml:space="preserve">their uniqueness is in alternating parameter estimates to generate new solution candidates. They </w:delText>
        </w:r>
        <w:r w:rsidR="007468A6" w:rsidRPr="00A10451" w:rsidDel="006C4379">
          <w:rPr>
            <w:rFonts w:cs="David" w:hint="cs"/>
          </w:rPr>
          <w:delText xml:space="preserve">benefit </w:delText>
        </w:r>
        <w:r w:rsidR="007468A6" w:rsidRPr="00A10451" w:rsidDel="006C4379">
          <w:rPr>
            <w:rFonts w:cs="David" w:hint="cs"/>
            <w:color w:val="000000" w:themeColor="text1"/>
          </w:rPr>
          <w:delText xml:space="preserve">over other methods </w:delText>
        </w:r>
        <w:r w:rsidR="007468A6" w:rsidRPr="00A10451" w:rsidDel="006C4379">
          <w:rPr>
            <w:rFonts w:cs="David" w:hint="cs"/>
          </w:rPr>
          <w:delText xml:space="preserve">as they can handle poor initial estimates </w:delText>
        </w:r>
        <w:r w:rsidR="00BF097F" w:rsidRPr="00A10451" w:rsidDel="006C4379">
          <w:rPr>
            <w:rFonts w:cs="David" w:hint="cs"/>
          </w:rPr>
          <w:delText>and</w:delText>
        </w:r>
        <w:r w:rsidR="007468A6" w:rsidRPr="00A10451" w:rsidDel="006C4379">
          <w:rPr>
            <w:rFonts w:cs="David" w:hint="cs"/>
          </w:rPr>
          <w:delText xml:space="preserve"> employ methods to prevent becoming stuck in local minima </w:delText>
        </w:r>
        <w:r w:rsidR="007468A6" w:rsidRPr="00A10451" w:rsidDel="006C4379">
          <w:rPr>
            <w:rFonts w:cs="David" w:hint="cs"/>
          </w:rPr>
          <w:fldChar w:fldCharType="begin" w:fldLock="1"/>
        </w:r>
        <w:r w:rsidR="005F4045" w:rsidDel="006C4379">
          <w:rPr>
            <w:rFonts w:cs="David"/>
          </w:rPr>
          <w:del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delInstrText>
        </w:r>
        <w:r w:rsidR="007468A6" w:rsidRPr="00A10451" w:rsidDel="006C4379">
          <w:rPr>
            <w:rFonts w:cs="David" w:hint="cs"/>
          </w:rPr>
          <w:fldChar w:fldCharType="separate"/>
        </w:r>
        <w:r w:rsidR="005F4045" w:rsidRPr="005F4045" w:rsidDel="006C4379">
          <w:rPr>
            <w:rFonts w:cs="David"/>
            <w:noProof/>
          </w:rPr>
          <w:delText>[23]</w:delText>
        </w:r>
        <w:r w:rsidR="007468A6" w:rsidRPr="00A10451" w:rsidDel="006C4379">
          <w:rPr>
            <w:rFonts w:cs="David" w:hint="cs"/>
          </w:rPr>
          <w:fldChar w:fldCharType="end"/>
        </w:r>
        <w:r w:rsidR="007468A6" w:rsidRPr="00A10451" w:rsidDel="006C4379">
          <w:rPr>
            <w:rFonts w:cs="David" w:hint="cs"/>
          </w:rPr>
          <w:delText>, and were shown to provide near-optimal results</w:delText>
        </w:r>
        <w:r w:rsidR="00EA18E0" w:rsidRPr="00A10451" w:rsidDel="006C4379">
          <w:rPr>
            <w:rFonts w:cs="David" w:hint="cs"/>
          </w:rPr>
          <w:delText xml:space="preserve"> in many studies</w:delText>
        </w:r>
        <w:r w:rsidR="00D73119" w:rsidDel="006C4379">
          <w:rPr>
            <w:rFonts w:cs="David"/>
          </w:rPr>
          <w:delText xml:space="preserve"> (e.g., </w:delText>
        </w:r>
        <w:r w:rsidR="007468A6" w:rsidRPr="00A10451" w:rsidDel="006C4379">
          <w:rPr>
            <w:rFonts w:cs="David" w:hint="cs"/>
          </w:rPr>
          <w:delText xml:space="preserve"> </w:delText>
        </w:r>
        <w:r w:rsidR="007468A6" w:rsidRPr="00A10451" w:rsidDel="006C4379">
          <w:rPr>
            <w:rFonts w:cs="David" w:hint="cs"/>
          </w:rPr>
          <w:fldChar w:fldCharType="begin" w:fldLock="1"/>
        </w:r>
        <w:r w:rsidR="005F4045" w:rsidDel="006C4379">
          <w:rPr>
            <w:rFonts w:cs="David"/>
          </w:rPr>
          <w:del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36]","plainTextFormattedCitation":"[30], [36]","previouslyFormattedCitation":"[30], [36]"},"properties":{"noteIndex":0},"schema":"https://github.com/citation-style-language/schema/raw/master/csl-citation.json"}</w:delInstrText>
        </w:r>
        <w:r w:rsidR="007468A6" w:rsidRPr="00A10451" w:rsidDel="006C4379">
          <w:rPr>
            <w:rFonts w:cs="David" w:hint="cs"/>
          </w:rPr>
          <w:fldChar w:fldCharType="separate"/>
        </w:r>
        <w:r w:rsidR="005F4045" w:rsidRPr="005F4045" w:rsidDel="006C4379">
          <w:rPr>
            <w:rFonts w:cs="David"/>
            <w:noProof/>
          </w:rPr>
          <w:delText>[30], [36]</w:delText>
        </w:r>
        <w:r w:rsidR="007468A6" w:rsidRPr="00A10451" w:rsidDel="006C4379">
          <w:rPr>
            <w:rFonts w:cs="David" w:hint="cs"/>
          </w:rPr>
          <w:fldChar w:fldCharType="end"/>
        </w:r>
        <w:r w:rsidR="00D73119" w:rsidDel="006C4379">
          <w:rPr>
            <w:rFonts w:cs="David"/>
          </w:rPr>
          <w:delText>)</w:delText>
        </w:r>
        <w:r w:rsidR="007468A6" w:rsidRPr="00A10451" w:rsidDel="006C4379">
          <w:rPr>
            <w:rFonts w:cs="David" w:hint="cs"/>
          </w:rPr>
          <w:delText xml:space="preserve">. </w:delText>
        </w:r>
        <w:r w:rsidR="00F751B7" w:rsidRPr="00A10451" w:rsidDel="006C4379">
          <w:rPr>
            <w:rFonts w:cs="David" w:hint="cs"/>
          </w:rPr>
          <w:delText xml:space="preserve">It should be noted that the </w:delText>
        </w:r>
        <w:r w:rsidR="002416CB" w:rsidRPr="00A10451" w:rsidDel="006C4379">
          <w:rPr>
            <w:rFonts w:cs="David" w:hint="cs"/>
          </w:rPr>
          <w:delText>optimization techniques may</w:delText>
        </w:r>
        <w:r w:rsidR="004861F6" w:rsidRPr="00A10451" w:rsidDel="006C4379">
          <w:rPr>
            <w:rFonts w:cs="David" w:hint="cs"/>
          </w:rPr>
          <w:delText xml:space="preserve"> be implemented as a</w:delText>
        </w:r>
        <w:r w:rsidR="002A244F" w:rsidRPr="00A10451" w:rsidDel="006C4379">
          <w:rPr>
            <w:rFonts w:cs="David" w:hint="cs"/>
          </w:rPr>
          <w:delText xml:space="preserve"> single objective </w:delText>
        </w:r>
        <w:r w:rsidR="004861F6" w:rsidRPr="00A10451" w:rsidDel="006C4379">
          <w:rPr>
            <w:rFonts w:cs="David" w:hint="cs"/>
          </w:rPr>
          <w:delText xml:space="preserve">scheme (usually minimizing the cost) or a </w:delText>
        </w:r>
        <w:r w:rsidR="002A244F" w:rsidRPr="00A10451" w:rsidDel="006C4379">
          <w:rPr>
            <w:rFonts w:cs="David" w:hint="cs"/>
          </w:rPr>
          <w:delText>multi-objective scheme</w:delText>
        </w:r>
        <w:r w:rsidR="004861F6" w:rsidRPr="00A10451" w:rsidDel="006C4379">
          <w:rPr>
            <w:rFonts w:cs="David" w:hint="cs"/>
          </w:rPr>
          <w:delText xml:space="preserve">. </w:delText>
        </w:r>
      </w:del>
    </w:p>
    <w:p w14:paraId="0F2CD9AC" w14:textId="77777777" w:rsidR="00976723" w:rsidRDefault="006C4379" w:rsidP="00EF184A">
      <w:pPr>
        <w:ind w:right="-2"/>
        <w:rPr>
          <w:ins w:id="555" w:author="Idit Balachsan" w:date="2019-06-10T16:24:00Z"/>
        </w:rPr>
      </w:pPr>
      <w:commentRangeStart w:id="556"/>
      <w:commentRangeEnd w:id="556"/>
      <w:r>
        <w:rPr>
          <w:rStyle w:val="CommentReference"/>
        </w:rPr>
        <w:commentReference w:id="556"/>
      </w:r>
      <w:ins w:id="557" w:author="Idit Balachsan" w:date="2019-06-06T16:22:00Z">
        <w:r w:rsidR="00763C4E">
          <w:t>EAs are</w:t>
        </w:r>
      </w:ins>
      <w:ins w:id="558" w:author="Idit Balachsan" w:date="2019-06-10T15:18:00Z">
        <w:r w:rsidR="00AA6B0F">
          <w:t xml:space="preserve"> </w:t>
        </w:r>
        <w:r w:rsidR="00AA6B0F" w:rsidRPr="00A10451">
          <w:rPr>
            <w:rFonts w:cs="David" w:hint="cs"/>
            <w:color w:val="000000" w:themeColor="text1"/>
          </w:rPr>
          <w:t xml:space="preserve">Metaheuristic </w:t>
        </w:r>
        <w:r w:rsidR="00AA6B0F">
          <w:rPr>
            <w:rFonts w:cs="David"/>
            <w:color w:val="000000" w:themeColor="text1"/>
          </w:rPr>
          <w:t xml:space="preserve">(i.e., problem-independent) </w:t>
        </w:r>
        <w:r w:rsidR="00AA6B0F" w:rsidRPr="00A10451">
          <w:rPr>
            <w:rFonts w:cs="David" w:hint="cs"/>
            <w:color w:val="000000" w:themeColor="text1"/>
          </w:rPr>
          <w:t>optimization algorithms</w:t>
        </w:r>
      </w:ins>
      <w:ins w:id="559" w:author="Idit Balachsan" w:date="2019-06-10T15:35:00Z">
        <w:r w:rsidR="00766EDF">
          <w:rPr>
            <w:rFonts w:cs="David"/>
            <w:color w:val="000000" w:themeColor="text1"/>
          </w:rPr>
          <w:t xml:space="preserve">. </w:t>
        </w:r>
        <w:r w:rsidR="004C3E1E">
          <w:t>Inspired by the biological theory</w:t>
        </w:r>
        <w:r w:rsidR="004C3E1E">
          <w:t xml:space="preserve">, </w:t>
        </w:r>
      </w:ins>
      <w:ins w:id="560" w:author="Idit Balachsan" w:date="2019-06-10T15:33:00Z">
        <w:r w:rsidR="003F5B1C">
          <w:rPr>
            <w:rFonts w:cs="David"/>
            <w:color w:val="000000" w:themeColor="text1"/>
          </w:rPr>
          <w:t>if</w:t>
        </w:r>
        <w:r w:rsidR="004C19BD">
          <w:rPr>
            <w:rFonts w:cs="David"/>
            <w:color w:val="000000" w:themeColor="text1"/>
          </w:rPr>
          <w:t xml:space="preserve"> </w:t>
        </w:r>
      </w:ins>
      <w:ins w:id="561" w:author="Idit Balachsan" w:date="2019-06-10T15:32:00Z">
        <w:r w:rsidR="004C19BD">
          <w:rPr>
            <w:rFonts w:cs="David"/>
            <w:color w:val="000000" w:themeColor="text1"/>
          </w:rPr>
          <w:t xml:space="preserve">given a </w:t>
        </w:r>
      </w:ins>
      <w:ins w:id="562" w:author="Idit Balachsan" w:date="2019-06-10T15:31:00Z">
        <w:r w:rsidR="002C30C3" w:rsidRPr="002C30C3">
          <w:t>population of individuals (</w:t>
        </w:r>
      </w:ins>
      <w:ins w:id="563" w:author="Idit Balachsan" w:date="2019-06-10T15:33:00Z">
        <w:r w:rsidR="004C19BD">
          <w:t xml:space="preserve">i.e., </w:t>
        </w:r>
      </w:ins>
      <w:ins w:id="564" w:author="Idit Balachsan" w:date="2019-06-10T15:31:00Z">
        <w:r w:rsidR="002C30C3" w:rsidRPr="002C30C3">
          <w:t>a set of candidate solutions)</w:t>
        </w:r>
      </w:ins>
      <w:ins w:id="565" w:author="Idit Balachsan" w:date="2019-06-10T15:34:00Z">
        <w:r w:rsidR="003F5B1C">
          <w:t>, t</w:t>
        </w:r>
      </w:ins>
      <w:ins w:id="566" w:author="Idit Balachsan" w:date="2019-06-10T15:31:00Z">
        <w:r w:rsidR="002C30C3" w:rsidRPr="002C30C3">
          <w:t>he environmental pressure causes natural selection</w:t>
        </w:r>
      </w:ins>
      <w:ins w:id="567" w:author="Idit Balachsan" w:date="2019-06-10T15:49:00Z">
        <w:r w:rsidR="00F82580">
          <w:t xml:space="preserve"> and</w:t>
        </w:r>
      </w:ins>
      <w:ins w:id="568" w:author="Idit Balachsan" w:date="2019-06-10T15:37:00Z">
        <w:r w:rsidR="004C3E1E">
          <w:t xml:space="preserve"> </w:t>
        </w:r>
      </w:ins>
      <w:ins w:id="569" w:author="Idit Balachsan" w:date="2019-06-10T15:49:00Z">
        <w:r w:rsidR="00F82580">
          <w:t>a</w:t>
        </w:r>
      </w:ins>
      <w:ins w:id="570" w:author="Idit Balachsan" w:date="2019-06-10T15:31:00Z">
        <w:r w:rsidR="002C30C3" w:rsidRPr="002C30C3">
          <w:t>ccording to a fitness measure (</w:t>
        </w:r>
      </w:ins>
      <w:ins w:id="571" w:author="Idit Balachsan" w:date="2019-06-10T15:35:00Z">
        <w:r w:rsidR="00BD35D7">
          <w:t xml:space="preserve">i.e., </w:t>
        </w:r>
        <w:r w:rsidR="0039023E">
          <w:t xml:space="preserve">an </w:t>
        </w:r>
      </w:ins>
      <w:ins w:id="572" w:author="Idit Balachsan" w:date="2019-06-10T15:31:00Z">
        <w:r w:rsidR="002C30C3" w:rsidRPr="002C30C3">
          <w:t>objective function), the better candidates have a higher chance to survive and reproduce</w:t>
        </w:r>
      </w:ins>
      <w:ins w:id="573" w:author="Idit Balachsan" w:date="2019-06-10T15:37:00Z">
        <w:r w:rsidR="004C3E1E">
          <w:t xml:space="preserve"> </w:t>
        </w:r>
        <w:r w:rsidR="009E529C">
          <w:t>(</w:t>
        </w:r>
        <w:r w:rsidR="00803BBB">
          <w:t xml:space="preserve">i.e., to </w:t>
        </w:r>
        <w:r w:rsidR="009E529C">
          <w:t>stay</w:t>
        </w:r>
        <w:r w:rsidR="00803BBB">
          <w:t xml:space="preserve"> </w:t>
        </w:r>
      </w:ins>
      <w:ins w:id="574" w:author="Idit Balachsan" w:date="2019-06-10T15:38:00Z">
        <w:r w:rsidR="00803BBB">
          <w:t xml:space="preserve">in the set of candidate solutions and </w:t>
        </w:r>
        <w:r w:rsidR="00284FEB">
          <w:t>generate new solutions by variation op</w:t>
        </w:r>
      </w:ins>
      <w:ins w:id="575" w:author="Idit Balachsan" w:date="2019-06-10T15:39:00Z">
        <w:r w:rsidR="00284FEB">
          <w:t>erators</w:t>
        </w:r>
      </w:ins>
      <w:ins w:id="576" w:author="Idit Balachsan" w:date="2019-06-10T15:40:00Z">
        <w:r w:rsidR="00B64587">
          <w:t xml:space="preserve"> such as crossover</w:t>
        </w:r>
      </w:ins>
      <w:ins w:id="577" w:author="Idit Balachsan" w:date="2019-06-10T15:46:00Z">
        <w:r w:rsidR="002F7797">
          <w:t xml:space="preserve"> and mutation</w:t>
        </w:r>
      </w:ins>
      <w:ins w:id="578" w:author="Idit Balachsan" w:date="2019-06-10T15:39:00Z">
        <w:r w:rsidR="00284FEB">
          <w:t>)</w:t>
        </w:r>
      </w:ins>
      <w:ins w:id="579" w:author="Idit Balachsan" w:date="2019-06-10T15:31:00Z">
        <w:r w:rsidR="002C30C3" w:rsidRPr="002C30C3">
          <w:t xml:space="preserve">. </w:t>
        </w:r>
      </w:ins>
      <w:ins w:id="580" w:author="Idit Balachsan" w:date="2019-06-10T15:46:00Z">
        <w:r w:rsidR="000711F6">
          <w:t>Crossover</w:t>
        </w:r>
      </w:ins>
      <w:ins w:id="581" w:author="Idit Balachsan" w:date="2019-06-10T15:47:00Z">
        <w:r w:rsidR="000711F6">
          <w:t xml:space="preserve"> of t</w:t>
        </w:r>
      </w:ins>
      <w:ins w:id="582" w:author="Idit Balachsan" w:date="2019-06-10T15:31:00Z">
        <w:r w:rsidR="002C30C3" w:rsidRPr="002C30C3">
          <w:t>wo or more selected parents (</w:t>
        </w:r>
      </w:ins>
      <w:ins w:id="583" w:author="Idit Balachsan" w:date="2019-06-10T15:42:00Z">
        <w:r w:rsidR="00C53CD2">
          <w:t xml:space="preserve">i.e., </w:t>
        </w:r>
      </w:ins>
      <w:ins w:id="584" w:author="Idit Balachsan" w:date="2019-06-10T15:31:00Z">
        <w:r w:rsidR="002C30C3" w:rsidRPr="002C30C3">
          <w:t xml:space="preserve">selected solutions) </w:t>
        </w:r>
      </w:ins>
      <w:ins w:id="585" w:author="Idit Balachsan" w:date="2019-06-10T15:46:00Z">
        <w:r w:rsidR="000711F6">
          <w:t xml:space="preserve">may </w:t>
        </w:r>
      </w:ins>
      <w:ins w:id="586" w:author="Idit Balachsan" w:date="2019-06-10T15:31:00Z">
        <w:r w:rsidR="002C30C3" w:rsidRPr="002C30C3">
          <w:t>result in one or more offsprings (</w:t>
        </w:r>
      </w:ins>
      <w:ins w:id="587" w:author="Idit Balachsan" w:date="2019-06-10T15:43:00Z">
        <w:r w:rsidR="004D6524">
          <w:t xml:space="preserve">i.e., </w:t>
        </w:r>
      </w:ins>
      <w:ins w:id="588" w:author="Idit Balachsan" w:date="2019-06-10T15:31:00Z">
        <w:r w:rsidR="002C30C3" w:rsidRPr="002C30C3">
          <w:t xml:space="preserve">new solutions) </w:t>
        </w:r>
      </w:ins>
      <w:ins w:id="589" w:author="Idit Balachsan" w:date="2019-06-10T15:47:00Z">
        <w:r w:rsidR="000711F6">
          <w:rPr>
            <w:rFonts w:cs="David"/>
            <w:color w:val="000000" w:themeColor="text1"/>
          </w:rPr>
          <w:t xml:space="preserve">that </w:t>
        </w:r>
      </w:ins>
      <w:ins w:id="590" w:author="Idit Balachsan" w:date="2019-06-10T15:48:00Z">
        <w:r w:rsidR="000711F6">
          <w:rPr>
            <w:rFonts w:cs="David"/>
            <w:color w:val="000000" w:themeColor="text1"/>
          </w:rPr>
          <w:t xml:space="preserve">based on their fitness </w:t>
        </w:r>
      </w:ins>
      <w:ins w:id="591" w:author="Idit Balachsan" w:date="2019-06-10T15:47:00Z">
        <w:r w:rsidR="000711F6">
          <w:rPr>
            <w:rFonts w:cs="David"/>
            <w:color w:val="000000" w:themeColor="text1"/>
          </w:rPr>
          <w:t xml:space="preserve">will </w:t>
        </w:r>
      </w:ins>
      <w:ins w:id="592" w:author="Idit Balachsan" w:date="2019-06-10T15:31:00Z">
        <w:r w:rsidR="002C30C3" w:rsidRPr="002C30C3">
          <w:t>compete with the old candidates for a place in the next generation.</w:t>
        </w:r>
      </w:ins>
      <w:ins w:id="593" w:author="Idit Balachsan" w:date="2019-06-10T15:48:00Z">
        <w:r w:rsidR="00B5255F">
          <w:t xml:space="preserve"> </w:t>
        </w:r>
      </w:ins>
    </w:p>
    <w:p w14:paraId="682C95BC" w14:textId="12642A80" w:rsidR="001B5205" w:rsidRDefault="0033728A" w:rsidP="001B5205">
      <w:pPr>
        <w:ind w:right="-2" w:firstLine="720"/>
        <w:rPr>
          <w:ins w:id="594" w:author="Idit Balachsan" w:date="2019-06-10T16:30:00Z"/>
          <w:rFonts w:cs="David"/>
        </w:rPr>
      </w:pPr>
      <w:ins w:id="595" w:author="Idit Balachsan" w:date="2019-06-10T15:27:00Z">
        <w:r w:rsidRPr="0033728A">
          <w:rPr>
            <w:rFonts w:cs="David"/>
            <w:color w:val="000000" w:themeColor="text1"/>
          </w:rPr>
          <w:lastRenderedPageBreak/>
          <w:t xml:space="preserve">The ability of </w:t>
        </w:r>
      </w:ins>
      <w:ins w:id="596" w:author="Idit Balachsan" w:date="2019-06-10T16:00:00Z">
        <w:r w:rsidR="00D77952">
          <w:rPr>
            <w:rFonts w:cs="David"/>
            <w:color w:val="000000" w:themeColor="text1"/>
          </w:rPr>
          <w:t>EAs</w:t>
        </w:r>
      </w:ins>
      <w:ins w:id="597" w:author="Idit Balachsan" w:date="2019-06-10T15:27:00Z">
        <w:r w:rsidRPr="0033728A">
          <w:rPr>
            <w:rFonts w:cs="David"/>
            <w:color w:val="000000" w:themeColor="text1"/>
          </w:rPr>
          <w:t xml:space="preserve"> to maintain a diverse set of </w:t>
        </w:r>
      </w:ins>
      <w:ins w:id="598" w:author="Idit Balachsan" w:date="2019-06-10T16:05:00Z">
        <w:r w:rsidR="008E6D75">
          <w:rPr>
            <w:rFonts w:cs="David"/>
            <w:color w:val="000000" w:themeColor="text1"/>
          </w:rPr>
          <w:t xml:space="preserve">solutions, </w:t>
        </w:r>
      </w:ins>
      <w:ins w:id="599" w:author="Idit Balachsan" w:date="2019-06-10T16:06:00Z">
        <w:r w:rsidR="008E6D75">
          <w:rPr>
            <w:rFonts w:cs="David"/>
            <w:color w:val="000000" w:themeColor="text1"/>
          </w:rPr>
          <w:t xml:space="preserve">by </w:t>
        </w:r>
      </w:ins>
      <w:ins w:id="600" w:author="Idit Balachsan" w:date="2019-06-10T16:05:00Z">
        <w:r w:rsidR="008E6D75">
          <w:rPr>
            <w:rFonts w:cs="David"/>
          </w:rPr>
          <w:t>creat</w:t>
        </w:r>
      </w:ins>
      <w:ins w:id="601" w:author="Idit Balachsan" w:date="2019-06-10T16:06:00Z">
        <w:r w:rsidR="008E6D75">
          <w:rPr>
            <w:rFonts w:cs="David"/>
          </w:rPr>
          <w:t>ing</w:t>
        </w:r>
      </w:ins>
      <w:ins w:id="602" w:author="Idit Balachsan" w:date="2019-06-10T16:05:00Z">
        <w:r w:rsidR="008E6D75">
          <w:rPr>
            <w:rFonts w:cs="David"/>
          </w:rPr>
          <w:t xml:space="preserve"> new solutions from </w:t>
        </w:r>
      </w:ins>
      <w:ins w:id="603" w:author="Idit Balachsan" w:date="2019-06-10T16:06:00Z">
        <w:r w:rsidR="008E6D75">
          <w:rPr>
            <w:rFonts w:cs="David"/>
          </w:rPr>
          <w:t xml:space="preserve">a </w:t>
        </w:r>
      </w:ins>
      <w:ins w:id="604" w:author="Idit Balachsan" w:date="2019-06-10T16:05:00Z">
        <w:r w:rsidR="008E6D75">
          <w:rPr>
            <w:rFonts w:cs="David"/>
          </w:rPr>
          <w:t>non-uniform distribution</w:t>
        </w:r>
      </w:ins>
      <w:ins w:id="605" w:author="Idit Balachsan" w:date="2019-06-10T16:06:00Z">
        <w:r w:rsidR="008E6D75">
          <w:rPr>
            <w:rFonts w:cs="David"/>
          </w:rPr>
          <w:t xml:space="preserve">, </w:t>
        </w:r>
      </w:ins>
      <w:ins w:id="606" w:author="Idit Balachsan" w:date="2019-06-10T15:27:00Z">
        <w:r w:rsidRPr="0033728A">
          <w:rPr>
            <w:rFonts w:cs="David"/>
            <w:color w:val="000000" w:themeColor="text1"/>
          </w:rPr>
          <w:t>not only provides a means of escaping from one local optimum</w:t>
        </w:r>
      </w:ins>
      <w:ins w:id="607" w:author="Idit Balachsan" w:date="2019-06-10T16:09:00Z">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ins>
      <w:ins w:id="608" w:author="Idit Balachsan" w:date="2019-06-10T16:10:00Z">
        <w:r w:rsidR="009743DA">
          <w:rPr>
            <w:rFonts w:cs="David"/>
          </w:rPr>
          <w:t xml:space="preserve"> and handling</w:t>
        </w:r>
      </w:ins>
      <w:ins w:id="609" w:author="Idit Balachsan" w:date="2019-06-10T16:11:00Z">
        <w:r w:rsidR="009743DA" w:rsidRPr="00A10451">
          <w:rPr>
            <w:rFonts w:cs="David" w:hint="cs"/>
          </w:rPr>
          <w:t xml:space="preserve"> poor initial estimates</w:t>
        </w:r>
      </w:ins>
      <w:ins w:id="610" w:author="Idit Balachsan" w:date="2019-06-10T16:09:00Z">
        <w:r w:rsidR="00146671">
          <w:rPr>
            <w:rFonts w:cs="David"/>
            <w:color w:val="000000" w:themeColor="text1"/>
          </w:rPr>
          <w:t xml:space="preserve">; </w:t>
        </w:r>
      </w:ins>
      <w:ins w:id="611" w:author="Idit Balachsan" w:date="2019-06-10T15:27:00Z">
        <w:r w:rsidRPr="0033728A">
          <w:rPr>
            <w:rFonts w:cs="David"/>
            <w:color w:val="000000" w:themeColor="text1"/>
          </w:rPr>
          <w:t>it provides a means of coping with large and discontinuous search spaces</w:t>
        </w:r>
      </w:ins>
      <w:ins w:id="612" w:author="Idit Balachsan" w:date="2019-06-10T16:07:00Z">
        <w:r w:rsidR="008E6D75">
          <w:rPr>
            <w:rFonts w:cs="David"/>
            <w:color w:val="000000" w:themeColor="text1"/>
          </w:rPr>
          <w:t xml:space="preserve">. </w:t>
        </w:r>
      </w:ins>
      <w:ins w:id="613" w:author="Idit Balachsan" w:date="2019-06-10T16:26:00Z">
        <w:r w:rsidR="00976723">
          <w:rPr>
            <w:rFonts w:cs="David"/>
            <w:color w:val="000000" w:themeColor="text1"/>
          </w:rPr>
          <w:t xml:space="preserve">As a consequence, </w:t>
        </w:r>
      </w:ins>
      <w:ins w:id="614" w:author="Idit Balachsan" w:date="2019-06-10T16:14:00Z">
        <w:r w:rsidR="002D10D5">
          <w:rPr>
            <w:rFonts w:cs="David"/>
            <w:color w:val="000000" w:themeColor="text1"/>
          </w:rPr>
          <w:t xml:space="preserve">EAs </w:t>
        </w:r>
      </w:ins>
      <w:ins w:id="615" w:author="Idit Balachsan" w:date="2019-06-10T16:04:00Z">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E25C7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36]","plainTextFormattedCitation":"[30], [36]","previouslyFormattedCitation":"[30], [36]"},"properties":{"noteIndex":0},"schema":"https://github.com/citation-style-language/schema/raw/master/csl-citation.json"}</w:instrText>
        </w:r>
        <w:r w:rsidR="00E25C7C" w:rsidRPr="00A10451">
          <w:rPr>
            <w:rFonts w:cs="David" w:hint="cs"/>
          </w:rPr>
          <w:fldChar w:fldCharType="separate"/>
        </w:r>
        <w:r w:rsidR="00E25C7C" w:rsidRPr="005F4045">
          <w:rPr>
            <w:rFonts w:cs="David"/>
            <w:noProof/>
          </w:rPr>
          <w:t>[30], [36]</w:t>
        </w:r>
        <w:r w:rsidR="00E25C7C" w:rsidRPr="00A10451">
          <w:rPr>
            <w:rFonts w:cs="David" w:hint="cs"/>
          </w:rPr>
          <w:fldChar w:fldCharType="end"/>
        </w:r>
        <w:r w:rsidR="00E25C7C">
          <w:rPr>
            <w:rFonts w:cs="David"/>
          </w:rPr>
          <w:t>)</w:t>
        </w:r>
      </w:ins>
      <w:ins w:id="616" w:author="Idit Balachsan" w:date="2019-06-10T16:26:00Z">
        <w:r w:rsidR="00976723">
          <w:rPr>
            <w:rFonts w:cs="David"/>
          </w:rPr>
          <w:t xml:space="preserve">. </w:t>
        </w:r>
      </w:ins>
    </w:p>
    <w:p w14:paraId="30E13BB9" w14:textId="5F4FD146" w:rsidR="0061083B" w:rsidRPr="00601659" w:rsidRDefault="00B305D9" w:rsidP="00601659">
      <w:pPr>
        <w:ind w:right="-2" w:firstLine="720"/>
        <w:pPrChange w:id="617" w:author="Idit Balachsan" w:date="2019-06-10T16:34:00Z">
          <w:pPr/>
        </w:pPrChange>
      </w:pPr>
      <w:ins w:id="618" w:author="Idit Balachsan" w:date="2019-06-10T16:20:00Z">
        <w:r>
          <w:rPr>
            <w:rFonts w:cs="David"/>
          </w:rPr>
          <w:t xml:space="preserve">This proposed work offers new approaches to real-world air pollution problems, by combining environmental aspects with state-of-the-art </w:t>
        </w:r>
        <w:r>
          <w:t xml:space="preserve">search technique, </w:t>
        </w:r>
      </w:ins>
      <w:ins w:id="619" w:author="Idit Balachsan" w:date="2019-06-10T16:32:00Z">
        <w:r w:rsidR="007F0EEE">
          <w:t xml:space="preserve">the Borg </w:t>
        </w:r>
        <w:r w:rsidR="007F0EEE">
          <w:t xml:space="preserve">Multi-Objective Evolutionary </w:t>
        </w:r>
        <w:r w:rsidR="007F0EEE">
          <w:t>A</w:t>
        </w:r>
        <w:r w:rsidR="007F0EEE">
          <w:t>lgorithm</w:t>
        </w:r>
        <w:r w:rsidR="007F0EEE">
          <w:t xml:space="preserve"> (MOEA)</w:t>
        </w:r>
      </w:ins>
      <w:ins w:id="620" w:author="Idit Balachsan" w:date="2019-06-10T16:35:00Z">
        <w:r w:rsidR="003D63BF">
          <w:t xml:space="preserve">. </w:t>
        </w:r>
        <w:r w:rsidR="00C70DA3">
          <w:t xml:space="preserve">The </w:t>
        </w:r>
      </w:ins>
      <w:ins w:id="621" w:author="Idit Balachsan" w:date="2019-06-10T16:36:00Z">
        <w:r w:rsidR="00C81D23">
          <w:t xml:space="preserve">… </w:t>
        </w:r>
      </w:ins>
      <w:bookmarkStart w:id="622" w:name="_GoBack"/>
      <w:bookmarkEnd w:id="622"/>
      <w:ins w:id="623" w:author="Idit Balachsan" w:date="2019-06-10T16:34:00Z">
        <w:r w:rsidR="00601659">
          <w:t xml:space="preserve">will </w:t>
        </w:r>
      </w:ins>
      <w:ins w:id="624" w:author="Idit Balachsan" w:date="2019-06-10T16:20:00Z">
        <w:r>
          <w:t>eventually allow the retrievals of set</w:t>
        </w:r>
      </w:ins>
      <w:ins w:id="625" w:author="Idit Balachsan" w:date="2019-06-10T16:35:00Z">
        <w:r w:rsidR="003D63BF">
          <w:t xml:space="preserve">s </w:t>
        </w:r>
      </w:ins>
      <w:ins w:id="626" w:author="Idit Balachsan" w:date="2019-06-10T16:20:00Z">
        <w:r>
          <w:t>of optimal solutions</w:t>
        </w:r>
      </w:ins>
      <w:ins w:id="627" w:author="Idit Balachsan" w:date="2019-06-10T16:22:00Z">
        <w:r w:rsidR="00C3449A">
          <w:t xml:space="preserve"> </w:t>
        </w:r>
      </w:ins>
      <w:ins w:id="628" w:author="Idit Balachsan" w:date="2019-06-10T16:34:00Z">
        <w:r w:rsidR="003E55C8">
          <w:t xml:space="preserve">for decision makers </w:t>
        </w:r>
      </w:ins>
    </w:p>
    <w:p w14:paraId="7FB1931B" w14:textId="30707AC4" w:rsidR="000742A2" w:rsidRDefault="00FD55B9" w:rsidP="002976D9">
      <w:pPr>
        <w:pStyle w:val="Heading1"/>
        <w:rPr>
          <w:ins w:id="629" w:author="Idit Balachsan" w:date="2019-06-04T14:59:00Z"/>
        </w:rPr>
      </w:pPr>
      <w:r w:rsidRPr="00A10451">
        <w:rPr>
          <w:rFonts w:hint="cs"/>
        </w:rPr>
        <w:t xml:space="preserve">Methods and </w:t>
      </w:r>
      <w:r w:rsidR="00537979" w:rsidRPr="00A10451">
        <w:rPr>
          <w:rFonts w:hint="cs"/>
        </w:rPr>
        <w:t>Research plan</w:t>
      </w:r>
    </w:p>
    <w:p w14:paraId="5D812400" w14:textId="692E4F2B" w:rsidR="00FB57E6" w:rsidRDefault="00FB57E6" w:rsidP="00937E3F">
      <w:pPr>
        <w:pStyle w:val="Heading2"/>
        <w:rPr>
          <w:ins w:id="630" w:author="Idit Balachsan" w:date="2019-06-04T16:22:00Z"/>
        </w:rPr>
      </w:pPr>
      <w:ins w:id="631" w:author="Idit Balachsan" w:date="2019-06-04T16:21:00Z">
        <w:r>
          <w:t>Background</w:t>
        </w:r>
      </w:ins>
    </w:p>
    <w:p w14:paraId="508DDB7A" w14:textId="4697D548" w:rsidR="00292BCF" w:rsidRPr="009D07BB" w:rsidRDefault="00D83578" w:rsidP="00E8541A">
      <w:pPr>
        <w:rPr>
          <w:ins w:id="632" w:author="Idit Balachsan" w:date="2019-06-04T16:43:00Z"/>
          <w:rFonts w:cs="David"/>
          <w:color w:val="000000"/>
        </w:rPr>
      </w:pPr>
      <w:ins w:id="633" w:author="Idit Balachsan" w:date="2019-06-04T18:17:00Z">
        <w:r>
          <w:t>The proposed</w:t>
        </w:r>
      </w:ins>
      <w:ins w:id="634" w:author="Idit Balachsan" w:date="2019-06-04T16:41:00Z">
        <w:r w:rsidR="002E5167">
          <w:t xml:space="preserve"> methodology </w:t>
        </w:r>
      </w:ins>
      <w:ins w:id="635" w:author="Idit Balachsan" w:date="2019-06-04T18:17:00Z">
        <w:r>
          <w:t>re</w:t>
        </w:r>
      </w:ins>
      <w:ins w:id="636" w:author="Idit Balachsan" w:date="2019-06-04T18:18:00Z">
        <w:r>
          <w:t xml:space="preserve">quires the use of an atmospheric </w:t>
        </w:r>
      </w:ins>
      <w:ins w:id="637" w:author="Idit Balachsan" w:date="2019-06-04T16:26:00Z">
        <w:r w:rsidR="001E7E62" w:rsidRPr="00A10451">
          <w:rPr>
            <w:rFonts w:cs="David" w:hint="cs"/>
            <w:color w:val="000000"/>
          </w:rPr>
          <w:t>transport and dispersion (ATD)</w:t>
        </w:r>
      </w:ins>
      <w:ins w:id="638" w:author="Idit Balachsan" w:date="2019-06-04T18:20:00Z">
        <w:r w:rsidR="00232402">
          <w:rPr>
            <w:rFonts w:cs="David"/>
            <w:color w:val="000000"/>
          </w:rPr>
          <w:t xml:space="preserve"> model in order to connect sources’ emissions and predicted concentrations in </w:t>
        </w:r>
      </w:ins>
      <w:ins w:id="639" w:author="Idit Balachsan" w:date="2019-06-05T09:50:00Z">
        <w:r w:rsidR="00916AEA">
          <w:rPr>
            <w:rFonts w:cs="David"/>
            <w:color w:val="000000"/>
          </w:rPr>
          <w:t>all</w:t>
        </w:r>
      </w:ins>
      <w:ins w:id="640" w:author="Idit Balachsan" w:date="2019-06-04T18:21:00Z">
        <w:r w:rsidR="00232402">
          <w:rPr>
            <w:rFonts w:cs="David"/>
            <w:color w:val="000000"/>
          </w:rPr>
          <w:t xml:space="preserve"> potential locations</w:t>
        </w:r>
      </w:ins>
      <w:ins w:id="641" w:author="Idit Balachsan" w:date="2019-06-05T09:50:00Z">
        <w:r w:rsidR="00916AEA">
          <w:rPr>
            <w:rFonts w:cs="David"/>
            <w:color w:val="000000"/>
          </w:rPr>
          <w:t xml:space="preserve"> to place the</w:t>
        </w:r>
      </w:ins>
      <w:ins w:id="642" w:author="Idit Balachsan" w:date="2019-06-05T09:51:00Z">
        <w:r w:rsidR="00916AEA">
          <w:rPr>
            <w:rFonts w:cs="David"/>
            <w:color w:val="000000"/>
          </w:rPr>
          <w:t xml:space="preserve"> </w:t>
        </w:r>
      </w:ins>
      <w:ins w:id="643" w:author="Idit Balachsan" w:date="2019-06-04T18:21:00Z">
        <w:r w:rsidR="00232402">
          <w:rPr>
            <w:rFonts w:cs="David"/>
            <w:color w:val="000000"/>
          </w:rPr>
          <w:t xml:space="preserve">sensors </w:t>
        </w:r>
      </w:ins>
      <w:ins w:id="644" w:author="Idit Balachsan" w:date="2019-06-04T18:22:00Z">
        <w:r w:rsidR="00232402">
          <w:rPr>
            <w:rFonts w:cs="David"/>
            <w:color w:val="000000"/>
          </w:rPr>
          <w:t>at</w:t>
        </w:r>
      </w:ins>
      <w:ins w:id="645" w:author="Idit Balachsan" w:date="2019-06-04T18:18:00Z">
        <w:r w:rsidR="00232402">
          <w:rPr>
            <w:rFonts w:cs="David"/>
            <w:color w:val="000000"/>
          </w:rPr>
          <w:t>.</w:t>
        </w:r>
      </w:ins>
      <w:ins w:id="646" w:author="Idit Balachsan" w:date="2019-06-04T18:24:00Z">
        <w:r w:rsidR="00A33C92">
          <w:rPr>
            <w:rFonts w:cs="David"/>
            <w:color w:val="000000"/>
          </w:rPr>
          <w:t xml:space="preserve"> </w:t>
        </w:r>
      </w:ins>
      <w:ins w:id="647" w:author="Idit Balachsan" w:date="2019-06-04T16:26:00Z">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ins>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ins w:id="648" w:author="Idit Balachsan" w:date="2019-06-04T16:26:00Z">
        <w:r w:rsidR="001E7E62" w:rsidRPr="00A10451">
          <w:rPr>
            <w:rFonts w:cs="David" w:hint="cs"/>
            <w:color w:val="000000"/>
          </w:rPr>
          <w:fldChar w:fldCharType="separate"/>
        </w:r>
      </w:ins>
      <w:r w:rsidR="005F4045" w:rsidRPr="005F4045">
        <w:rPr>
          <w:rFonts w:cs="David"/>
          <w:noProof/>
          <w:color w:val="000000"/>
        </w:rPr>
        <w:t>[23]</w:t>
      </w:r>
      <w:ins w:id="649" w:author="Idit Balachsan" w:date="2019-06-04T16:26:00Z">
        <w:r w:rsidR="001E7E62" w:rsidRPr="00A10451">
          <w:rPr>
            <w:rFonts w:cs="David" w:hint="cs"/>
            <w:color w:val="000000"/>
          </w:rPr>
          <w:fldChar w:fldCharType="end"/>
        </w:r>
        <w:r w:rsidR="001E7E62" w:rsidRPr="00A10451">
          <w:rPr>
            <w:rFonts w:cs="David" w:hint="cs"/>
            <w:color w:val="000000"/>
          </w:rPr>
          <w:t xml:space="preserve">. </w:t>
        </w:r>
      </w:ins>
      <w:ins w:id="650" w:author="Idit Balachsan" w:date="2019-06-05T10:16:00Z">
        <w:r w:rsidR="00A962FB">
          <w:rPr>
            <w:rFonts w:cs="David"/>
            <w:color w:val="000000"/>
          </w:rPr>
          <w:t>High resolution m</w:t>
        </w:r>
      </w:ins>
      <w:ins w:id="651" w:author="Idit Balachsan" w:date="2019-06-04T16:26:00Z">
        <w:r w:rsidR="001E7E62">
          <w:rPr>
            <w:rFonts w:cs="David"/>
            <w:color w:val="000000"/>
          </w:rPr>
          <w:t xml:space="preserve">odeling tools </w:t>
        </w:r>
      </w:ins>
      <w:ins w:id="652" w:author="Idit Balachsan" w:date="2019-06-05T10:12:00Z">
        <w:r w:rsidR="005F4045">
          <w:rPr>
            <w:rFonts w:cs="David"/>
            <w:color w:val="000000"/>
          </w:rPr>
          <w:t>fo</w:t>
        </w:r>
      </w:ins>
      <w:ins w:id="653" w:author="Idit Balachsan" w:date="2019-06-05T10:13:00Z">
        <w:r w:rsidR="00440A36">
          <w:rPr>
            <w:rFonts w:cs="David"/>
            <w:color w:val="000000"/>
          </w:rPr>
          <w:t>r</w:t>
        </w:r>
      </w:ins>
      <w:ins w:id="654" w:author="Idit Balachsan" w:date="2019-06-05T10:12:00Z">
        <w:r w:rsidR="005F4045">
          <w:rPr>
            <w:rFonts w:cs="David"/>
            <w:color w:val="000000"/>
          </w:rPr>
          <w:t xml:space="preserve"> complex urb</w:t>
        </w:r>
      </w:ins>
      <w:ins w:id="655" w:author="Idit Balachsan" w:date="2019-06-05T10:13:00Z">
        <w:r w:rsidR="005F4045">
          <w:rPr>
            <w:rFonts w:cs="David"/>
            <w:color w:val="000000"/>
          </w:rPr>
          <w:t xml:space="preserve">an environments </w:t>
        </w:r>
      </w:ins>
      <w:ins w:id="656" w:author="Idit Balachsan" w:date="2019-06-04T16:26:00Z">
        <w:r w:rsidR="001E7E62">
          <w:rPr>
            <w:rFonts w:cs="David"/>
            <w:color w:val="000000"/>
          </w:rPr>
          <w:t>are available for most model types</w:t>
        </w:r>
      </w:ins>
      <w:ins w:id="657" w:author="Idit Balachsan" w:date="2019-06-04T19:52:00Z">
        <w:r w:rsidR="00EE2CC4">
          <w:rPr>
            <w:rFonts w:cs="David"/>
            <w:color w:val="000000"/>
          </w:rPr>
          <w:t>, such as</w:t>
        </w:r>
        <w:r w:rsidR="00130610">
          <w:rPr>
            <w:rFonts w:cs="David"/>
            <w:color w:val="000000"/>
          </w:rPr>
          <w:t xml:space="preserve"> </w:t>
        </w:r>
      </w:ins>
      <w:ins w:id="658" w:author="Idit Balachsan" w:date="2019-06-04T22:20:00Z">
        <w:r w:rsidR="00051F84">
          <w:rPr>
            <w:rFonts w:cs="David"/>
            <w:color w:val="000000"/>
          </w:rPr>
          <w:t xml:space="preserve">the </w:t>
        </w:r>
      </w:ins>
      <w:ins w:id="659" w:author="Idit Balachsan" w:date="2019-06-05T09:51:00Z">
        <w:r w:rsidR="00F654FA">
          <w:rPr>
            <w:rFonts w:cs="David"/>
            <w:color w:val="000000"/>
          </w:rPr>
          <w:t xml:space="preserve">Gaussian plume </w:t>
        </w:r>
      </w:ins>
      <w:ins w:id="660" w:author="Idit Balachsan" w:date="2019-06-04T22:25:00Z">
        <w:r w:rsidR="00051F84">
          <w:rPr>
            <w:rFonts w:cs="David"/>
            <w:color w:val="000000"/>
          </w:rPr>
          <w:t xml:space="preserve">AERMOD and the </w:t>
        </w:r>
      </w:ins>
      <w:ins w:id="661" w:author="Idit Balachsan" w:date="2019-06-05T09:52:00Z">
        <w:r w:rsidR="00F654FA" w:rsidRPr="00051F84">
          <w:rPr>
            <w:rFonts w:cs="David"/>
            <w:color w:val="000000"/>
          </w:rPr>
          <w:t>Eulerian grid-based</w:t>
        </w:r>
        <w:r w:rsidR="00F654FA">
          <w:rPr>
            <w:rFonts w:cs="David"/>
            <w:color w:val="000000"/>
          </w:rPr>
          <w:t xml:space="preserve"> </w:t>
        </w:r>
      </w:ins>
      <w:ins w:id="662" w:author="Idit Balachsan" w:date="2019-06-04T22:25:00Z">
        <w:r w:rsidR="00051F84">
          <w:rPr>
            <w:rFonts w:cs="David"/>
            <w:color w:val="000000"/>
          </w:rPr>
          <w:t xml:space="preserve">CMAQ, </w:t>
        </w:r>
      </w:ins>
      <w:ins w:id="663" w:author="Idit Balachsan" w:date="2019-06-04T22:28:00Z">
        <w:r w:rsidR="00051F84">
          <w:rPr>
            <w:rFonts w:cs="David"/>
            <w:color w:val="000000"/>
          </w:rPr>
          <w:t>both developed</w:t>
        </w:r>
      </w:ins>
      <w:ins w:id="664" w:author="Idit Balachsan" w:date="2019-06-04T22:25:00Z">
        <w:r w:rsidR="00051F84">
          <w:rPr>
            <w:rFonts w:cs="David"/>
            <w:color w:val="000000"/>
          </w:rPr>
          <w:t xml:space="preserve"> by the </w:t>
        </w:r>
      </w:ins>
      <w:ins w:id="665" w:author="Idit Balachsan" w:date="2019-06-04T22:28:00Z">
        <w:r w:rsidR="00051F84">
          <w:rPr>
            <w:rFonts w:cs="David"/>
            <w:color w:val="000000"/>
          </w:rPr>
          <w:t xml:space="preserve">US </w:t>
        </w:r>
      </w:ins>
      <w:ins w:id="666" w:author="Idit Balachsan" w:date="2019-06-04T22:29:00Z">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w:t>
        </w:r>
      </w:ins>
      <w:ins w:id="667" w:author="Idit Balachsan" w:date="2019-06-04T22:28:00Z">
        <w:r w:rsidR="00051F84">
          <w:rPr>
            <w:rFonts w:cs="David"/>
            <w:color w:val="000000"/>
          </w:rPr>
          <w:t>EPA</w:t>
        </w:r>
      </w:ins>
      <w:ins w:id="668" w:author="Idit Balachsan" w:date="2019-06-04T22:29:00Z">
        <w:r w:rsidR="00051F84">
          <w:rPr>
            <w:rFonts w:cs="David"/>
            <w:color w:val="000000"/>
          </w:rPr>
          <w:t>).</w:t>
        </w:r>
      </w:ins>
      <w:ins w:id="669" w:author="Idit Balachsan" w:date="2019-06-04T22:30:00Z">
        <w:r w:rsidR="00EF3E7C">
          <w:rPr>
            <w:rFonts w:cs="David"/>
            <w:color w:val="000000"/>
          </w:rPr>
          <w:t xml:space="preserve"> </w:t>
        </w:r>
      </w:ins>
      <w:ins w:id="670" w:author="Idit Balachsan" w:date="2019-06-05T09:52:00Z">
        <w:r w:rsidR="00F654FA">
          <w:rPr>
            <w:rFonts w:cs="David"/>
            <w:color w:val="000000"/>
          </w:rPr>
          <w:t>Other</w:t>
        </w:r>
      </w:ins>
      <w:ins w:id="671" w:author="Idit Balachsan" w:date="2019-06-05T10:08:00Z">
        <w:r w:rsidR="005A2211">
          <w:rPr>
            <w:rFonts w:cs="David"/>
            <w:color w:val="000000"/>
          </w:rPr>
          <w:t xml:space="preserve"> </w:t>
        </w:r>
      </w:ins>
      <w:ins w:id="672" w:author="Idit Balachsan" w:date="2019-06-05T10:09:00Z">
        <w:r w:rsidR="005A2211">
          <w:rPr>
            <w:rFonts w:cs="David"/>
            <w:color w:val="000000"/>
          </w:rPr>
          <w:t xml:space="preserve">commonly used </w:t>
        </w:r>
      </w:ins>
      <w:ins w:id="673" w:author="Idit Balachsan" w:date="2019-06-04T22:31:00Z">
        <w:r w:rsidR="00094ED2">
          <w:rPr>
            <w:rFonts w:cs="David"/>
            <w:color w:val="000000"/>
          </w:rPr>
          <w:t>tools</w:t>
        </w:r>
      </w:ins>
      <w:ins w:id="674" w:author="Idit Balachsan" w:date="2019-06-05T10:09:00Z">
        <w:r w:rsidR="005A2211">
          <w:rPr>
            <w:rFonts w:cs="David"/>
            <w:color w:val="000000"/>
          </w:rPr>
          <w:t xml:space="preserve"> are the </w:t>
        </w:r>
      </w:ins>
      <w:ins w:id="675" w:author="Idit Balachsan" w:date="2019-06-04T16:26:00Z">
        <w:r w:rsidR="001E7E62">
          <w:rPr>
            <w:rFonts w:cs="David"/>
            <w:color w:val="000000"/>
          </w:rPr>
          <w:t>HYSPLIT</w:t>
        </w:r>
      </w:ins>
      <w:ins w:id="676" w:author="Idit Balachsan" w:date="2019-06-05T10:09:00Z">
        <w:r w:rsidR="005A2211">
          <w:rPr>
            <w:rFonts w:cs="David"/>
            <w:color w:val="000000"/>
          </w:rPr>
          <w:t xml:space="preserve"> </w:t>
        </w:r>
      </w:ins>
      <w:ins w:id="677" w:author="Idit Balachsan" w:date="2019-06-05T10:13:00Z">
        <w:r w:rsidR="00A962FB">
          <w:rPr>
            <w:rFonts w:cs="David"/>
            <w:color w:val="000000"/>
          </w:rPr>
          <w:t xml:space="preserve">and </w:t>
        </w:r>
      </w:ins>
      <w:ins w:id="678" w:author="Idit Balachsan" w:date="2019-06-04T16:44:00Z">
        <w:r w:rsidR="004E1D2A">
          <w:rPr>
            <w:rFonts w:cs="David"/>
            <w:color w:val="000000"/>
          </w:rPr>
          <w:t>GRAL</w:t>
        </w:r>
      </w:ins>
      <w:ins w:id="679" w:author="Idit Balachsan" w:date="2019-06-05T10:14:00Z">
        <w:r w:rsidR="00A962FB">
          <w:rPr>
            <w:rFonts w:cs="David"/>
            <w:color w:val="000000"/>
          </w:rPr>
          <w:t xml:space="preserve"> models, </w:t>
        </w:r>
      </w:ins>
      <w:ins w:id="680" w:author="Idit Balachsan" w:date="2019-06-05T10:17:00Z">
        <w:r w:rsidR="00A962FB">
          <w:rPr>
            <w:rFonts w:cs="David"/>
            <w:color w:val="000000"/>
          </w:rPr>
          <w:t xml:space="preserve">which </w:t>
        </w:r>
      </w:ins>
      <w:ins w:id="681" w:author="Idit Balachsan" w:date="2019-06-05T10:18:00Z">
        <w:r w:rsidR="00A962FB">
          <w:rPr>
            <w:rFonts w:cs="David"/>
            <w:color w:val="000000"/>
          </w:rPr>
          <w:t xml:space="preserve">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ins>
      <w:ins w:id="682" w:author="Idit Balachsan" w:date="2019-06-05T10:19:00Z">
        <w:r w:rsidR="00A962FB">
          <w:rPr>
            <w:rFonts w:cs="David"/>
            <w:color w:val="000000"/>
          </w:rPr>
          <w:t xml:space="preserve">from the source </w:t>
        </w:r>
      </w:ins>
      <w:ins w:id="683" w:author="Idit Balachsan" w:date="2019-06-05T10:09:00Z">
        <w:r w:rsidR="005F4045">
          <w:rPr>
            <w:rFonts w:cs="David"/>
            <w:color w:val="000000"/>
          </w:rPr>
          <w:fldChar w:fldCharType="begin" w:fldLock="1"/>
        </w:r>
      </w:ins>
      <w:r w:rsidR="005F404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37], [38]","plainTextFormattedCitation":"[19], [37], [38]","previouslyFormattedCitation":"[19], [37], [38]"},"properties":{"noteIndex":0},"schema":"https://github.com/citation-style-language/schema/raw/master/csl-citation.json"}</w:instrText>
      </w:r>
      <w:r w:rsidR="005F4045">
        <w:rPr>
          <w:rFonts w:cs="David"/>
          <w:color w:val="000000"/>
        </w:rPr>
        <w:fldChar w:fldCharType="separate"/>
      </w:r>
      <w:r w:rsidR="005F4045" w:rsidRPr="005F4045">
        <w:rPr>
          <w:rFonts w:cs="David"/>
          <w:noProof/>
          <w:color w:val="000000"/>
        </w:rPr>
        <w:t>[19], [37], [38]</w:t>
      </w:r>
      <w:ins w:id="684" w:author="Idit Balachsan" w:date="2019-06-05T10:09:00Z">
        <w:r w:rsidR="005F4045">
          <w:rPr>
            <w:rFonts w:cs="David"/>
            <w:color w:val="000000"/>
          </w:rPr>
          <w:fldChar w:fldCharType="end"/>
        </w:r>
      </w:ins>
      <w:ins w:id="685" w:author="Idit Balachsan" w:date="2019-06-04T16:26:00Z">
        <w:r w:rsidR="001E7E62">
          <w:rPr>
            <w:rFonts w:cs="David"/>
            <w:color w:val="000000"/>
          </w:rPr>
          <w:t xml:space="preserve">. </w:t>
        </w:r>
      </w:ins>
      <w:ins w:id="686" w:author="Idit Balachsan" w:date="2019-06-05T09:54:00Z">
        <w:r w:rsidR="00D9518E">
          <w:rPr>
            <w:rFonts w:cs="David"/>
          </w:rPr>
          <w:t xml:space="preserve">For the sake of simplicity, we will first use the Gaussian plume model. </w:t>
        </w:r>
      </w:ins>
      <w:ins w:id="687" w:author="Idit Balachsan" w:date="2019-06-04T18:25:00Z">
        <w:r w:rsidR="00051E60">
          <w:rPr>
            <w:rFonts w:cs="David"/>
          </w:rPr>
          <w:t xml:space="preserve">Nevertheless, </w:t>
        </w:r>
      </w:ins>
      <w:ins w:id="688" w:author="Idit Balachsan" w:date="2019-06-05T09:53:00Z">
        <w:r w:rsidR="00F654FA">
          <w:rPr>
            <w:rFonts w:cs="David"/>
          </w:rPr>
          <w:t>our</w:t>
        </w:r>
      </w:ins>
      <w:ins w:id="689" w:author="Idit Balachsan" w:date="2019-06-04T16:45:00Z">
        <w:r w:rsidR="002D23C4">
          <w:rPr>
            <w:rFonts w:cs="David"/>
          </w:rPr>
          <w:t xml:space="preserve"> proposed </w:t>
        </w:r>
      </w:ins>
      <w:ins w:id="690" w:author="Idit Balachsan" w:date="2019-06-04T18:25:00Z">
        <w:r w:rsidR="00051E60">
          <w:t xml:space="preserve">methodology </w:t>
        </w:r>
      </w:ins>
      <w:ins w:id="691" w:author="Idit Balachsan" w:date="2019-06-04T16:45:00Z">
        <w:r w:rsidR="002D23C4">
          <w:rPr>
            <w:rFonts w:cs="David"/>
          </w:rPr>
          <w:t xml:space="preserve">is invariant </w:t>
        </w:r>
      </w:ins>
      <w:ins w:id="692" w:author="Idit Balachsan" w:date="2019-06-04T16:46:00Z">
        <w:r w:rsidR="002D23C4">
          <w:rPr>
            <w:rFonts w:cs="David"/>
          </w:rPr>
          <w:t xml:space="preserve">to the </w:t>
        </w:r>
      </w:ins>
      <w:ins w:id="693" w:author="Idit Balachsan" w:date="2019-06-04T18:26:00Z">
        <w:r w:rsidR="00051E60">
          <w:rPr>
            <w:rFonts w:cs="David"/>
          </w:rPr>
          <w:t>selected</w:t>
        </w:r>
      </w:ins>
      <w:ins w:id="694" w:author="Idit Balachsan" w:date="2019-06-04T16:46:00Z">
        <w:r w:rsidR="002D23C4">
          <w:rPr>
            <w:rFonts w:cs="David"/>
          </w:rPr>
          <w:t xml:space="preserve"> ATD model, </w:t>
        </w:r>
      </w:ins>
      <w:ins w:id="695" w:author="Idit Balachsan" w:date="2019-06-04T18:26:00Z">
        <w:r w:rsidR="00051E60">
          <w:rPr>
            <w:rFonts w:cs="David"/>
          </w:rPr>
          <w:t xml:space="preserve">and can </w:t>
        </w:r>
      </w:ins>
      <w:ins w:id="696" w:author="Idit Balachsan" w:date="2019-06-05T09:53:00Z">
        <w:r w:rsidR="00F654FA">
          <w:rPr>
            <w:rFonts w:cs="David"/>
          </w:rPr>
          <w:t>easily</w:t>
        </w:r>
      </w:ins>
      <w:ins w:id="697" w:author="Idit Balachsan" w:date="2019-06-04T18:26:00Z">
        <w:r w:rsidR="00051E60">
          <w:rPr>
            <w:rFonts w:cs="David"/>
          </w:rPr>
          <w:t xml:space="preserve"> be replaced in the future, </w:t>
        </w:r>
      </w:ins>
      <w:ins w:id="698" w:author="Idit Balachsan" w:date="2019-06-04T16:46:00Z">
        <w:r w:rsidR="002D23C4">
          <w:rPr>
            <w:rFonts w:cs="David"/>
          </w:rPr>
          <w:t>as all co</w:t>
        </w:r>
      </w:ins>
      <w:ins w:id="699" w:author="Idit Balachsan" w:date="2019-06-04T16:47:00Z">
        <w:r w:rsidR="002D23C4">
          <w:rPr>
            <w:rFonts w:cs="David"/>
          </w:rPr>
          <w:t xml:space="preserve">mputations of the various weather conditions and source </w:t>
        </w:r>
      </w:ins>
      <w:ins w:id="700" w:author="Idit Balachsan" w:date="2019-06-04T16:49:00Z">
        <w:r w:rsidR="00D04EA8">
          <w:rPr>
            <w:rFonts w:cs="David"/>
          </w:rPr>
          <w:t>combinations are computed in advance</w:t>
        </w:r>
      </w:ins>
      <w:ins w:id="701" w:author="Idit Balachsan" w:date="2019-06-04T16:46:00Z">
        <w:r w:rsidR="002D23C4">
          <w:rPr>
            <w:rFonts w:cs="David"/>
          </w:rPr>
          <w:t xml:space="preserve">. </w:t>
        </w:r>
      </w:ins>
      <w:ins w:id="702" w:author="Idit Balachsan" w:date="2019-06-04T16:43:00Z">
        <w:r w:rsidR="00292BCF">
          <w:t xml:space="preserve">Once our method is proved to be </w:t>
        </w:r>
      </w:ins>
      <w:ins w:id="703" w:author="Idit Balachsan" w:date="2019-06-04T16:44:00Z">
        <w:r w:rsidR="004E1D2A">
          <w:t>effective, a</w:t>
        </w:r>
      </w:ins>
      <w:ins w:id="704" w:author="Idit Balachsan" w:date="2019-06-04T16:43:00Z">
        <w:r w:rsidR="00292BCF">
          <w:t xml:space="preserve"> more complex ATD model </w:t>
        </w:r>
      </w:ins>
      <w:ins w:id="705" w:author="Idit Balachsan" w:date="2019-06-05T10:20:00Z">
        <w:r w:rsidR="0036055F">
          <w:t>will be considered.</w:t>
        </w:r>
      </w:ins>
    </w:p>
    <w:p w14:paraId="6E3A724C" w14:textId="77777777" w:rsidR="00CD00E4" w:rsidRPr="007E7C81" w:rsidRDefault="00CD00E4" w:rsidP="00316FB1"/>
    <w:p w14:paraId="6026C62A" w14:textId="76ED5C64" w:rsidR="007753FA" w:rsidRDefault="00A24C79" w:rsidP="00296883">
      <w:pPr>
        <w:pStyle w:val="Heading3"/>
      </w:pPr>
      <w:ins w:id="706" w:author="Idit Balachsan" w:date="2019-06-04T16:26:00Z">
        <w:r>
          <w:t xml:space="preserve">The </w:t>
        </w:r>
      </w:ins>
      <w:r w:rsidR="00AB1EBF" w:rsidRPr="00A10451">
        <w:rPr>
          <w:rFonts w:hint="cs"/>
        </w:rPr>
        <w:t xml:space="preserve">Gaussian plume </w:t>
      </w:r>
      <w:r w:rsidR="00C5676B" w:rsidRPr="00A10451">
        <w:rPr>
          <w:rFonts w:hint="cs"/>
        </w:rPr>
        <w:t>model</w:t>
      </w:r>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ins w:id="707" w:author="Idit Balachsan" w:date="2019-06-05T10:21:00Z">
        <w:r w:rsidR="009D07BB">
          <w:rPr>
            <w:rFonts w:cs="David"/>
            <w:color w:val="000000"/>
          </w:rPr>
          <w:t>-</w:t>
        </w:r>
      </w:ins>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4F34C31"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w:t>
      </w:r>
      <w:r w:rsidR="008E7E5A" w:rsidRPr="00A10451">
        <w:rPr>
          <w:rFonts w:cs="David" w:hint="cs"/>
          <w:color w:val="000000"/>
        </w:rPr>
        <w:lastRenderedPageBreak/>
        <w:t xml:space="preserve">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ins w:id="708" w:author="Idit Balachsan" w:date="2019-06-04T15:34:00Z">
        <w:r w:rsidR="001E1D40">
          <w:rPr>
            <w:rFonts w:cs="David"/>
            <w:color w:val="000000"/>
          </w:rPr>
          <w:t>Several</w:t>
        </w:r>
      </w:ins>
      <w:r w:rsidR="007F472E" w:rsidRPr="00A10451">
        <w:rPr>
          <w:rFonts w:cs="David" w:hint="cs"/>
          <w:color w:val="000000"/>
        </w:rPr>
        <w:t xml:space="preserve"> </w:t>
      </w:r>
      <w:r w:rsidR="004176C9" w:rsidRPr="00A10451">
        <w:rPr>
          <w:rFonts w:cs="David" w:hint="cs"/>
          <w:color w:val="000000"/>
        </w:rPr>
        <w:t xml:space="preserve">simplifying assumptions </w:t>
      </w:r>
      <w:ins w:id="709" w:author="Idit Balachsan" w:date="2019-06-04T15:34:00Z">
        <w:r w:rsidR="001E1D40">
          <w:rPr>
            <w:rFonts w:cs="David"/>
            <w:color w:val="000000"/>
          </w:rPr>
          <w:t>are</w:t>
        </w:r>
      </w:ins>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ins w:id="710" w:author="Idit Balachsan" w:date="2019-06-04T15:35:00Z">
        <w:r w:rsidR="001E1D40">
          <w:rPr>
            <w:rFonts w:cs="David"/>
            <w:color w:val="FF0000"/>
          </w:rPr>
          <w:t>1</w:t>
        </w:r>
      </w:ins>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t xml:space="preserve">The </w:t>
      </w:r>
      <w:ins w:id="711" w:author="Idit Balachsan" w:date="2019-06-04T16:11:00Z">
        <w:r w:rsidR="00EC2189">
          <w:rPr>
            <w:rFonts w:cs="David"/>
            <w:color w:val="000000"/>
          </w:rPr>
          <w:t xml:space="preserve">eddy </w:t>
        </w:r>
      </w:ins>
      <w:r w:rsidRPr="000061CE">
        <w:rPr>
          <w:rFonts w:cs="David" w:hint="cs"/>
          <w:color w:val="000000" w:themeColor="text1"/>
        </w:rPr>
        <w:t xml:space="preserve">diffusion </w:t>
      </w:r>
      <w:r w:rsidRPr="00A10451">
        <w:rPr>
          <w:rFonts w:cs="David" w:hint="cs"/>
          <w:color w:val="000000"/>
        </w:rPr>
        <w:t>coefficient K</w:t>
      </w:r>
      <w:ins w:id="712" w:author="Idit Balachsan" w:date="2019-06-05T10:22:00Z">
        <w:r w:rsidR="009D07BB">
          <w:rPr>
            <w:rFonts w:cs="David"/>
            <w:color w:val="000000"/>
          </w:rPr>
          <w:t xml:space="preserve"> </w:t>
        </w:r>
      </w:ins>
      <w:ins w:id="713" w:author="Idit Balachsan" w:date="2019-06-04T16:13:00Z">
        <w:r w:rsidR="00DB605B">
          <w:rPr>
            <w:rFonts w:cs="David"/>
            <w:color w:val="000000"/>
          </w:rPr>
          <w:t>[m</w:t>
        </w:r>
        <w:r w:rsidR="00DB605B" w:rsidRPr="00D71962">
          <w:rPr>
            <w:rFonts w:cs="David"/>
            <w:color w:val="000000"/>
            <w:vertAlign w:val="superscript"/>
          </w:rPr>
          <w:t>2</w:t>
        </w:r>
        <w:r w:rsidR="00DB605B">
          <w:rPr>
            <w:rFonts w:cs="David"/>
            <w:color w:val="000000"/>
          </w:rPr>
          <w:t>/2]</w:t>
        </w:r>
      </w:ins>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ins w:id="714" w:author="Idit Balachsan" w:date="2019-06-04T16:12:00Z">
            <w:rPr>
              <w:rFonts w:ascii="Cambria Math" w:hAnsi="Cambria Math" w:cs="David"/>
              <w:color w:val="000000"/>
            </w:rPr>
            <m:t>:</m:t>
          </w:ins>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6A64417E" w14:textId="46122219" w:rsidR="00B63030" w:rsidRPr="00FB57E6" w:rsidDel="003C0173" w:rsidRDefault="00624D21" w:rsidP="002A0F4B">
      <w:pPr>
        <w:ind w:right="-2"/>
        <w:rPr>
          <w:del w:id="715" w:author="Idit Balachsan" w:date="2019-06-05T15:51:00Z"/>
          <w:rFonts w:cs="David"/>
          <w:color w:val="000000"/>
        </w:rPr>
      </w:pPr>
      <w:r w:rsidRPr="00A10451">
        <w:rPr>
          <w:rFonts w:cs="David" w:hint="cs"/>
          <w:color w:val="000000"/>
        </w:rPr>
        <w:t>To these assumptions we ad</w:t>
      </w:r>
      <w:r w:rsidR="00EB101A" w:rsidRPr="00A10451">
        <w:rPr>
          <w:rFonts w:cs="David" w:hint="cs"/>
          <w:color w:val="000000"/>
        </w:rPr>
        <w:t xml:space="preserve">d that the material diffused is </w:t>
      </w:r>
      <w:ins w:id="716" w:author="Idit Balachsan" w:date="2019-06-04T15:58:00Z">
        <w:r w:rsidR="002A0F4B">
          <w:rPr>
            <w:rFonts w:cs="David"/>
            <w:color w:val="000000"/>
          </w:rPr>
          <w:t>non-reactive in the atmosphere</w:t>
        </w:r>
      </w:ins>
      <w:r w:rsidR="00EB101A" w:rsidRPr="00A10451">
        <w:rPr>
          <w:rFonts w:cs="David" w:hint="cs"/>
          <w:color w:val="000000"/>
        </w:rPr>
        <w:t>, with a negligible deposition rate and that background pollution is negligible</w:t>
      </w:r>
      <w:ins w:id="717" w:author="Idit Balachsan" w:date="2019-06-04T15:59:00Z">
        <w:r w:rsidR="002A0F4B">
          <w:rPr>
            <w:rFonts w:cs="David"/>
            <w:color w:val="000000"/>
          </w:rPr>
          <w:t xml:space="preserve"> as well</w:t>
        </w:r>
      </w:ins>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r w:rsidR="00DD060D">
        <w:rPr>
          <w:rFonts w:cs="David"/>
          <w:color w:val="000000" w:themeColor="text1"/>
        </w:rPr>
        <w:t xml:space="preserve"> (</w:t>
      </w:r>
      <w:r w:rsidR="00DD060D" w:rsidRPr="00692804">
        <w:rPr>
          <w:rFonts w:cs="David"/>
          <w:color w:val="FF0000"/>
        </w:rPr>
        <w:t>cite</w:t>
      </w:r>
      <w:r w:rsidR="00DD060D">
        <w:rPr>
          <w:rFonts w:cs="David"/>
          <w:color w:val="000000" w:themeColor="text1"/>
        </w:rPr>
        <w:t>)</w:t>
      </w:r>
      <w:r w:rsidR="00155B1E" w:rsidRPr="00A10451">
        <w:rPr>
          <w:rFonts w:cs="David" w:hint="cs"/>
          <w:color w:val="000000" w:themeColor="text1"/>
        </w:rPr>
        <w:t>:</w:t>
      </w:r>
    </w:p>
    <w:p w14:paraId="1C9FE105" w14:textId="4C60320C" w:rsidR="00B1137C" w:rsidDel="003C0173" w:rsidRDefault="004162BC" w:rsidP="003C0173">
      <w:pPr>
        <w:ind w:right="-2"/>
        <w:rPr>
          <w:del w:id="718" w:author="Idit Balachsan" w:date="2019-06-05T15:52:00Z"/>
          <w:rFonts w:cs="David"/>
          <w:color w:val="000000"/>
        </w:rPr>
        <w:pPrChange w:id="719" w:author="Idit Balachsan" w:date="2019-06-05T15:51: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ins w:id="720" w:author="Idit Balachsan" w:date="2019-06-05T15:52:00Z">
        <w:r w:rsidR="003C0173">
          <w:rPr>
            <w:rFonts w:cs="David"/>
            <w:color w:val="000000"/>
          </w:rPr>
          <w:t xml:space="preserve"> and </w:t>
        </w:r>
      </w:ins>
    </w:p>
    <w:p w14:paraId="7B0DC318" w14:textId="42848F1A" w:rsidR="00B1137C" w:rsidDel="003C0173" w:rsidRDefault="004162BC" w:rsidP="003C0173">
      <w:pPr>
        <w:ind w:right="-2"/>
        <w:rPr>
          <w:del w:id="721" w:author="Idit Balachsan" w:date="2019-06-05T15:52:00Z"/>
          <w:rFonts w:cs="David"/>
          <w:color w:val="000000"/>
        </w:rPr>
        <w:pPrChange w:id="722" w:author="Idit Balachsan" w:date="2019-06-05T15:52:00Z">
          <w:pPr>
            <w:ind w:right="-2"/>
            <w:jc w:val="center"/>
          </w:pPr>
        </w:pPrChange>
      </w:pP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ins w:id="723" w:author="Idit Balachsan" w:date="2019-06-05T15:52:00Z">
        <w:r w:rsidR="003C0173">
          <w:rPr>
            <w:rFonts w:cs="David"/>
            <w:color w:val="000000"/>
          </w:rPr>
          <w:t xml:space="preserve">. </w:t>
        </w:r>
      </w:ins>
    </w:p>
    <w:p w14:paraId="0982157C" w14:textId="7361875E" w:rsidR="00E50AE6" w:rsidRDefault="004D5CE9" w:rsidP="003C0173">
      <w:pPr>
        <w:ind w:right="-2"/>
        <w:rPr>
          <w:ins w:id="724" w:author="Idit Balachsan" w:date="2019-06-04T16:26:00Z"/>
          <w:rFonts w:cs="David"/>
          <w:color w:val="000000" w:themeColor="text1"/>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5F4045">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39]","plainTextFormattedCitation":"[39]","previouslyFormattedCitation":"[39]"},"properties":{"noteIndex":0},"schema":"https://github.com/citation-style-language/schema/raw/master/csl-citation.json"}</w:instrText>
      </w:r>
      <w:r w:rsidR="00B8015B" w:rsidRPr="00A10451">
        <w:rPr>
          <w:rFonts w:cs="David" w:hint="cs"/>
          <w:color w:val="000000" w:themeColor="text1"/>
        </w:rPr>
        <w:fldChar w:fldCharType="separate"/>
      </w:r>
      <w:r w:rsidR="005F4045" w:rsidRPr="005F4045">
        <w:rPr>
          <w:rFonts w:cs="David"/>
          <w:noProof/>
          <w:color w:val="000000" w:themeColor="text1"/>
        </w:rPr>
        <w:t>[39]</w:t>
      </w:r>
      <w:r w:rsidR="00B8015B" w:rsidRPr="00A10451">
        <w:rPr>
          <w:rFonts w:cs="David" w:hint="cs"/>
          <w:color w:val="000000" w:themeColor="text1"/>
        </w:rPr>
        <w:fldChar w:fldCharType="end"/>
      </w:r>
      <w:r w:rsidR="00C75E4A" w:rsidRPr="00A10451">
        <w:rPr>
          <w:rFonts w:cs="David" w:hint="cs"/>
          <w:color w:val="000000" w:themeColor="text1"/>
        </w:rPr>
        <w:t xml:space="preserve">, using </w:t>
      </w:r>
      <w:r w:rsidR="001827A8" w:rsidRPr="00A10451">
        <w:rPr>
          <w:rFonts w:cs="David" w:hint="cs"/>
          <w:color w:val="000000" w:themeColor="text1"/>
        </w:rPr>
        <w:t xml:space="preserve">Pasquill-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5F4045">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40]","plainTextFormattedCitation":"[40]","previouslyFormattedCitation":"[40]"},"properties":{"noteIndex":0},"schema":"https://github.com/citation-style-language/schema/raw/master/csl-citation.json"}</w:instrText>
      </w:r>
      <w:r w:rsidR="00A10451">
        <w:rPr>
          <w:rFonts w:cs="David"/>
          <w:color w:val="000000" w:themeColor="text1"/>
        </w:rPr>
        <w:fldChar w:fldCharType="separate"/>
      </w:r>
      <w:r w:rsidR="005F4045" w:rsidRPr="005F4045">
        <w:rPr>
          <w:rFonts w:cs="David"/>
          <w:noProof/>
          <w:color w:val="000000" w:themeColor="text1"/>
        </w:rPr>
        <w:t>[40]</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296883">
      <w:pPr>
        <w:pStyle w:val="Heading3"/>
      </w:pPr>
      <w:r w:rsidRPr="00A10451">
        <w:rPr>
          <w:rFonts w:hint="cs"/>
        </w:rPr>
        <w:t xml:space="preserve">Meteorology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w:t>
      </w:r>
      <w:r w:rsidR="006150B1" w:rsidRPr="00A10451">
        <w:rPr>
          <w:rFonts w:cs="David" w:hint="cs"/>
          <w:color w:val="000000"/>
        </w:rPr>
        <w:lastRenderedPageBreak/>
        <w:t xml:space="preserve">characterized as </w:t>
      </w:r>
      <w:r w:rsidR="006150B1" w:rsidRPr="002F3C42">
        <w:rPr>
          <w:rFonts w:cs="David" w:hint="cs"/>
          <w:b/>
          <w:bCs/>
          <w:color w:val="000000"/>
        </w:rPr>
        <w:t>neutral</w:t>
      </w:r>
      <w:ins w:id="725" w:author="Idit Balachsan" w:date="2019-06-05T10:33:00Z">
        <w:r w:rsidR="005B41E3">
          <w:rPr>
            <w:rFonts w:cs="David"/>
            <w:color w:val="000000"/>
          </w:rPr>
          <w:t xml:space="preserve">, when </w:t>
        </w:r>
      </w:ins>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ins w:id="726" w:author="Idit Balachsan" w:date="2019-06-05T10:34:00Z">
        <w:r w:rsidR="005B41E3">
          <w:rPr>
            <w:rFonts w:cs="David"/>
            <w:color w:val="000000"/>
          </w:rPr>
          <w:t>.</w:t>
        </w:r>
      </w:ins>
    </w:p>
    <w:p w14:paraId="41D014E1" w14:textId="216E5BC3"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5F4045">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39]","plainTextFormattedCitation":"[1], [39]","previouslyFormattedCitation":"[1], [39]"},"properties":{"noteIndex":0},"schema":"https://github.com/citation-style-language/schema/raw/master/csl-citation.json"}</w:instrText>
      </w:r>
      <w:r>
        <w:rPr>
          <w:rFonts w:cs="David"/>
          <w:color w:val="000000"/>
        </w:rPr>
        <w:fldChar w:fldCharType="separate"/>
      </w:r>
      <w:r w:rsidR="005F4045" w:rsidRPr="005F4045">
        <w:rPr>
          <w:rFonts w:cs="David"/>
          <w:noProof/>
          <w:color w:val="000000"/>
        </w:rPr>
        <w:t>[1], [39]</w:t>
      </w:r>
      <w:r>
        <w:rPr>
          <w:rFonts w:cs="David"/>
          <w:color w:val="000000"/>
        </w:rPr>
        <w:fldChar w:fldCharType="end"/>
      </w:r>
      <w:r>
        <w:rPr>
          <w:rFonts w:cs="David"/>
          <w:color w:val="000000"/>
        </w:rPr>
        <w:t xml:space="preserve">, </w:t>
      </w:r>
      <w:r>
        <w:rPr>
          <w:rFonts w:cs="David"/>
          <w:color w:val="000000"/>
        </w:rPr>
        <w:fldChar w:fldCharType="begin" w:fldLock="1"/>
      </w:r>
      <w:r w:rsidR="005F4045">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41]","plainTextFormattedCitation":"[41]","previouslyFormattedCitation":"[41]"},"properties":{"noteIndex":0},"schema":"https://github.com/citation-style-language/schema/raw/master/csl-citation.json"}</w:instrText>
      </w:r>
      <w:r>
        <w:rPr>
          <w:rFonts w:cs="David"/>
          <w:color w:val="000000"/>
        </w:rPr>
        <w:fldChar w:fldCharType="separate"/>
      </w:r>
      <w:r w:rsidR="005F4045" w:rsidRPr="005F4045">
        <w:rPr>
          <w:rFonts w:cs="David"/>
          <w:noProof/>
          <w:color w:val="000000"/>
        </w:rPr>
        <w:t>[41]</w:t>
      </w:r>
      <w:r>
        <w:rPr>
          <w:rFonts w:cs="David"/>
          <w:color w:val="000000"/>
        </w:rPr>
        <w:fldChar w:fldCharType="end"/>
      </w:r>
      <w:r w:rsidRPr="00A10451">
        <w:rPr>
          <w:rFonts w:cs="David" w:hint="cs"/>
          <w:color w:val="000000"/>
        </w:rPr>
        <w:t>.</w:t>
      </w:r>
    </w:p>
    <w:p w14:paraId="67A2F87B" w14:textId="7F084439" w:rsidR="00F32B30" w:rsidRDefault="00A20FB6" w:rsidP="003B4D39">
      <w:pPr>
        <w:ind w:right="-2"/>
        <w:rPr>
          <w:ins w:id="727" w:author="Idit Balachsan" w:date="2019-06-05T10:39:00Z"/>
          <w:rFonts w:cs="David"/>
          <w:color w:val="000000" w:themeColor="text1"/>
        </w:rPr>
      </w:pPr>
      <w:ins w:id="728" w:author="Idit Balachsan" w:date="2019-06-05T10:35:00Z">
        <w:r>
          <w:tab/>
        </w:r>
      </w:ins>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r w:rsidR="00990755" w:rsidRPr="00A10451">
        <w:rPr>
          <w:rFonts w:cs="David" w:hint="cs"/>
          <w:color w:val="000000" w:themeColor="text1"/>
        </w:rPr>
        <w:t>Pasquill</w:t>
      </w:r>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5F4045">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2]","plainTextFormattedCitation":"[42]","previouslyFormattedCitation":"[42]"},"properties":{"noteIndex":0},"schema":"https://github.com/citation-style-language/schema/raw/master/csl-citation.json"}</w:instrText>
      </w:r>
      <w:r w:rsidR="00EE5892" w:rsidRPr="009E78A4">
        <w:rPr>
          <w:rFonts w:cs="David" w:hint="cs"/>
          <w:color w:val="000000" w:themeColor="text1"/>
        </w:rPr>
        <w:fldChar w:fldCharType="separate"/>
      </w:r>
      <w:r w:rsidR="005F4045" w:rsidRPr="005F4045">
        <w:rPr>
          <w:rFonts w:cs="David"/>
          <w:noProof/>
          <w:color w:val="000000" w:themeColor="text1"/>
        </w:rPr>
        <w:t>[4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ins w:id="729" w:author="Idit Balachsan" w:date="2019-06-05T10:38:00Z">
        <w:r w:rsidR="00F32B30">
          <w:rPr>
            <w:rFonts w:cs="David"/>
            <w:color w:val="000000" w:themeColor="text1"/>
          </w:rPr>
          <w:t xml:space="preserve">empirical </w:t>
        </w:r>
      </w:ins>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ins w:id="730" w:author="Idit Balachsan" w:date="2019-06-05T10:36:00Z">
        <w:r w:rsidR="00F32B30">
          <w:rPr>
            <w:rFonts w:cs="David"/>
            <w:color w:val="000000" w:themeColor="text1"/>
          </w:rPr>
          <w:t xml:space="preserve"> </w:t>
        </w:r>
      </w:ins>
      <w:r w:rsidR="003511FB" w:rsidRPr="009E78A4">
        <w:rPr>
          <w:rFonts w:cs="David" w:hint="cs"/>
          <w:color w:val="000000" w:themeColor="text1"/>
        </w:rPr>
        <w:fldChar w:fldCharType="begin" w:fldLock="1"/>
      </w:r>
      <w:r w:rsidR="005F4045">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3]","plainTextFormattedCitation":"[43]","previouslyFormattedCitation":"[43]"},"properties":{"noteIndex":0},"schema":"https://github.com/citation-style-language/schema/raw/master/csl-citation.json"}</w:instrText>
      </w:r>
      <w:r w:rsidR="003511FB" w:rsidRPr="009E78A4">
        <w:rPr>
          <w:rFonts w:cs="David" w:hint="cs"/>
          <w:color w:val="000000" w:themeColor="text1"/>
        </w:rPr>
        <w:fldChar w:fldCharType="separate"/>
      </w:r>
      <w:r w:rsidR="005F4045" w:rsidRPr="005F4045">
        <w:rPr>
          <w:rFonts w:cs="David"/>
          <w:noProof/>
          <w:color w:val="000000" w:themeColor="text1"/>
        </w:rPr>
        <w:t>[4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ins w:id="731" w:author="Idit Balachsan" w:date="2019-06-05T10:43:00Z">
        <w:r w:rsidR="00025A3C">
          <w:rPr>
            <w:rFonts w:cs="David"/>
            <w:color w:val="000000" w:themeColor="text1"/>
          </w:rPr>
          <w:t>proposed work</w:t>
        </w:r>
      </w:ins>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ins w:id="732" w:author="Idit Balachsan" w:date="2019-06-05T10:44:00Z">
        <w:r w:rsidR="00025A3C">
          <w:rPr>
            <w:rFonts w:cs="David"/>
            <w:color w:val="000000" w:themeColor="text1"/>
          </w:rPr>
          <w:t xml:space="preserve"> (section X)</w:t>
        </w:r>
      </w:ins>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del w:id="733" w:author="Idit Balachsan" w:date="2019-06-05T15:53:00Z">
        <w:r w:rsidR="00215A3E" w:rsidRPr="009E78A4" w:rsidDel="00A262BA">
          <w:rPr>
            <w:rFonts w:cs="David" w:hint="cs"/>
            <w:color w:val="000000" w:themeColor="text1"/>
          </w:rPr>
          <w:delText xml:space="preserve">(sometimes referred to as </w:delTex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sidDel="00A262BA">
          <w:rPr>
            <w:rFonts w:cs="David" w:hint="cs"/>
            <w:color w:val="000000" w:themeColor="text1"/>
          </w:rPr>
          <w:delText xml:space="preserve">) </w:delText>
        </w:r>
      </w:del>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r w:rsidR="00C8129F" w:rsidRPr="009E78A4">
        <w:rPr>
          <w:rFonts w:cs="David" w:hint="cs"/>
          <w:color w:val="000000" w:themeColor="text1"/>
        </w:rPr>
        <w:t>Pasquill-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ins w:id="734" w:author="Idit Balachsan" w:date="2019-06-05T10:39:00Z"/>
          <w:rFonts w:cs="David"/>
          <w:color w:val="000000" w:themeColor="text1"/>
        </w:rPr>
      </w:pPr>
    </w:p>
    <w:p w14:paraId="164046C8" w14:textId="72F0A5D2" w:rsidR="00FF6335" w:rsidRPr="00C419E3" w:rsidRDefault="00CA39E2" w:rsidP="00296883">
      <w:pPr>
        <w:pStyle w:val="Heading3"/>
      </w:pPr>
      <w:ins w:id="735" w:author="Idit Balachsan" w:date="2019-06-06T16:20:00Z">
        <w:r>
          <w:t>The</w:t>
        </w:r>
      </w:ins>
      <w:ins w:id="736" w:author="Idit Balachsan" w:date="2019-06-06T11:07:00Z">
        <w:r w:rsidR="00544F4A">
          <w:t xml:space="preserve"> </w:t>
        </w:r>
      </w:ins>
      <w:del w:id="737" w:author="Idit Balachsan" w:date="2019-06-05T13:19:00Z">
        <w:r w:rsidR="00FF6335" w:rsidRPr="00C419E3" w:rsidDel="0015315E">
          <w:rPr>
            <w:rFonts w:hint="cs"/>
          </w:rPr>
          <w:delText xml:space="preserve">Evolutionary algorithms </w:delText>
        </w:r>
      </w:del>
      <w:r w:rsidR="00FF6335" w:rsidRPr="00C419E3">
        <w:rPr>
          <w:rFonts w:hint="cs"/>
        </w:rPr>
        <w:t xml:space="preserve">Borg </w:t>
      </w:r>
      <w:ins w:id="738" w:author="Idit Balachsan" w:date="2019-06-05T13:19:00Z">
        <w:r w:rsidR="0015315E">
          <w:t xml:space="preserve">Multi-Objective </w:t>
        </w:r>
      </w:ins>
      <w:ins w:id="739" w:author="Idit Balachsan" w:date="2019-06-06T11:07:00Z">
        <w:r w:rsidR="00544F4A">
          <w:t>Evolutionary algorithm</w:t>
        </w:r>
      </w:ins>
      <w:ins w:id="740" w:author="Idit Balachsan" w:date="2019-06-05T13:19:00Z">
        <w:r w:rsidR="0015315E">
          <w:t xml:space="preserve"> (</w:t>
        </w:r>
      </w:ins>
      <w:r w:rsidR="00FF6335" w:rsidRPr="00C419E3">
        <w:rPr>
          <w:rFonts w:hint="cs"/>
        </w:rPr>
        <w:t>MOEA</w:t>
      </w:r>
      <w:ins w:id="741" w:author="Idit Balachsan" w:date="2019-06-05T13:19:00Z">
        <w:r w:rsidR="0015315E">
          <w:t>)</w:t>
        </w:r>
      </w:ins>
      <w:r w:rsidR="00FF6335" w:rsidRPr="00C419E3">
        <w:t xml:space="preserve"> </w:t>
      </w:r>
      <w:ins w:id="742" w:author="Idit Balachsan" w:date="2019-06-04T16:23:00Z">
        <w:r w:rsidR="002608AF">
          <w:t>framework</w:t>
        </w:r>
      </w:ins>
    </w:p>
    <w:p w14:paraId="3A929D28" w14:textId="77777777" w:rsidR="00145B31" w:rsidRDefault="00145B31" w:rsidP="00145B31">
      <w:pPr>
        <w:ind w:right="-2"/>
        <w:rPr>
          <w:ins w:id="743" w:author="Idit Balachsan" w:date="2019-06-10T16:31:00Z"/>
          <w:rFonts w:cs="David"/>
        </w:rPr>
        <w:pPrChange w:id="744" w:author="Idit Balachsan" w:date="2019-06-10T16:31:00Z">
          <w:pPr>
            <w:ind w:right="-2" w:firstLine="720"/>
          </w:pPr>
        </w:pPrChange>
      </w:pPr>
      <w:ins w:id="745" w:author="Idit Balachsan" w:date="2019-06-10T16:31:00Z">
        <w:r w:rsidRPr="00A10451">
          <w:rPr>
            <w:rFonts w:cs="David" w:hint="cs"/>
          </w:rPr>
          <w:t xml:space="preserve">It should be noted that the optimization techniques may be implemented as a single objective scheme or </w:t>
        </w:r>
        <w:r>
          <w:rPr>
            <w:rFonts w:cs="David"/>
          </w:rPr>
          <w:t xml:space="preserve">as </w:t>
        </w:r>
        <w:r w:rsidRPr="00A10451">
          <w:rPr>
            <w:rFonts w:cs="David" w:hint="cs"/>
          </w:rPr>
          <w:t>a multi-objective</w:t>
        </w:r>
        <w:r>
          <w:rPr>
            <w:rFonts w:cs="David"/>
          </w:rPr>
          <w:t xml:space="preserve"> one. The advantage of the latter approach will be discussed in Section X.</w:t>
        </w:r>
      </w:ins>
    </w:p>
    <w:p w14:paraId="3AE818A2" w14:textId="66547CC4" w:rsidR="00FF6335" w:rsidDel="00DA4DB3" w:rsidRDefault="00FF6335" w:rsidP="00B232A8">
      <w:pPr>
        <w:pStyle w:val="Heading2"/>
        <w:rPr>
          <w:del w:id="746" w:author="Idit Balachsan" w:date="2019-06-05T13:14:00Z"/>
          <w:rFonts w:cs="David"/>
          <w:color w:val="FF0000"/>
        </w:rPr>
      </w:pPr>
    </w:p>
    <w:p w14:paraId="52435AFF" w14:textId="7D06C2C6" w:rsidR="00DA4DB3" w:rsidRDefault="00DA4DB3" w:rsidP="00DA4DB3">
      <w:pPr>
        <w:rPr>
          <w:ins w:id="747" w:author="Idit Balachsan" w:date="2019-06-05T13:14:00Z"/>
        </w:rPr>
      </w:pPr>
    </w:p>
    <w:p w14:paraId="076B137B" w14:textId="77777777" w:rsidR="00DA4DB3" w:rsidRPr="00DA4DB3" w:rsidRDefault="00DA4DB3" w:rsidP="00DA4DB3">
      <w:pPr>
        <w:rPr>
          <w:ins w:id="748" w:author="Idit Balachsan" w:date="2019-06-05T13:14:00Z"/>
          <w:rPrChange w:id="749" w:author="Idit Balachsan" w:date="2019-06-05T13:14:00Z">
            <w:rPr>
              <w:ins w:id="750" w:author="Idit Balachsan" w:date="2019-06-05T13:14:00Z"/>
              <w:rFonts w:cs="David"/>
              <w:color w:val="FF0000"/>
            </w:rPr>
          </w:rPrChange>
        </w:rPr>
        <w:pPrChange w:id="751" w:author="Idit Balachsan" w:date="2019-06-05T13:14:00Z">
          <w:pPr>
            <w:ind w:right="-2"/>
          </w:pPr>
        </w:pPrChange>
      </w:pPr>
    </w:p>
    <w:p w14:paraId="0F0BE9D7" w14:textId="77777777" w:rsidR="00A4714A" w:rsidRDefault="00A4714A" w:rsidP="00937E3F">
      <w:pPr>
        <w:pStyle w:val="Heading2"/>
      </w:pPr>
    </w:p>
    <w:p w14:paraId="04B98998" w14:textId="6E961761" w:rsidR="00B37986" w:rsidRPr="00A10451" w:rsidRDefault="00B37986" w:rsidP="00937E3F">
      <w:pPr>
        <w:pStyle w:val="Heading2"/>
      </w:pPr>
      <w:commentRangeStart w:id="752"/>
      <w:commentRangeStart w:id="753"/>
      <w:r w:rsidRPr="00A10451">
        <w:rPr>
          <w:rFonts w:hint="cs"/>
        </w:rPr>
        <w:t>Methodology – problem formulation and optimization</w:t>
      </w:r>
    </w:p>
    <w:p w14:paraId="38B6486C" w14:textId="324BA9A5" w:rsidR="00446642" w:rsidRPr="00A10451" w:rsidRDefault="00446642" w:rsidP="00296883">
      <w:pPr>
        <w:pStyle w:val="Heading3"/>
      </w:pPr>
      <w:r w:rsidRPr="00A10451">
        <w:rPr>
          <w:rFonts w:hint="cs"/>
        </w:rPr>
        <w:t>General formulation</w:t>
      </w:r>
      <w:commentRangeEnd w:id="752"/>
      <w:r w:rsidR="008056AF">
        <w:rPr>
          <w:rStyle w:val="CommentReference"/>
          <w:rFonts w:eastAsia="Times New Roman" w:cs="Times New Roman"/>
          <w:b w:val="0"/>
          <w:color w:val="auto"/>
        </w:rPr>
        <w:commentReference w:id="752"/>
      </w:r>
      <w:commentRangeEnd w:id="753"/>
      <w:r w:rsidR="00561AB9">
        <w:rPr>
          <w:rStyle w:val="CommentReference"/>
          <w:rFonts w:eastAsia="Times New Roman" w:cs="Times New Roman"/>
          <w:b w:val="0"/>
          <w:color w:val="auto"/>
        </w:rPr>
        <w:commentReference w:id="753"/>
      </w:r>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ins w:id="754" w:author="Idit Balachsan" w:date="2019-06-05T10:57:00Z">
        <w:r w:rsidR="00636A48">
          <w:rPr>
            <w:rFonts w:cs="David"/>
          </w:rPr>
          <w:t>at</w:t>
        </w:r>
      </w:ins>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4162BC"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755" w:author="Idit Balachsan" w:date="2019-06-05T11:04:00Z">
              <w:r w:rsidR="009B3DA0">
                <w:rPr>
                  <w:rFonts w:cs="David"/>
                  <w:noProof/>
                  <w:color w:val="000000"/>
                </w:rPr>
                <w:t>2</w:t>
              </w:r>
            </w:ins>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4162BC"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756" w:author="Idit Balachsan" w:date="2019-06-05T11:04:00Z">
              <w:r w:rsidR="009B3DA0">
                <w:rPr>
                  <w:rFonts w:cs="David"/>
                  <w:noProof/>
                  <w:color w:val="000000"/>
                </w:rPr>
                <w:t>3</w:t>
              </w:r>
            </w:ins>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296883">
      <w:pPr>
        <w:pStyle w:val="Heading3"/>
      </w:pPr>
      <w:r w:rsidRPr="00A10451">
        <w:rPr>
          <w:rFonts w:hint="cs"/>
        </w:rPr>
        <w:t>Pairwise Euclidean distance (PED)</w:t>
      </w:r>
    </w:p>
    <w:p w14:paraId="068BADEB" w14:textId="5247D880" w:rsidR="00C419E3" w:rsidRPr="00BE5FE7" w:rsidRDefault="00930E6B" w:rsidP="00607AE0">
      <w:pPr>
        <w:ind w:right="-2"/>
        <w:rPr>
          <w:rFonts w:cs="David"/>
          <w:color w:val="000000"/>
        </w:rPr>
      </w:pPr>
      <w:ins w:id="757" w:author="Idit Balachsan" w:date="2019-06-04T17:43:00Z">
        <w:r>
          <w:rPr>
            <w:rFonts w:cs="David"/>
            <w:color w:val="000000"/>
          </w:rPr>
          <w:t xml:space="preserve">With the objective of </w:t>
        </w:r>
      </w:ins>
      <w:ins w:id="758" w:author="Idit Balachsan" w:date="2019-06-04T17:44:00Z">
        <w:r w:rsidR="001C5E60">
          <w:rPr>
            <w:rFonts w:cs="David"/>
            <w:color w:val="000000"/>
          </w:rPr>
          <w:t xml:space="preserve">finding </w:t>
        </w:r>
      </w:ins>
      <w:ins w:id="759" w:author="Idit Balachsan" w:date="2019-06-04T17:46:00Z">
        <w:r w:rsidR="001C5E60">
          <w:rPr>
            <w:rFonts w:cs="David"/>
            <w:color w:val="000000"/>
          </w:rPr>
          <w:t xml:space="preserve">a possible </w:t>
        </w:r>
        <w:r w:rsidR="001C5E60">
          <w:t>increase in industrial gas emission</w:t>
        </w:r>
        <w:r w:rsidR="009C4117">
          <w:t xml:space="preserve">s, </w:t>
        </w:r>
      </w:ins>
      <w:ins w:id="760" w:author="Idit Balachsan" w:date="2019-06-04T17:47:00Z">
        <w:r w:rsidR="009C4117">
          <w:t xml:space="preserve">a criterion </w:t>
        </w:r>
      </w:ins>
      <w:ins w:id="761" w:author="Idit Balachsan" w:date="2019-06-04T21:21:00Z">
        <w:r w:rsidR="00ED3F83">
          <w:t xml:space="preserve">that </w:t>
        </w:r>
      </w:ins>
      <w:ins w:id="762" w:author="Idit Balachsan" w:date="2019-06-04T21:23:00Z">
        <w:r w:rsidR="00ED3F83" w:rsidRPr="00ED3F83">
          <w:t>incorporate</w:t>
        </w:r>
        <w:r w:rsidR="00ED3F83">
          <w:t>s</w:t>
        </w:r>
        <w:r w:rsidR="00ED3F83" w:rsidRPr="00ED3F83">
          <w:t xml:space="preserve"> </w:t>
        </w:r>
        <w:r w:rsidR="00ED3F83">
          <w:t xml:space="preserve">the </w:t>
        </w:r>
      </w:ins>
      <w:ins w:id="763" w:author="Idit Balachsan" w:date="2019-06-04T17:47:00Z">
        <w:r w:rsidR="00C8720C">
          <w:t xml:space="preserve">sensitivity of the deployed network to </w:t>
        </w:r>
      </w:ins>
      <w:ins w:id="764" w:author="Idit Balachsan" w:date="2019-06-04T17:48:00Z">
        <w:r w:rsidR="001F4544">
          <w:t xml:space="preserve">changes in the </w:t>
        </w:r>
      </w:ins>
      <w:ins w:id="765" w:author="Idit Balachsan" w:date="2019-06-04T18:05:00Z">
        <w:r w:rsidR="0086238D">
          <w:t>source term</w:t>
        </w:r>
      </w:ins>
      <w:ins w:id="766" w:author="Idit Balachsan" w:date="2019-06-04T17:48:00Z">
        <w:r w:rsidR="001F4544">
          <w:t xml:space="preserve"> needs to be defined. </w:t>
        </w:r>
      </w:ins>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ins w:id="767" w:author="Idit Balachsan" w:date="2019-06-05T11:01:00Z">
        <w:r w:rsidR="00636A48">
          <w:rPr>
            <w:rFonts w:cs="David"/>
            <w:color w:val="000000" w:themeColor="text1"/>
          </w:rPr>
          <w:t>at</w:t>
        </w:r>
      </w:ins>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ins w:id="768" w:author="Idit Balachsan" w:date="2019-06-04T17:37:00Z">
        <w:r>
          <w:rPr>
            <w:rFonts w:cs="David"/>
            <w:color w:val="000000" w:themeColor="text1"/>
          </w:rPr>
          <w:t>,</w:t>
        </w:r>
      </w:ins>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different {S}' and {S}"</w:t>
      </w:r>
      <w:ins w:id="769" w:author="Idit Balachsan" w:date="2019-06-04T17:37:00Z">
        <w:r>
          <w:rPr>
            <w:rFonts w:cs="David"/>
            <w:color w:val="000000" w:themeColor="text1"/>
          </w:rPr>
          <w:t>,</w:t>
        </w:r>
      </w:ins>
      <w:r w:rsidR="00C419E3" w:rsidRPr="00A10451">
        <w:rPr>
          <w:rFonts w:cs="David" w:hint="cs"/>
          <w:color w:val="000000" w:themeColor="text1"/>
        </w:rPr>
        <w:t xml:space="preserve"> is</w:t>
      </w:r>
      <w:r w:rsidR="001F12EC">
        <w:rPr>
          <w:rFonts w:cs="David"/>
          <w:color w:val="000000" w:themeColor="text1"/>
        </w:rPr>
        <w:t xml:space="preserve"> </w:t>
      </w:r>
      <w:ins w:id="770" w:author="Idit Balachsan" w:date="2019-06-05T11:05:00Z">
        <w:r w:rsidR="009B3DA0">
          <w:rPr>
            <w:rFonts w:cs="David"/>
            <w:color w:val="000000" w:themeColor="text1"/>
          </w:rPr>
          <w:t>given by</w:t>
        </w:r>
      </w:ins>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p w14:paraId="41D84880" w14:textId="2704A040" w:rsidR="001A19D8" w:rsidRPr="00D151B4" w:rsidRDefault="004162BC"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771" w:author="Idit Balachsan" w:date="2019-06-05T11:04:00Z">
              <w:r w:rsidR="009B3DA0">
                <w:rPr>
                  <w:rFonts w:cs="David"/>
                  <w:noProof/>
                  <w:color w:val="000000"/>
                </w:rPr>
                <w:t>4</w:t>
              </w:r>
            </w:ins>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ins w:id="772" w:author="Idit Balachsan" w:date="2019-06-04T22:11:00Z"/>
          <w:rFonts w:cs="David"/>
          <w:color w:val="000000" w:themeColor="text1"/>
        </w:rPr>
      </w:pPr>
      <w:ins w:id="773" w:author="Idit Balachsan" w:date="2019-06-04T22:05:00Z">
        <w:r>
          <w:rPr>
            <w:rFonts w:cs="David"/>
            <w:color w:val="000000" w:themeColor="text1"/>
          </w:rPr>
          <w:t>A</w:t>
        </w:r>
      </w:ins>
      <w:r w:rsidR="00C419E3" w:rsidRPr="00A10451">
        <w:rPr>
          <w:rFonts w:cs="David" w:hint="cs"/>
          <w:color w:val="000000" w:themeColor="text1"/>
        </w:rPr>
        <w:t xml:space="preserve"> network set </w:t>
      </w:r>
      <w:ins w:id="774" w:author="Idit Balachsan" w:date="2019-06-04T22:05:00Z">
        <w:r>
          <w:rPr>
            <w:rFonts w:cs="David"/>
            <w:color w:val="000000" w:themeColor="text1"/>
          </w:rPr>
          <w:t>that is</w:t>
        </w:r>
        <w:r w:rsidRPr="00A10451">
          <w:rPr>
            <w:rFonts w:cs="David" w:hint="cs"/>
            <w:color w:val="000000" w:themeColor="text1"/>
          </w:rPr>
          <w:t xml:space="preserve"> </w:t>
        </w:r>
      </w:ins>
      <w:ins w:id="775" w:author="Idit Balachsan" w:date="2019-06-04T18:02:00Z">
        <w:r w:rsidR="00306584">
          <w:rPr>
            <w:rFonts w:cs="David"/>
            <w:color w:val="000000" w:themeColor="text1"/>
          </w:rPr>
          <w:t>sensitive</w:t>
        </w:r>
      </w:ins>
      <w:ins w:id="776" w:author="Idit Balachsan" w:date="2019-06-04T18:04:00Z">
        <w:r w:rsidR="0086238D">
          <w:rPr>
            <w:rFonts w:cs="David"/>
            <w:color w:val="000000" w:themeColor="text1"/>
          </w:rPr>
          <w:t xml:space="preserve"> to changes in the source</w:t>
        </w:r>
      </w:ins>
      <w:ins w:id="777" w:author="Idit Balachsan" w:date="2019-06-04T18:05:00Z">
        <w:r w:rsidR="00BB76AC">
          <w:rPr>
            <w:rFonts w:cs="David"/>
            <w:color w:val="000000" w:themeColor="text1"/>
          </w:rPr>
          <w:t xml:space="preserve"> term</w:t>
        </w:r>
      </w:ins>
      <w:ins w:id="778" w:author="Idit Balachsan" w:date="2019-06-04T22:06:00Z">
        <w:r>
          <w:rPr>
            <w:rFonts w:cs="David"/>
            <w:color w:val="000000" w:themeColor="text1"/>
          </w:rPr>
          <w:t xml:space="preserve"> will produce </w:t>
        </w:r>
      </w:ins>
      <w:ins w:id="779" w:author="Idit Balachsan" w:date="2019-06-04T18:05:00Z">
        <w:r w:rsidR="00BB76AC">
          <w:rPr>
            <w:rFonts w:cs="David"/>
            <w:color w:val="000000" w:themeColor="text1"/>
          </w:rPr>
          <w:t>high PED values</w:t>
        </w:r>
      </w:ins>
      <w:ins w:id="780" w:author="Idit Balachsan" w:date="2019-06-04T22:06:00Z">
        <w:r>
          <w:rPr>
            <w:rFonts w:cs="David"/>
            <w:color w:val="000000" w:themeColor="text1"/>
          </w:rPr>
          <w:t xml:space="preserve">. </w:t>
        </w:r>
        <w:r w:rsidR="008F6ABD" w:rsidRPr="00A10451">
          <w:rPr>
            <w:rFonts w:cs="David" w:hint="cs"/>
            <w:color w:val="000000" w:themeColor="text1"/>
          </w:rPr>
          <w:t xml:space="preserve">On the other hand, low PED values will characterize a </w:t>
        </w:r>
      </w:ins>
      <w:ins w:id="781" w:author="Idit Balachsan" w:date="2019-06-04T22:13:00Z">
        <w:r w:rsidR="003F4D67">
          <w:rPr>
            <w:rFonts w:cs="David"/>
            <w:color w:val="000000" w:themeColor="text1"/>
          </w:rPr>
          <w:t xml:space="preserve">non-sensitive </w:t>
        </w:r>
      </w:ins>
      <w:ins w:id="782" w:author="Idit Balachsan" w:date="2019-06-04T22:06:00Z">
        <w:r w:rsidR="008F6ABD" w:rsidRPr="00A10451">
          <w:rPr>
            <w:rFonts w:cs="David" w:hint="cs"/>
            <w:color w:val="000000" w:themeColor="text1"/>
          </w:rPr>
          <w:t xml:space="preserve">network of </w:t>
        </w:r>
      </w:ins>
      <w:ins w:id="783" w:author="Idit Balachsan" w:date="2019-06-04T22:16:00Z">
        <w:r w:rsidR="00EC1E67" w:rsidRPr="00A10451">
          <w:rPr>
            <w:rFonts w:cs="David"/>
            <w:color w:val="000000" w:themeColor="text1"/>
          </w:rPr>
          <w:t>sensors</w:t>
        </w:r>
        <w:r w:rsidR="00EC1E67">
          <w:rPr>
            <w:rFonts w:cs="David"/>
            <w:color w:val="000000" w:themeColor="text1"/>
          </w:rPr>
          <w:t xml:space="preserve"> and</w:t>
        </w:r>
      </w:ins>
      <w:ins w:id="784" w:author="Idit Balachsan" w:date="2019-06-04T22:14:00Z">
        <w:r w:rsidR="00227F69">
          <w:rPr>
            <w:rFonts w:cs="David"/>
            <w:color w:val="000000" w:themeColor="text1"/>
          </w:rPr>
          <w:t xml:space="preserve"> </w:t>
        </w:r>
      </w:ins>
      <w:ins w:id="785" w:author="Idit Balachsan" w:date="2019-06-04T22:16:00Z">
        <w:r w:rsidR="00EC1E67">
          <w:rPr>
            <w:rFonts w:cs="David"/>
            <w:color w:val="000000" w:themeColor="text1"/>
          </w:rPr>
          <w:t xml:space="preserve">might </w:t>
        </w:r>
      </w:ins>
      <w:ins w:id="786" w:author="Idit Balachsan" w:date="2019-06-04T22:14:00Z">
        <w:r w:rsidR="00227F69">
          <w:rPr>
            <w:rFonts w:cs="David"/>
            <w:color w:val="000000" w:themeColor="text1"/>
          </w:rPr>
          <w:t xml:space="preserve">indicate on low </w:t>
        </w:r>
      </w:ins>
      <w:ins w:id="787" w:author="Idit Balachsan" w:date="2019-06-04T22:15:00Z">
        <w:r w:rsidR="00227F69">
          <w:rPr>
            <w:rFonts w:cs="David"/>
            <w:color w:val="000000" w:themeColor="text1"/>
          </w:rPr>
          <w:t xml:space="preserve">ability </w:t>
        </w:r>
      </w:ins>
      <w:ins w:id="788" w:author="Idit Balachsan" w:date="2019-06-05T11:06:00Z">
        <w:r w:rsidR="0007354A">
          <w:rPr>
            <w:rFonts w:cs="David"/>
            <w:color w:val="000000" w:themeColor="text1"/>
          </w:rPr>
          <w:t xml:space="preserve">of such network </w:t>
        </w:r>
      </w:ins>
      <w:ins w:id="789" w:author="Idit Balachsan" w:date="2019-06-04T22:15:00Z">
        <w:r w:rsidR="00227F69">
          <w:rPr>
            <w:rFonts w:cs="David"/>
            <w:color w:val="000000" w:themeColor="text1"/>
          </w:rPr>
          <w:t xml:space="preserve">to </w:t>
        </w:r>
      </w:ins>
      <w:ins w:id="790" w:author="Idit Balachsan" w:date="2019-06-04T22:08:00Z">
        <w:r w:rsidR="008F6ABD">
          <w:t xml:space="preserve">resolve </w:t>
        </w:r>
      </w:ins>
      <w:ins w:id="791" w:author="Idit Balachsan" w:date="2019-06-04T22:09:00Z">
        <w:r w:rsidR="0008619D">
          <w:t xml:space="preserve">the </w:t>
        </w:r>
      </w:ins>
      <w:ins w:id="792" w:author="Idit Balachsan" w:date="2019-06-04T22:08:00Z">
        <w:r w:rsidR="008F6ABD">
          <w:t xml:space="preserve">specific </w:t>
        </w:r>
      </w:ins>
      <w:ins w:id="793" w:author="Idit Balachsan" w:date="2019-06-04T22:11:00Z">
        <w:r w:rsidR="005C7200">
          <w:t>source term estimation problem</w:t>
        </w:r>
      </w:ins>
      <w:ins w:id="794" w:author="Idit Balachsan" w:date="2019-06-04T22:15:00Z">
        <w:r w:rsidR="00227F69">
          <w:t xml:space="preserve">. </w:t>
        </w:r>
      </w:ins>
    </w:p>
    <w:p w14:paraId="5D76A521" w14:textId="2BA9D0D6" w:rsidR="00446642" w:rsidRPr="00A10451" w:rsidRDefault="00446642" w:rsidP="001C09D6">
      <w:pPr>
        <w:rPr>
          <w:rFonts w:cs="David"/>
        </w:rPr>
      </w:pPr>
    </w:p>
    <w:p w14:paraId="4FC7A0CD" w14:textId="3C7A3C01" w:rsidR="000B666F" w:rsidRPr="00A10451" w:rsidRDefault="00291250" w:rsidP="00296883">
      <w:pPr>
        <w:pStyle w:val="Heading3"/>
      </w:pPr>
      <w:r>
        <w:t>P</w:t>
      </w:r>
      <w:r w:rsidR="00446642" w:rsidRPr="00A10451">
        <w:rPr>
          <w:rFonts w:hint="cs"/>
        </w:rPr>
        <w:t>roblem formulation</w:t>
      </w:r>
    </w:p>
    <w:p w14:paraId="2DBF7E39" w14:textId="20C4D959" w:rsidR="00D151B4" w:rsidRPr="00E46E5E" w:rsidRDefault="00967170" w:rsidP="00E46E5E">
      <w:pPr>
        <w:rPr>
          <w:rFonts w:cs="David"/>
          <w:color w:val="000000" w:themeColor="text1"/>
        </w:rPr>
      </w:pPr>
      <w:r w:rsidRPr="00A10451">
        <w:rPr>
          <w:rFonts w:cs="David" w:hint="cs"/>
        </w:rPr>
        <w:t xml:space="preserve">In our problem, we </w:t>
      </w:r>
      <w:r w:rsidR="005016A9">
        <w:rPr>
          <w:rFonts w:cs="David"/>
        </w:rPr>
        <w:t xml:space="preserve">aim </w:t>
      </w:r>
      <w:ins w:id="795" w:author="Idit Balachsan" w:date="2019-06-04T17:31:00Z">
        <w:r w:rsidR="006C14B9">
          <w:rPr>
            <w:rFonts w:cs="David"/>
          </w:rPr>
          <w:t>at</w:t>
        </w:r>
        <w:r w:rsidR="006C14B9" w:rsidRPr="00A10451">
          <w:rPr>
            <w:rFonts w:cs="David" w:hint="cs"/>
          </w:rPr>
          <w:t xml:space="preserve"> </w:t>
        </w:r>
      </w:ins>
      <w:r w:rsidRPr="00A10451">
        <w:rPr>
          <w:rFonts w:cs="David" w:hint="cs"/>
        </w:rPr>
        <w:t>find</w:t>
      </w:r>
      <w:ins w:id="796" w:author="Idit Balachsan" w:date="2019-06-04T17:31:00Z">
        <w:r w:rsidR="006C14B9">
          <w:rPr>
            <w:rFonts w:cs="David"/>
          </w:rPr>
          <w:t>ing</w:t>
        </w:r>
      </w:ins>
      <w:r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ins w:id="797" w:author="Idit Balachsan" w:date="2019-06-05T11:09:00Z">
        <w:r w:rsidR="00873505">
          <w:rPr>
            <w:rFonts w:cs="David"/>
            <w:color w:val="FF0000"/>
          </w:rPr>
          <w:t>4</w:t>
        </w:r>
      </w:ins>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ins w:id="798" w:author="Idit Balachsan" w:date="2019-06-05T11:12:00Z">
        <w:r w:rsidR="00873505">
          <w:rPr>
            <w:rFonts w:cs="David"/>
            <w:color w:val="000000" w:themeColor="text1"/>
          </w:rPr>
          <w:t>generate</w:t>
        </w:r>
        <w:r w:rsidR="00873505" w:rsidRPr="00A10451">
          <w:rPr>
            <w:rFonts w:cs="David" w:hint="cs"/>
            <w:color w:val="000000" w:themeColor="text1"/>
          </w:rPr>
          <w:t xml:space="preserve"> </w:t>
        </w:r>
      </w:ins>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w:t>
      </w:r>
      <w:r w:rsidR="001F47C3" w:rsidRPr="00A10451">
        <w:rPr>
          <w:rFonts w:cs="David" w:hint="cs"/>
          <w:color w:val="000000" w:themeColor="text1"/>
        </w:rPr>
        <w:lastRenderedPageBreak/>
        <w:t xml:space="preserve">sensors </w:t>
      </w:r>
      <w:r w:rsidR="008D7D4C" w:rsidRPr="00A10451">
        <w:rPr>
          <w:rFonts w:cs="David" w:hint="cs"/>
          <w:color w:val="000000" w:themeColor="text1"/>
        </w:rPr>
        <w:t xml:space="preserve">to </w:t>
      </w:r>
      <w:ins w:id="799" w:author="Idit Balachsan" w:date="2019-06-05T11:15:00Z">
        <w:r w:rsidR="00873505">
          <w:rPr>
            <w:rFonts w:cs="David"/>
            <w:color w:val="000000" w:themeColor="text1"/>
          </w:rPr>
          <w:t xml:space="preserve">detect </w:t>
        </w:r>
        <w:r w:rsidR="00873505">
          <w:rPr>
            <w:rFonts w:cs="David"/>
            <w:color w:val="000000"/>
          </w:rPr>
          <w:t>changes</w:t>
        </w:r>
        <w:r w:rsidR="00873505">
          <w:rPr>
            <w:rFonts w:cs="David"/>
            <w:color w:val="000000"/>
          </w:rPr>
          <w:t xml:space="preserve"> </w:t>
        </w:r>
        <w:r w:rsidR="00873505">
          <w:t>in industrial</w:t>
        </w:r>
        <w:r w:rsidR="00A3004B">
          <w:t xml:space="preserve"> </w:t>
        </w:r>
      </w:ins>
      <w:ins w:id="800" w:author="Idit Balachsan" w:date="2019-06-05T11:21:00Z">
        <w:r w:rsidR="00A3004B">
          <w:t>gas emissions.</w:t>
        </w:r>
        <w:r w:rsidR="00E46E5E">
          <w:t xml:space="preserve"> </w:t>
        </w:r>
      </w:ins>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4162BC"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01" w:author="Idit Balachsan" w:date="2019-06-05T11:25:00Z">
              <w:r w:rsidR="005C0467">
                <w:rPr>
                  <w:rFonts w:cs="David"/>
                  <w:noProof/>
                  <w:color w:val="000000"/>
                </w:rPr>
                <w:t>5</w:t>
              </w:r>
            </w:ins>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69B855FE" w14:textId="7FE92327" w:rsidR="00D151B4" w:rsidRDefault="001B5B9A" w:rsidP="00E46E5E">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algorithm 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5016A9">
        <w:rPr>
          <w:rFonts w:cs="David"/>
          <w:color w:val="000000" w:themeColor="text1"/>
        </w:rPr>
        <w:t xml:space="preserve">number of </w:t>
      </w:r>
      <w:ins w:id="802" w:author="Idit Balachsan" w:date="2019-06-04T22:18:00Z">
        <w:r w:rsidR="00387D0F">
          <w:rPr>
            <w:rFonts w:cs="David"/>
            <w:color w:val="000000" w:themeColor="text1"/>
          </w:rPr>
          <w:t xml:space="preserve">355 </w:t>
        </w:r>
      </w:ins>
      <w:r w:rsidR="005016A9">
        <w:rPr>
          <w:rFonts w:cs="David"/>
          <w:color w:val="000000" w:themeColor="text1"/>
        </w:rPr>
        <w:t>possible combinations (NPC)</w:t>
      </w:r>
      <w:r w:rsidR="005016A9" w:rsidRPr="00A10451">
        <w:rPr>
          <w:rFonts w:cs="David" w:hint="cs"/>
          <w:color w:val="000000" w:themeColor="text1"/>
        </w:rPr>
        <w:t xml:space="preserve">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803"/>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r w:rsidR="005016A9">
        <w:rPr>
          <w:rFonts w:cs="David"/>
        </w:rPr>
        <w:t>is:</w:t>
      </w:r>
      <w:r w:rsidR="00DB6351" w:rsidRPr="00A10451">
        <w:rPr>
          <w:rFonts w:cs="David" w:hint="cs"/>
        </w:rPr>
        <w:t>:</w:t>
      </w:r>
      <w:commentRangeEnd w:id="803"/>
      <w:r w:rsidR="00C31A17">
        <w:rPr>
          <w:rStyle w:val="CommentReference"/>
        </w:rPr>
        <w:commentReference w:id="80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4162BC"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0560DC29"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804" w:author="Idit Balachsan" w:date="2019-06-05T11:23:00Z">
              <w:r w:rsidR="00D07308">
                <w:rPr>
                  <w:rFonts w:cs="David"/>
                  <w:noProof/>
                  <w:color w:val="000000"/>
                </w:rPr>
                <w:t>6</w:t>
              </w:r>
            </w:ins>
            <w:r w:rsidRPr="00A10451">
              <w:rPr>
                <w:rFonts w:cs="David" w:hint="cs"/>
                <w:color w:val="000000"/>
              </w:rPr>
              <w:fldChar w:fldCharType="end"/>
            </w:r>
            <w:r w:rsidRPr="00A10451">
              <w:rPr>
                <w:rFonts w:cs="David" w:hint="cs"/>
                <w:color w:val="000000"/>
              </w:rPr>
              <w:t>)</w:t>
            </w:r>
          </w:p>
        </w:tc>
      </w:tr>
    </w:tbl>
    <w:p w14:paraId="07055C28" w14:textId="77777777" w:rsidR="00FD0AF9" w:rsidRDefault="00FD0AF9" w:rsidP="006C77D6">
      <w:pPr>
        <w:rPr>
          <w:ins w:id="805" w:author="Idit Balachsan" w:date="2019-06-05T11:27:00Z"/>
          <w:rFonts w:cs="David"/>
        </w:rPr>
      </w:pPr>
    </w:p>
    <w:p w14:paraId="00815DE1" w14:textId="1A6DF2B9"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r w:rsidR="008A73AB" w:rsidRPr="00A10451">
        <w:rPr>
          <w:rFonts w:cs="David" w:hint="cs"/>
        </w:rPr>
        <w:t xml:space="preserve">Pasquill–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Pasquill–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806"/>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ins w:id="807" w:author="Barak Fishbain" w:date="2019-06-02T14:04:00Z">
        <w:r w:rsidR="0058413D">
          <w:rPr>
            <w:rFonts w:cs="David"/>
          </w:rPr>
          <w:t>is</w:t>
        </w:r>
      </w:ins>
      <w:ins w:id="808" w:author="ss kk" w:date="2019-05-28T11:50:00Z">
        <w:r w:rsidR="000D7C63" w:rsidRPr="00A10451">
          <w:rPr>
            <w:rFonts w:cs="David" w:hint="cs"/>
          </w:rPr>
          <w:t xml:space="preserve"> </w:t>
        </w:r>
      </w:ins>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806"/>
      <w:r w:rsidR="000D7C63">
        <w:rPr>
          <w:rStyle w:val="CommentReference"/>
        </w:rPr>
        <w:commentReference w:id="806"/>
      </w:r>
    </w:p>
    <w:p w14:paraId="7723CA0A" w14:textId="6EBA9E91" w:rsidR="007224B5" w:rsidRDefault="007224B5" w:rsidP="007224B5">
      <w:pPr>
        <w:rPr>
          <w:ins w:id="809" w:author="Idit Balachsan" w:date="2019-06-06T09:14:00Z"/>
          <w:rFonts w:cs="David"/>
          <w:color w:val="000000" w:themeColor="text1"/>
        </w:rPr>
      </w:pPr>
    </w:p>
    <w:p w14:paraId="08620DDA" w14:textId="40B73C1E" w:rsidR="00A236BB" w:rsidRDefault="00A236BB" w:rsidP="007224B5">
      <w:pPr>
        <w:rPr>
          <w:rFonts w:cs="David"/>
          <w:color w:val="000000" w:themeColor="text1"/>
        </w:rPr>
      </w:pPr>
      <w:ins w:id="810" w:author="Idit Balachsan" w:date="2019-06-06T09:14:00Z">
        <w:r>
          <w:rPr>
            <w:rFonts w:cs="David"/>
            <w:color w:val="000000" w:themeColor="text1"/>
          </w:rPr>
          <w:t>(other objectives)</w:t>
        </w:r>
        <w:r w:rsidR="001A087C">
          <w:rPr>
            <w:rFonts w:cs="David"/>
            <w:color w:val="000000" w:themeColor="text1"/>
          </w:rPr>
          <w:t>.</w:t>
        </w:r>
      </w:ins>
    </w:p>
    <w:p w14:paraId="6BE62A1E" w14:textId="10471B5F" w:rsidR="00831BCF" w:rsidRPr="00831BCF" w:rsidRDefault="00831BCF" w:rsidP="00296883">
      <w:pPr>
        <w:pStyle w:val="Heading3"/>
      </w:pPr>
      <w:commentRangeStart w:id="811"/>
      <w:commentRangeStart w:id="812"/>
      <w:r>
        <w:t>Tri-objective problem</w:t>
      </w:r>
      <w:commentRangeEnd w:id="811"/>
      <w:r w:rsidR="0058413D">
        <w:rPr>
          <w:rStyle w:val="CommentReference"/>
          <w:rFonts w:eastAsia="Times New Roman" w:cs="Times New Roman"/>
          <w:b w:val="0"/>
          <w:color w:val="auto"/>
        </w:rPr>
        <w:commentReference w:id="811"/>
      </w:r>
    </w:p>
    <w:p w14:paraId="43F94AB6" w14:textId="02EF3F6A" w:rsidR="006C77D6" w:rsidRPr="007224B5" w:rsidRDefault="00D151B4" w:rsidP="007224B5">
      <w:pPr>
        <w:rPr>
          <w:rFonts w:cs="David"/>
          <w:color w:val="000000" w:themeColor="text1"/>
        </w:rPr>
      </w:pPr>
      <w:commentRangeStart w:id="813"/>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813"/>
      <w:r w:rsidR="0058413D">
        <w:rPr>
          <w:rStyle w:val="CommentReference"/>
        </w:rPr>
        <w:commentReference w:id="813"/>
      </w:r>
      <w:r w:rsidR="00FA4636" w:rsidRPr="007224B5">
        <w:rPr>
          <w:rFonts w:cs="David" w:hint="cs"/>
          <w:color w:val="000000" w:themeColor="text1"/>
        </w:rPr>
        <w:t>.</w:t>
      </w:r>
      <w:commentRangeEnd w:id="812"/>
      <w:r w:rsidR="000D7C63">
        <w:rPr>
          <w:rStyle w:val="CommentReference"/>
        </w:rPr>
        <w:commentReference w:id="812"/>
      </w:r>
    </w:p>
    <w:p w14:paraId="6BB20243" w14:textId="77777777" w:rsidR="009C5445" w:rsidRPr="00A10451" w:rsidRDefault="009C5445" w:rsidP="00861254">
      <w:pPr>
        <w:ind w:right="-2"/>
        <w:rPr>
          <w:rFonts w:cs="David"/>
          <w:b/>
          <w:bCs/>
        </w:rPr>
      </w:pPr>
    </w:p>
    <w:p w14:paraId="0B281DDE" w14:textId="6488E4EF" w:rsidR="000E49AE" w:rsidRPr="00A10451" w:rsidRDefault="009569AC" w:rsidP="00296883">
      <w:pPr>
        <w:pStyle w:val="Heading3"/>
      </w:pPr>
      <w:r>
        <w:t>O</w:t>
      </w:r>
      <w:r w:rsidR="00B7088F" w:rsidRPr="00A10451">
        <w:rPr>
          <w:rFonts w:hint="cs"/>
        </w:rPr>
        <w:t>ptimization</w:t>
      </w:r>
      <w:r>
        <w:t xml:space="preserve"> </w:t>
      </w:r>
      <w:r w:rsidR="009B5868">
        <w:t>procedure</w:t>
      </w:r>
    </w:p>
    <w:p w14:paraId="75AFBDB9" w14:textId="21024316" w:rsidR="000E49AE" w:rsidRPr="00A10451" w:rsidRDefault="009E7B21" w:rsidP="007F6778">
      <w:pPr>
        <w:ind w:right="-2"/>
        <w:rPr>
          <w:rFonts w:cs="David"/>
        </w:rPr>
      </w:pPr>
      <w:r w:rsidRPr="00A10451">
        <w:rPr>
          <w:rFonts w:cs="David" w:hint="cs"/>
          <w:color w:val="000000" w:themeColor="text1"/>
        </w:rPr>
        <w:t xml:space="preserve">Once we </w:t>
      </w:r>
      <w:r w:rsidR="00AE6203">
        <w:rPr>
          <w:rFonts w:cs="David"/>
          <w:color w:val="000000" w:themeColor="text1"/>
        </w:rPr>
        <w:t>obtain</w:t>
      </w:r>
      <w:del w:id="814" w:author="Idit Balachsan" w:date="2019-06-06T09:09:00Z">
        <w:r w:rsidR="00AE6203" w:rsidDel="000062C0">
          <w:rPr>
            <w:rFonts w:cs="David"/>
            <w:color w:val="000000" w:themeColor="text1"/>
          </w:rPr>
          <w:delText>ed</w:delText>
        </w:r>
      </w:del>
      <w:r w:rsidRPr="00A10451">
        <w:rPr>
          <w:rFonts w:cs="David" w:hint="cs"/>
          <w:color w:val="000000" w:themeColor="text1"/>
        </w:rPr>
        <w:t xml:space="preserve"> 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w:t>
      </w:r>
      <w:r w:rsidR="0042012C" w:rsidRPr="00A10451">
        <w:rPr>
          <w:rFonts w:cs="David" w:hint="cs"/>
        </w:rPr>
        <w:lastRenderedPageBreak/>
        <w:t xml:space="preserve">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1DC1435E" w14:textId="755CB597" w:rsidR="00932459" w:rsidRPr="00C44552" w:rsidDel="005C7110" w:rsidRDefault="00112121" w:rsidP="00937E3F">
      <w:pPr>
        <w:pStyle w:val="Heading2"/>
        <w:rPr>
          <w:del w:id="815" w:author="Idit Balachsan" w:date="2019-06-06T09:11:00Z"/>
        </w:rPr>
        <w:pPrChange w:id="816" w:author="Idit Balachsan" w:date="2019-06-08T11:46:00Z">
          <w:pPr>
            <w:pStyle w:val="Heading3"/>
          </w:pPr>
        </w:pPrChange>
      </w:pPr>
      <w:del w:id="817" w:author="Idit Balachsan" w:date="2019-06-06T09:11:00Z">
        <w:r w:rsidRPr="00A10451" w:rsidDel="005C7110">
          <w:rPr>
            <w:rFonts w:hint="cs"/>
          </w:rPr>
          <w:delText xml:space="preserve">Simulation </w:delText>
        </w:r>
        <w:r w:rsidR="00AF340A" w:rsidRPr="00A10451" w:rsidDel="005C7110">
          <w:rPr>
            <w:rFonts w:hint="cs"/>
          </w:rPr>
          <w:delText>set</w:delText>
        </w:r>
        <w:r w:rsidRPr="00A10451" w:rsidDel="005C7110">
          <w:rPr>
            <w:rFonts w:hint="cs"/>
          </w:rPr>
          <w:delText xml:space="preserve"> </w:delText>
        </w:r>
      </w:del>
    </w:p>
    <w:p w14:paraId="1D488CA8" w14:textId="19B2D614" w:rsidR="00F85619" w:rsidDel="005C7110" w:rsidRDefault="002B5EC3" w:rsidP="00937E3F">
      <w:pPr>
        <w:pStyle w:val="Heading2"/>
        <w:rPr>
          <w:del w:id="818" w:author="Idit Balachsan" w:date="2019-06-06T09:11:00Z"/>
        </w:rPr>
        <w:pPrChange w:id="819" w:author="Idit Balachsan" w:date="2019-06-08T11:46:00Z">
          <w:pPr>
            <w:ind w:right="-2"/>
          </w:pPr>
        </w:pPrChange>
      </w:pPr>
      <w:del w:id="820" w:author="Idit Balachsan" w:date="2019-06-06T09:11:00Z">
        <w:r w:rsidRPr="00A10451" w:rsidDel="000062C0">
          <w:rPr>
            <w:rFonts w:hint="cs"/>
          </w:rPr>
          <w:delText xml:space="preserve">We </w:delText>
        </w:r>
        <w:r w:rsidRPr="00A10451" w:rsidDel="005C7110">
          <w:rPr>
            <w:rFonts w:hint="cs"/>
          </w:rPr>
          <w:delText>simulated a 1000x1000</w:delText>
        </w:r>
        <w:r w:rsidR="000D716C" w:rsidRPr="00A10451" w:rsidDel="005C7110">
          <w:rPr>
            <w:rFonts w:hint="cs"/>
          </w:rPr>
          <w:delText xml:space="preserve"> </w:delText>
        </w:r>
        <w:r w:rsidRPr="00A10451" w:rsidDel="005C7110">
          <w:rPr>
            <w:rFonts w:hint="cs"/>
          </w:rPr>
          <w:delText>meter flat area</w:delText>
        </w:r>
        <w:r w:rsidR="00224D36" w:rsidRPr="00A10451" w:rsidDel="005C7110">
          <w:rPr>
            <w:rFonts w:hint="cs"/>
          </w:rPr>
          <w:delText>.</w:delText>
        </w:r>
        <w:r w:rsidR="00224D36" w:rsidRPr="00A10451" w:rsidDel="005C7110">
          <w:rPr>
            <w:rFonts w:hint="cs"/>
            <w:color w:val="000000"/>
          </w:rPr>
          <w:delText xml:space="preserve"> T</w:delText>
        </w:r>
        <w:r w:rsidR="00EB456E" w:rsidRPr="00A10451" w:rsidDel="005C7110">
          <w:rPr>
            <w:rFonts w:hint="cs"/>
            <w:color w:val="000000"/>
          </w:rPr>
          <w:delText xml:space="preserve">he simulated sensors </w:delText>
        </w:r>
        <w:r w:rsidR="00677639" w:rsidRPr="00A10451" w:rsidDel="005C7110">
          <w:rPr>
            <w:rFonts w:hint="cs"/>
            <w:color w:val="000000"/>
          </w:rPr>
          <w:delText>were</w:delText>
        </w:r>
        <w:r w:rsidR="00EB456E" w:rsidRPr="00A10451" w:rsidDel="005C7110">
          <w:rPr>
            <w:rFonts w:hint="cs"/>
            <w:color w:val="000000"/>
          </w:rPr>
          <w:delText xml:space="preserve"> </w:delText>
        </w:r>
        <w:r w:rsidR="00224D36" w:rsidRPr="00A10451" w:rsidDel="005C7110">
          <w:rPr>
            <w:rFonts w:hint="cs"/>
            <w:color w:val="000000"/>
          </w:rPr>
          <w:delText xml:space="preserve">assumed to be </w:delText>
        </w:r>
        <w:r w:rsidR="00DA4FB6" w:rsidRPr="00A10451" w:rsidDel="005C7110">
          <w:rPr>
            <w:rFonts w:hint="cs"/>
            <w:color w:val="000000"/>
          </w:rPr>
          <w:delText>situated</w:delText>
        </w:r>
        <w:r w:rsidR="00EB456E" w:rsidRPr="00A10451" w:rsidDel="005C7110">
          <w:rPr>
            <w:rFonts w:hint="cs"/>
            <w:color w:val="000000"/>
          </w:rPr>
          <w:delText xml:space="preserve"> at ground level</w:delText>
        </w:r>
        <w:r w:rsidR="00024C39" w:rsidRPr="00A10451" w:rsidDel="005C7110">
          <w:rPr>
            <w:rFonts w:hint="cs"/>
          </w:rPr>
          <w:delText>Five point</w:delText>
        </w:r>
        <w:r w:rsidR="007339A9" w:rsidRPr="00A10451" w:rsidDel="005C7110">
          <w:rPr>
            <w:rFonts w:hint="cs"/>
          </w:rPr>
          <w:delText>-</w:delText>
        </w:r>
        <w:r w:rsidR="00706677" w:rsidRPr="00A10451" w:rsidDel="005C7110">
          <w:rPr>
            <w:rFonts w:hint="cs"/>
          </w:rPr>
          <w:delText>sources</w:delText>
        </w:r>
        <w:r w:rsidR="007B6532" w:rsidRPr="00A10451" w:rsidDel="005C7110">
          <w:rPr>
            <w:rFonts w:hint="cs"/>
          </w:rPr>
          <w:delText xml:space="preserve"> </w:delText>
        </w:r>
        <w:r w:rsidR="0015103C" w:rsidRPr="00A10451" w:rsidDel="005C7110">
          <w:rPr>
            <w:rFonts w:hint="cs"/>
          </w:rPr>
          <w:delText xml:space="preserve">(stacks) </w:delText>
        </w:r>
        <w:r w:rsidR="007B6532" w:rsidRPr="00A10451" w:rsidDel="005C7110">
          <w:rPr>
            <w:rFonts w:hint="cs"/>
          </w:rPr>
          <w:delText xml:space="preserve">were given average </w:delText>
        </w:r>
        <w:r w:rsidR="00B86D33" w:rsidRPr="00A10451" w:rsidDel="005C7110">
          <w:rPr>
            <w:rFonts w:hint="cs"/>
          </w:rPr>
          <w:delText xml:space="preserve">yearly </w:delText>
        </w:r>
        <w:r w:rsidR="007B6532" w:rsidRPr="00A10451" w:rsidDel="005C7110">
          <w:rPr>
            <w:rFonts w:hint="cs"/>
          </w:rPr>
          <w:delText>emission rates of</w:delText>
        </w:r>
        <w:r w:rsidR="00A32F30" w:rsidRPr="00A10451" w:rsidDel="005C7110">
          <w:rPr>
            <w:rFonts w:hint="cs"/>
          </w:rPr>
          <w:delText xml:space="preserve"> 1000, 1500, 600, 1900 and 30</w:delText>
        </w:r>
        <w:r w:rsidR="008C0ABA" w:rsidDel="005C7110">
          <w:delText xml:space="preserve">0 </w:delText>
        </w:r>
        <m:oMath>
          <m:f>
            <m:fPr>
              <m:ctrlPr>
                <w:rPr>
                  <w:rFonts w:ascii="Cambria Math" w:hAnsi="Cambria Math"/>
                  <w:i/>
                </w:rPr>
              </m:ctrlPr>
            </m:fPr>
            <m:num>
              <m:r>
                <m:rPr>
                  <m:sty m:val="bi"/>
                </m:rPr>
                <w:rPr>
                  <w:rFonts w:ascii="Cambria Math" w:hAnsi="Cambria Math"/>
                </w:rPr>
                <m:t>kg</m:t>
              </m:r>
            </m:num>
            <m:den>
              <m:r>
                <m:rPr>
                  <m:sty m:val="bi"/>
                </m:rPr>
                <w:rPr>
                  <w:rFonts w:ascii="Cambria Math" w:hAnsi="Cambria Math"/>
                </w:rPr>
                <m:t>sec</m:t>
              </m:r>
            </m:den>
          </m:f>
        </m:oMath>
        <w:r w:rsidR="00A32F30" w:rsidRPr="00A10451" w:rsidDel="005C7110">
          <w:rPr>
            <w:rFonts w:hint="cs"/>
          </w:rPr>
          <w:delText xml:space="preserve"> </w:delText>
        </w:r>
        <w:r w:rsidR="004D532A" w:rsidDel="005C7110">
          <w:delText xml:space="preserve">. </w:delText>
        </w:r>
        <w:r w:rsidR="007B6532" w:rsidRPr="00A10451" w:rsidDel="005C7110">
          <w:rPr>
            <w:rFonts w:hint="cs"/>
          </w:rPr>
          <w:delText>All model runs used the same average yearly release rates of the sources, and not some momentary emission rates (</w:delText>
        </w:r>
        <m:oMath>
          <m:sSub>
            <m:sSubPr>
              <m:ctrlPr>
                <w:rPr>
                  <w:rFonts w:ascii="Cambria Math" w:hAnsi="Cambria Math" w:hint="cs"/>
                </w:rPr>
              </m:ctrlPr>
            </m:sSubPr>
            <m:e>
              <m:r>
                <m:rPr>
                  <m:sty m:val="b"/>
                </m:rPr>
                <w:rPr>
                  <w:rFonts w:ascii="Cambria Math" w:hAnsi="Cambria Math" w:hint="cs"/>
                </w:rPr>
                <m:t>q</m:t>
              </m:r>
            </m:e>
            <m:sub>
              <m:r>
                <m:rPr>
                  <m:sty m:val="b"/>
                </m:rPr>
                <w:rPr>
                  <w:rFonts w:ascii="Cambria Math" w:hAnsi="Cambria Math" w:hint="cs"/>
                </w:rPr>
                <m:t>s</m:t>
              </m:r>
            </m:sub>
          </m:sSub>
          <m:r>
            <m:rPr>
              <m:sty m:val="b"/>
            </m:rPr>
            <w:rPr>
              <w:rFonts w:ascii="Cambria Math" w:hAnsi="Cambria Math" w:hint="cs"/>
            </w:rPr>
            <m:t>(t)</m:t>
          </m:r>
        </m:oMath>
        <w:r w:rsidR="007B6532" w:rsidRPr="00A10451" w:rsidDel="005C7110">
          <w:rPr>
            <w:rFonts w:hint="cs"/>
          </w:rPr>
          <w:delText>), assuming these are usually not available.</w:delText>
        </w:r>
        <w:r w:rsidR="00F25015" w:rsidRPr="00A10451" w:rsidDel="005C7110">
          <w:rPr>
            <w:rFonts w:hint="cs"/>
          </w:rPr>
          <w:delText xml:space="preserve"> </w:delText>
        </w:r>
        <w:r w:rsidR="00F25015" w:rsidRPr="00A10451" w:rsidDel="005C7110">
          <w:rPr>
            <w:rFonts w:hint="cs"/>
            <w:color w:val="FF0000"/>
          </w:rPr>
          <w:delText>Figure X</w:delText>
        </w:r>
        <w:r w:rsidR="00F25015" w:rsidRPr="00A10451" w:rsidDel="005C7110">
          <w:rPr>
            <w:rFonts w:hint="cs"/>
          </w:rPr>
          <w:delText xml:space="preserve"> depicts </w:delText>
        </w:r>
        <w:r w:rsidR="00862EDC" w:rsidRPr="00A10451" w:rsidDel="005C7110">
          <w:rPr>
            <w:rFonts w:hint="cs"/>
          </w:rPr>
          <w:delText>some of the</w:delText>
        </w:r>
        <w:r w:rsidR="00F25015" w:rsidRPr="00A10451" w:rsidDel="005C7110">
          <w:rPr>
            <w:rFonts w:hint="cs"/>
          </w:rPr>
          <w:delText xml:space="preserve"> configuration</w:delText>
        </w:r>
        <w:r w:rsidR="0032005D" w:rsidRPr="00A10451" w:rsidDel="005C7110">
          <w:rPr>
            <w:rFonts w:hint="cs"/>
          </w:rPr>
          <w:delText>s</w:delText>
        </w:r>
        <w:r w:rsidR="000E519C" w:rsidRPr="00A10451" w:rsidDel="005C7110">
          <w:rPr>
            <w:rFonts w:hint="cs"/>
          </w:rPr>
          <w:delText>.</w:delText>
        </w:r>
        <w:r w:rsidR="00862EDC" w:rsidRPr="00A10451" w:rsidDel="005C7110">
          <w:rPr>
            <w:rFonts w:hint="cs"/>
          </w:rPr>
          <w:delText xml:space="preserve"> Sources are marked in red circles </w:delText>
        </w:r>
        <w:r w:rsidR="00F26992" w:rsidRPr="00A10451" w:rsidDel="005C7110">
          <w:rPr>
            <w:rFonts w:hint="cs"/>
          </w:rPr>
          <w:delText xml:space="preserve">(o) </w:delText>
        </w:r>
        <w:r w:rsidR="001C7AB6" w:rsidRPr="00A10451" w:rsidDel="005C7110">
          <w:rPr>
            <w:rFonts w:hint="cs"/>
          </w:rPr>
          <w:delText xml:space="preserve">and optional locations of sensors are </w:delText>
        </w:r>
        <w:r w:rsidR="00862EDC" w:rsidRPr="00A10451" w:rsidDel="005C7110">
          <w:rPr>
            <w:rFonts w:hint="cs"/>
          </w:rPr>
          <w:delText xml:space="preserve">marked </w:delText>
        </w:r>
        <w:r w:rsidR="001C7AB6" w:rsidRPr="00A10451" w:rsidDel="005C7110">
          <w:rPr>
            <w:rFonts w:hint="cs"/>
          </w:rPr>
          <w:delText>in</w:delText>
        </w:r>
        <w:r w:rsidR="00862EDC" w:rsidRPr="00A10451" w:rsidDel="005C7110">
          <w:rPr>
            <w:rFonts w:hint="cs"/>
          </w:rPr>
          <w:delText xml:space="preserve"> black cross</w:delText>
        </w:r>
        <w:r w:rsidR="001C7AB6" w:rsidRPr="00A10451" w:rsidDel="005C7110">
          <w:rPr>
            <w:rFonts w:hint="cs"/>
          </w:rPr>
          <w:delText>es</w:delText>
        </w:r>
        <w:r w:rsidR="00AB110B" w:rsidRPr="00A10451" w:rsidDel="005C7110">
          <w:rPr>
            <w:rFonts w:hint="cs"/>
          </w:rPr>
          <w:delText xml:space="preserve"> </w:delText>
        </w:r>
        <w:r w:rsidR="00F26992" w:rsidRPr="00A10451" w:rsidDel="005C7110">
          <w:rPr>
            <w:rFonts w:hint="cs"/>
          </w:rPr>
          <w:delText>(</w:delText>
        </w:r>
        <w:r w:rsidR="00AB110B" w:rsidRPr="00A10451" w:rsidDel="005C7110">
          <w:rPr>
            <w:rFonts w:hint="cs"/>
          </w:rPr>
          <w:delText>+</w:delText>
        </w:r>
        <w:r w:rsidR="00F26992" w:rsidRPr="00A10451" w:rsidDel="005C7110">
          <w:rPr>
            <w:rFonts w:hint="cs"/>
          </w:rPr>
          <w:delText>)</w:delText>
        </w:r>
        <w:r w:rsidR="00862EDC" w:rsidRPr="00A10451" w:rsidDel="005C7110">
          <w:rPr>
            <w:rFonts w:hint="cs"/>
          </w:rPr>
          <w:delText>.</w:delText>
        </w:r>
        <w:r w:rsidR="0051302A" w:rsidRPr="00A10451" w:rsidDel="005C7110">
          <w:rPr>
            <w:rFonts w:hint="cs"/>
          </w:rPr>
          <w:delText xml:space="preserve"> </w:delText>
        </w:r>
        <w:r w:rsidR="00EF5D6A" w:rsidDel="005C7110">
          <w:delText xml:space="preserve">A total of </w:delText>
        </w:r>
        <w:r w:rsidR="00EF5D6A" w:rsidRPr="00EF5D6A" w:rsidDel="005C7110">
          <w:rPr>
            <w:color w:val="FF0000"/>
          </w:rPr>
          <w:delText>X</w:delText>
        </w:r>
        <w:r w:rsidR="00EF5D6A" w:rsidDel="005C7110">
          <w:delText xml:space="preserve"> o</w:delText>
        </w:r>
        <w:r w:rsidR="001C7AB6" w:rsidRPr="00A10451" w:rsidDel="005C7110">
          <w:rPr>
            <w:rFonts w:hint="cs"/>
          </w:rPr>
          <w:delText xml:space="preserve">ptional locations </w:delText>
        </w:r>
        <w:r w:rsidR="0051302A" w:rsidRPr="00A10451" w:rsidDel="005C7110">
          <w:rPr>
            <w:rFonts w:hint="cs"/>
          </w:rPr>
          <w:delText xml:space="preserve">are </w:delText>
        </w:r>
        <w:r w:rsidR="0005578C" w:rsidRPr="00A10451" w:rsidDel="005C7110">
          <w:rPr>
            <w:rFonts w:hint="cs"/>
          </w:rPr>
          <w:delText>spread</w:delText>
        </w:r>
        <w:r w:rsidR="00327938" w:rsidRPr="00A10451" w:rsidDel="005C7110">
          <w:rPr>
            <w:rFonts w:hint="cs"/>
          </w:rPr>
          <w:delText xml:space="preserve"> </w:delText>
        </w:r>
        <w:r w:rsidR="00C25664" w:rsidRPr="00A10451" w:rsidDel="005C7110">
          <w:rPr>
            <w:rFonts w:hint="cs"/>
          </w:rPr>
          <w:delText>in</w:delText>
        </w:r>
        <w:r w:rsidR="0005578C" w:rsidRPr="00A10451" w:rsidDel="005C7110">
          <w:rPr>
            <w:rFonts w:hint="cs"/>
          </w:rPr>
          <w:delText xml:space="preserve"> a grid, </w:delText>
        </w:r>
        <w:r w:rsidR="00862EDC" w:rsidRPr="00A10451" w:rsidDel="005C7110">
          <w:rPr>
            <w:rFonts w:hint="cs"/>
          </w:rPr>
          <w:delText xml:space="preserve">50 m </w:delText>
        </w:r>
        <w:r w:rsidR="00327938" w:rsidRPr="00A10451" w:rsidDel="005C7110">
          <w:rPr>
            <w:rFonts w:hint="cs"/>
          </w:rPr>
          <w:delText>apart</w:delText>
        </w:r>
        <w:r w:rsidR="0005578C" w:rsidRPr="00A10451" w:rsidDel="005C7110">
          <w:rPr>
            <w:rFonts w:hint="cs"/>
          </w:rPr>
          <w:delText>.</w:delText>
        </w:r>
        <w:r w:rsidR="0014097E" w:rsidRPr="00A10451" w:rsidDel="005C7110">
          <w:rPr>
            <w:rFonts w:hint="cs"/>
          </w:rPr>
          <w:delText xml:space="preserve"> </w:delText>
        </w:r>
        <w:r w:rsidR="006D584A" w:rsidRPr="00A10451" w:rsidDel="005C7110">
          <w:rPr>
            <w:rFonts w:hint="cs"/>
          </w:rPr>
          <w:delText xml:space="preserve">Stack heights </w:delText>
        </w:r>
        <w:r w:rsidR="00C85B53" w:rsidRPr="00A10451" w:rsidDel="005C7110">
          <w:rPr>
            <w:rFonts w:hint="cs"/>
          </w:rPr>
          <w:delText>(</w:delText>
        </w:r>
        <w:r w:rsidR="00C85B53" w:rsidRPr="00A10451" w:rsidDel="005C7110">
          <w:rPr>
            <w:rFonts w:hint="cs"/>
            <w:color w:val="000000"/>
          </w:rPr>
          <w:delText xml:space="preserve">effective heights) </w:delText>
        </w:r>
        <w:r w:rsidR="00D91A5B" w:rsidRPr="00A10451" w:rsidDel="005C7110">
          <w:rPr>
            <w:rFonts w:hint="cs"/>
            <w:color w:val="000000"/>
          </w:rPr>
          <w:delText>were</w:delText>
        </w:r>
        <w:r w:rsidR="00C85B53" w:rsidRPr="00A10451" w:rsidDel="005C7110">
          <w:rPr>
            <w:rFonts w:hint="cs"/>
            <w:color w:val="000000"/>
          </w:rPr>
          <w:delText xml:space="preserve"> </w:delText>
        </w:r>
        <w:r w:rsidR="00D91A5B" w:rsidRPr="00A10451" w:rsidDel="005C7110">
          <w:rPr>
            <w:rFonts w:hint="cs"/>
            <w:color w:val="000000"/>
          </w:rPr>
          <w:delText>taken</w:delText>
        </w:r>
        <w:r w:rsidR="00C85B53" w:rsidRPr="00A10451" w:rsidDel="005C7110">
          <w:rPr>
            <w:rFonts w:hint="cs"/>
            <w:color w:val="000000"/>
          </w:rPr>
          <w:delText xml:space="preserve"> a</w:delText>
        </w:r>
        <w:r w:rsidR="00D91A5B" w:rsidRPr="00A10451" w:rsidDel="005C7110">
          <w:rPr>
            <w:rFonts w:hint="cs"/>
            <w:color w:val="000000"/>
          </w:rPr>
          <w:delText>t</w:delText>
        </w:r>
        <w:r w:rsidR="00C85B53" w:rsidRPr="00A10451" w:rsidDel="005C7110">
          <w:rPr>
            <w:rFonts w:hint="cs"/>
            <w:color w:val="000000"/>
          </w:rPr>
          <w:delText xml:space="preserve"> 10 m</w:delText>
        </w:r>
      </w:del>
    </w:p>
    <w:p w14:paraId="111B1D6F" w14:textId="7CCB87F7" w:rsidR="00DE582F" w:rsidRPr="00DE582F" w:rsidDel="005C7110" w:rsidRDefault="00DE582F" w:rsidP="00937E3F">
      <w:pPr>
        <w:pStyle w:val="Heading2"/>
        <w:rPr>
          <w:del w:id="821" w:author="Idit Balachsan" w:date="2019-06-06T09:11:00Z"/>
        </w:rPr>
        <w:pPrChange w:id="822" w:author="Idit Balachsan" w:date="2019-06-08T11:46:00Z">
          <w:pPr>
            <w:autoSpaceDE w:val="0"/>
            <w:autoSpaceDN w:val="0"/>
            <w:adjustRightInd w:val="0"/>
          </w:pPr>
        </w:pPrChange>
      </w:pPr>
    </w:p>
    <w:p w14:paraId="40BD4072" w14:textId="3EC8D98E" w:rsidR="00F85619" w:rsidRPr="00A10451" w:rsidRDefault="000D7C63" w:rsidP="00937E3F">
      <w:pPr>
        <w:pStyle w:val="Heading2"/>
      </w:pPr>
      <w:ins w:id="823" w:author="ss kk" w:date="2019-05-28T11:56:00Z">
        <w:r w:rsidRPr="000D7C63">
          <w:t xml:space="preserve">Meteorological </w:t>
        </w:r>
      </w:ins>
      <w:ins w:id="824" w:author="Idit Balachsan" w:date="2019-06-04T16:36:00Z">
        <w:r w:rsidR="00185D98">
          <w:t>d</w:t>
        </w:r>
        <w:r w:rsidR="00185D98" w:rsidRPr="00A10451">
          <w:rPr>
            <w:rFonts w:hint="cs"/>
          </w:rPr>
          <w:t>ata</w:t>
        </w:r>
      </w:ins>
    </w:p>
    <w:p w14:paraId="2EC91FF1" w14:textId="54403117" w:rsidR="00DE582F" w:rsidDel="007073E5" w:rsidRDefault="00F85619" w:rsidP="005746C5">
      <w:pPr>
        <w:ind w:right="-2"/>
        <w:rPr>
          <w:del w:id="825" w:author="Idit Balachsan" w:date="2019-06-05T11:32:00Z"/>
          <w:rFonts w:cs="David"/>
          <w:color w:val="000000" w:themeColor="text1"/>
        </w:rPr>
      </w:pPr>
      <w:r w:rsidRPr="00A10451">
        <w:rPr>
          <w:rFonts w:cs="David" w:hint="cs"/>
          <w:color w:val="000000"/>
        </w:rPr>
        <w:t xml:space="preserve">For our simulation set, we used 10 min wind data obtained from the Israel Meteorological Service (IMS) for the years </w:t>
      </w:r>
      <w:ins w:id="826" w:author="Idit Balachsan" w:date="2019-06-04T16:27:00Z">
        <w:r w:rsidR="00E77664">
          <w:rPr>
            <w:rFonts w:cs="David"/>
            <w:color w:val="FF0000"/>
          </w:rPr>
          <w:t>2004-2018</w:t>
        </w:r>
        <w:r w:rsidR="00E77664" w:rsidRPr="00A10451">
          <w:rPr>
            <w:rFonts w:cs="David" w:hint="cs"/>
            <w:color w:val="000000"/>
          </w:rPr>
          <w:t xml:space="preserve"> </w:t>
        </w:r>
      </w:ins>
      <w:ins w:id="827" w:author="Idit Balachsan" w:date="2019-06-04T16:28:00Z">
        <w:r w:rsidR="00B91D7B">
          <w:rPr>
            <w:rFonts w:cs="David"/>
            <w:color w:val="000000"/>
          </w:rPr>
          <w:t>from Sde Boker</w:t>
        </w:r>
      </w:ins>
      <w:r w:rsidRPr="00A10451">
        <w:rPr>
          <w:rFonts w:cs="David" w:hint="cs"/>
          <w:color w:val="000000"/>
        </w:rPr>
        <w:t xml:space="preserve"> station</w:t>
      </w:r>
      <w:r w:rsidRPr="00A10451">
        <w:rPr>
          <w:rFonts w:cs="David" w:hint="cs"/>
          <w:color w:val="FF0000"/>
        </w:rPr>
        <w:t xml:space="preserve">. </w:t>
      </w:r>
      <w:r w:rsidRPr="00A10451">
        <w:rPr>
          <w:rFonts w:cs="David" w:hint="cs"/>
          <w:color w:val="000000" w:themeColor="text1"/>
        </w:rPr>
        <w:t xml:space="preserve">This station was chosen </w:t>
      </w:r>
      <w:ins w:id="828" w:author="Idit Balachsan" w:date="2019-06-04T16:29:00Z">
        <w:r w:rsidR="00B91D7B">
          <w:rPr>
            <w:rFonts w:cs="David"/>
            <w:color w:val="000000" w:themeColor="text1"/>
          </w:rPr>
          <w:t>due</w:t>
        </w:r>
        <w:r w:rsidR="00B91D7B">
          <w:rPr>
            <w:rFonts w:cs="David"/>
            <w:color w:val="000000" w:themeColor="text1"/>
          </w:rPr>
          <w:t xml:space="preserve"> </w:t>
        </w:r>
        <w:r w:rsidR="00B91D7B">
          <w:rPr>
            <w:rFonts w:cs="David"/>
            <w:color w:val="000000" w:themeColor="text1"/>
          </w:rPr>
          <w:t>to</w:t>
        </w:r>
        <w:r w:rsidR="00B91D7B">
          <w:rPr>
            <w:rFonts w:cs="David"/>
            <w:color w:val="000000" w:themeColor="text1"/>
          </w:rPr>
          <w:t xml:space="preserve"> </w:t>
        </w:r>
      </w:ins>
      <w:r w:rsidR="00DE582F">
        <w:rPr>
          <w:rFonts w:cs="David"/>
          <w:color w:val="000000" w:themeColor="text1"/>
        </w:rPr>
        <w:t>its</w:t>
      </w:r>
      <w:ins w:id="829" w:author="Idit Balachsan" w:date="2019-06-04T16:28:00Z">
        <w:r w:rsidR="00B91D7B">
          <w:rPr>
            <w:rFonts w:cs="David"/>
            <w:color w:val="000000" w:themeColor="text1"/>
          </w:rPr>
          <w:t xml:space="preserve"> proximity t</w:t>
        </w:r>
      </w:ins>
      <w:ins w:id="830" w:author="Idit Balachsan" w:date="2019-06-04T16:29:00Z">
        <w:r w:rsidR="00B91D7B">
          <w:rPr>
            <w:rFonts w:cs="David"/>
            <w:color w:val="000000" w:themeColor="text1"/>
          </w:rPr>
          <w:t>o a</w:t>
        </w:r>
      </w:ins>
      <w:r w:rsidR="00DE582F">
        <w:rPr>
          <w:rFonts w:cs="David"/>
          <w:color w:val="000000" w:themeColor="text1"/>
        </w:rPr>
        <w:t xml:space="preserve">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xml:space="preserve">. </w:t>
      </w:r>
      <w:ins w:id="831" w:author="Idit Balachsan" w:date="2019-06-04T16:33:00Z">
        <w:r w:rsidR="00690A30">
          <w:rPr>
            <w:rFonts w:cs="David"/>
            <w:color w:val="000000" w:themeColor="text1"/>
          </w:rPr>
          <w:t>That way, we reserve the option</w:t>
        </w:r>
      </w:ins>
      <w:r w:rsidRPr="00A10451">
        <w:rPr>
          <w:rFonts w:cs="David" w:hint="cs"/>
          <w:color w:val="000000" w:themeColor="text1"/>
        </w:rPr>
        <w:t xml:space="preserve"> to implement our methodology </w:t>
      </w:r>
      <w:ins w:id="832" w:author="Idit Balachsan" w:date="2019-06-04T16:33:00Z">
        <w:r w:rsidR="00690A30">
          <w:rPr>
            <w:rFonts w:cs="David"/>
            <w:color w:val="000000" w:themeColor="text1"/>
          </w:rPr>
          <w:t xml:space="preserve">in the future </w:t>
        </w:r>
      </w:ins>
      <w:r w:rsidRPr="00A10451">
        <w:rPr>
          <w:rFonts w:cs="David" w:hint="cs"/>
          <w:color w:val="000000" w:themeColor="text1"/>
        </w:rPr>
        <w:t xml:space="preserve">on a real-world problem, </w:t>
      </w:r>
      <w:r w:rsidR="005746C5">
        <w:rPr>
          <w:rFonts w:cs="David"/>
          <w:color w:val="000000" w:themeColor="text1"/>
        </w:rPr>
        <w:t>possibly in that area.</w:t>
      </w:r>
    </w:p>
    <w:p w14:paraId="42CE7C60" w14:textId="77777777" w:rsidR="00F85619" w:rsidRPr="00A10451" w:rsidRDefault="00F85619" w:rsidP="00D85266">
      <w:pPr>
        <w:ind w:right="-2"/>
        <w:rPr>
          <w:rFonts w:cs="David"/>
          <w:color w:val="FF0000"/>
        </w:rPr>
      </w:pPr>
    </w:p>
    <w:p w14:paraId="75A577AE" w14:textId="1E6DF991" w:rsidR="00F85619" w:rsidRDefault="00DE582F" w:rsidP="002976D9">
      <w:pPr>
        <w:pStyle w:val="Heading1"/>
      </w:pPr>
      <w:r>
        <w:t>Research plan</w:t>
      </w:r>
    </w:p>
    <w:p w14:paraId="123174EF" w14:textId="474FE2AC" w:rsidR="00F85619" w:rsidRDefault="00F85619" w:rsidP="00F85619">
      <w:pPr>
        <w:bidi/>
        <w:ind w:right="-2"/>
        <w:rPr>
          <w:ins w:id="833" w:author="Idit Balachsan" w:date="2019-06-05T13:21:00Z"/>
          <w:rFonts w:cs="David"/>
          <w:b/>
          <w:bCs/>
          <w:color w:val="000000"/>
        </w:rPr>
      </w:pPr>
    </w:p>
    <w:p w14:paraId="5EB7AFFB" w14:textId="47E725AC" w:rsidR="00546E11" w:rsidRDefault="00546E11" w:rsidP="00546E11">
      <w:pPr>
        <w:bidi/>
        <w:ind w:right="-2"/>
        <w:rPr>
          <w:ins w:id="834" w:author="Idit Balachsan" w:date="2019-06-05T13:21:00Z"/>
          <w:rFonts w:cs="David"/>
          <w:b/>
          <w:bCs/>
          <w:color w:val="000000"/>
        </w:rPr>
      </w:pPr>
    </w:p>
    <w:p w14:paraId="099D0A22" w14:textId="689A7B3D" w:rsidR="00546E11" w:rsidRDefault="00546E11" w:rsidP="00546E11">
      <w:pPr>
        <w:bidi/>
        <w:ind w:right="-2"/>
        <w:rPr>
          <w:ins w:id="835" w:author="Idit Balachsan" w:date="2019-06-05T13:21:00Z"/>
          <w:rFonts w:cs="David"/>
          <w:b/>
          <w:bCs/>
          <w:color w:val="000000"/>
        </w:rPr>
      </w:pPr>
    </w:p>
    <w:p w14:paraId="0976B88B" w14:textId="2A9256C2" w:rsidR="00546E11" w:rsidRDefault="00546E11" w:rsidP="00546E11">
      <w:pPr>
        <w:bidi/>
        <w:ind w:right="-2"/>
        <w:rPr>
          <w:ins w:id="836" w:author="Idit Balachsan" w:date="2019-06-05T13:21:00Z"/>
          <w:rFonts w:cs="David"/>
          <w:b/>
          <w:bCs/>
          <w:color w:val="000000"/>
        </w:rPr>
      </w:pPr>
    </w:p>
    <w:p w14:paraId="4B171509" w14:textId="4F8EDBD3" w:rsidR="00546E11" w:rsidRDefault="00546E11" w:rsidP="00546E11">
      <w:pPr>
        <w:bidi/>
        <w:ind w:right="-2"/>
        <w:rPr>
          <w:ins w:id="837" w:author="Idit Balachsan" w:date="2019-06-05T13:21:00Z"/>
          <w:rFonts w:cs="David"/>
          <w:b/>
          <w:bCs/>
          <w:color w:val="000000"/>
        </w:rPr>
      </w:pPr>
    </w:p>
    <w:p w14:paraId="36941A86" w14:textId="6ACA5D98" w:rsidR="00546E11" w:rsidRDefault="00546E11" w:rsidP="00546E11">
      <w:pPr>
        <w:bidi/>
        <w:ind w:right="-2"/>
        <w:rPr>
          <w:ins w:id="838" w:author="Idit Balachsan" w:date="2019-06-05T13:21:00Z"/>
          <w:rFonts w:cs="David"/>
          <w:b/>
          <w:bCs/>
          <w:color w:val="000000"/>
        </w:rPr>
      </w:pPr>
    </w:p>
    <w:p w14:paraId="70758508" w14:textId="677D64A3" w:rsidR="00546E11" w:rsidRDefault="00546E11" w:rsidP="00546E11">
      <w:pPr>
        <w:bidi/>
        <w:ind w:right="-2"/>
        <w:rPr>
          <w:ins w:id="839" w:author="Idit Balachsan" w:date="2019-06-05T13:21:00Z"/>
          <w:rFonts w:cs="David"/>
          <w:b/>
          <w:bCs/>
          <w:color w:val="000000"/>
        </w:rPr>
      </w:pPr>
    </w:p>
    <w:p w14:paraId="508AAE3C" w14:textId="734B18A6" w:rsidR="00546E11" w:rsidRDefault="00546E11" w:rsidP="00546E11">
      <w:pPr>
        <w:bidi/>
        <w:ind w:right="-2"/>
        <w:rPr>
          <w:ins w:id="840" w:author="Idit Balachsan" w:date="2019-06-05T13:21:00Z"/>
          <w:rFonts w:cs="David"/>
          <w:b/>
          <w:bCs/>
          <w:color w:val="000000"/>
        </w:rPr>
      </w:pPr>
    </w:p>
    <w:p w14:paraId="22FD84E1" w14:textId="77777777" w:rsidR="00546E11" w:rsidRDefault="00546E11" w:rsidP="00546E11">
      <w:pPr>
        <w:bidi/>
        <w:ind w:right="-2"/>
        <w:rPr>
          <w:rFonts w:cs="David"/>
          <w:b/>
          <w:bCs/>
          <w:color w:val="000000"/>
        </w:rPr>
      </w:pPr>
    </w:p>
    <w:p w14:paraId="0A579AA7" w14:textId="251564AC" w:rsidR="00F85619" w:rsidRDefault="004F1E96" w:rsidP="005746C5">
      <w:pPr>
        <w:pStyle w:val="ListParagraph"/>
        <w:numPr>
          <w:ilvl w:val="0"/>
          <w:numId w:val="16"/>
        </w:numPr>
        <w:ind w:right="-2"/>
        <w:rPr>
          <w:rFonts w:cs="David"/>
          <w:color w:val="000000"/>
        </w:rPr>
      </w:pPr>
      <w:commentRangeStart w:id="841"/>
      <w:r>
        <w:rPr>
          <w:rFonts w:cs="David"/>
          <w:b/>
          <w:bCs/>
          <w:color w:val="000000"/>
        </w:rPr>
        <w:t xml:space="preserve">Evaluation and </w:t>
      </w:r>
      <w:r w:rsidR="00EC3910" w:rsidRPr="007325A1">
        <w:rPr>
          <w:rFonts w:cs="David"/>
          <w:b/>
          <w:bCs/>
          <w:color w:val="000000"/>
        </w:rPr>
        <w:t>Validation</w:t>
      </w:r>
      <w:r w:rsidR="00EC3910" w:rsidRPr="005746C5">
        <w:rPr>
          <w:rFonts w:cs="David"/>
          <w:color w:val="000000"/>
        </w:rPr>
        <w:t xml:space="preserve"> – </w:t>
      </w:r>
      <w:r w:rsidR="005746C5">
        <w:rPr>
          <w:rFonts w:cs="David"/>
          <w:color w:val="000000"/>
        </w:rPr>
        <w:t xml:space="preserve">using real-world </w:t>
      </w:r>
      <w:r w:rsidR="007325A1">
        <w:rPr>
          <w:rFonts w:cs="David"/>
          <w:color w:val="000000"/>
        </w:rPr>
        <w:t>data sets</w:t>
      </w:r>
      <w:r w:rsidR="009C0B01">
        <w:rPr>
          <w:rFonts w:cs="David"/>
          <w:color w:val="000000"/>
        </w:rPr>
        <w:t xml:space="preserve"> </w:t>
      </w:r>
      <w:r w:rsidR="007325A1">
        <w:rPr>
          <w:rFonts w:cs="David"/>
          <w:color w:val="000000"/>
        </w:rPr>
        <w:t xml:space="preserve">or generate synthetic data of emissions. </w:t>
      </w:r>
      <w:commentRangeEnd w:id="841"/>
      <w:r w:rsidR="008832F5">
        <w:rPr>
          <w:rStyle w:val="CommentReference"/>
        </w:rPr>
        <w:commentReference w:id="841"/>
      </w:r>
    </w:p>
    <w:p w14:paraId="5098C24A" w14:textId="4B7549CB" w:rsidR="00D61E13" w:rsidRPr="00F542F4" w:rsidRDefault="007325A1" w:rsidP="00F542F4">
      <w:pPr>
        <w:pStyle w:val="ListParagraph"/>
        <w:numPr>
          <w:ilvl w:val="0"/>
          <w:numId w:val="16"/>
        </w:numPr>
        <w:ind w:right="-2"/>
        <w:rPr>
          <w:rFonts w:cs="David"/>
          <w:color w:val="000000"/>
        </w:rPr>
      </w:pPr>
      <w:commentRangeStart w:id="842"/>
      <w:r>
        <w:rPr>
          <w:rFonts w:cs="David"/>
          <w:b/>
          <w:bCs/>
          <w:color w:val="000000"/>
        </w:rPr>
        <w:t xml:space="preserve">Improve the modelling tool </w:t>
      </w:r>
      <w:r w:rsidR="0041038E">
        <w:rPr>
          <w:rFonts w:cs="David"/>
          <w:color w:val="000000"/>
        </w:rPr>
        <w:t>–</w:t>
      </w:r>
      <w:r>
        <w:rPr>
          <w:rFonts w:cs="David"/>
          <w:color w:val="000000"/>
        </w:rPr>
        <w:t xml:space="preserve"> </w:t>
      </w:r>
      <w:r w:rsidR="0041038E">
        <w:rPr>
          <w:rFonts w:cs="David"/>
          <w:color w:val="000000"/>
        </w:rPr>
        <w:t xml:space="preserve">use as a constraint </w:t>
      </w:r>
      <w:r w:rsidR="00D61E13">
        <w:rPr>
          <w:rFonts w:cs="David"/>
          <w:color w:val="000000"/>
        </w:rPr>
        <w:t>or as an objective</w:t>
      </w:r>
      <w:r w:rsidR="00F542F4">
        <w:rPr>
          <w:rFonts w:cs="David"/>
          <w:color w:val="000000"/>
        </w:rPr>
        <w:t xml:space="preserve">, the demand for solving the STE problem at least for at least X percent of the </w:t>
      </w:r>
      <w:r w:rsidR="00D61E13" w:rsidRPr="00F542F4">
        <w:rPr>
          <w:rFonts w:cs="David" w:hint="cs"/>
          <w:color w:val="000000" w:themeColor="text1"/>
        </w:rPr>
        <w:t xml:space="preserve">scenarios </w:t>
      </w:r>
      <w:r w:rsidR="00F542F4" w:rsidRPr="00F542F4">
        <w:rPr>
          <w:rFonts w:cs="David"/>
          <w:color w:val="000000" w:themeColor="text1"/>
        </w:rPr>
        <w:t xml:space="preserve">and </w:t>
      </w:r>
      <w:r w:rsidR="00D61E13" w:rsidRPr="00F542F4">
        <w:rPr>
          <w:rFonts w:cs="David" w:hint="cs"/>
          <w:color w:val="000000" w:themeColor="text1"/>
        </w:rPr>
        <w:t xml:space="preserve">of </w:t>
      </w:r>
      <w:r w:rsidR="00E76DA3">
        <w:rPr>
          <w:rFonts w:cs="David"/>
          <w:color w:val="000000" w:themeColor="text1"/>
        </w:rPr>
        <w:t>maximum</w:t>
      </w:r>
      <w:r w:rsidR="00F542F4">
        <w:rPr>
          <w:rFonts w:cs="David"/>
          <w:color w:val="000000" w:themeColor="text1"/>
        </w:rPr>
        <w:t xml:space="preserve"> </w:t>
      </w:r>
      <w:r w:rsidR="00D61E13" w:rsidRPr="00F542F4">
        <w:rPr>
          <w:rFonts w:cs="David" w:hint="cs"/>
          <w:color w:val="000000" w:themeColor="text1"/>
        </w:rPr>
        <w:t>deviation</w:t>
      </w:r>
      <w:r w:rsidR="00F542F4">
        <w:rPr>
          <w:rFonts w:cs="David"/>
          <w:color w:val="000000" w:themeColor="text1"/>
        </w:rPr>
        <w:t>s</w:t>
      </w:r>
      <w:r w:rsidR="00D61E13" w:rsidRPr="00F542F4">
        <w:rPr>
          <w:rFonts w:cs="David" w:hint="cs"/>
          <w:color w:val="000000" w:themeColor="text1"/>
        </w:rPr>
        <w:t xml:space="preserve"> from emission permits.</w:t>
      </w:r>
      <w:r w:rsidR="004F1E96">
        <w:rPr>
          <w:rFonts w:cs="David"/>
          <w:color w:val="000000" w:themeColor="text1"/>
        </w:rPr>
        <w:t xml:space="preserve"> </w:t>
      </w:r>
      <w:commentRangeEnd w:id="842"/>
      <w:r w:rsidR="008832F5">
        <w:rPr>
          <w:rStyle w:val="CommentReference"/>
        </w:rPr>
        <w:commentReference w:id="842"/>
      </w:r>
    </w:p>
    <w:p w14:paraId="4F37AC3D" w14:textId="2DB02B4F" w:rsidR="007325A1" w:rsidRPr="007325A1" w:rsidRDefault="00EC3910" w:rsidP="007325A1">
      <w:pPr>
        <w:pStyle w:val="ListParagraph"/>
        <w:numPr>
          <w:ilvl w:val="0"/>
          <w:numId w:val="16"/>
        </w:numPr>
        <w:ind w:right="-2"/>
        <w:rPr>
          <w:rFonts w:cs="David"/>
          <w:color w:val="000000"/>
        </w:rPr>
      </w:pPr>
      <w:commentRangeStart w:id="843"/>
      <w:r w:rsidRPr="007325A1">
        <w:rPr>
          <w:rFonts w:cs="David"/>
          <w:b/>
          <w:bCs/>
          <w:color w:val="000000"/>
        </w:rPr>
        <w:t>Create more complex scenarios</w:t>
      </w:r>
      <w:r w:rsidRPr="005746C5">
        <w:rPr>
          <w:rFonts w:cs="David"/>
          <w:color w:val="000000"/>
        </w:rPr>
        <w:t xml:space="preserve"> – allow different types of sensors with </w:t>
      </w:r>
      <w:r w:rsidR="005746C5" w:rsidRPr="005746C5">
        <w:rPr>
          <w:rFonts w:cs="David"/>
          <w:color w:val="000000"/>
        </w:rPr>
        <w:t xml:space="preserve">different sensitivities and dynamic ranges. </w:t>
      </w:r>
      <w:r w:rsidR="004F1E96">
        <w:rPr>
          <w:rFonts w:cs="David"/>
          <w:color w:val="000000" w:themeColor="text1"/>
        </w:rPr>
        <w:t xml:space="preserve">possibly consider different pollution sources. </w:t>
      </w:r>
      <w:commentRangeEnd w:id="843"/>
      <w:r w:rsidR="008832F5">
        <w:rPr>
          <w:rStyle w:val="CommentReference"/>
        </w:rPr>
        <w:commentReference w:id="843"/>
      </w:r>
    </w:p>
    <w:p w14:paraId="7BD270DF" w14:textId="214C46DB" w:rsidR="007325A1" w:rsidRPr="0041038E" w:rsidRDefault="007325A1" w:rsidP="005746C5">
      <w:pPr>
        <w:pStyle w:val="ListParagraph"/>
        <w:numPr>
          <w:ilvl w:val="0"/>
          <w:numId w:val="16"/>
        </w:numPr>
        <w:ind w:right="-2"/>
        <w:rPr>
          <w:rFonts w:cs="David"/>
          <w:color w:val="000000"/>
        </w:rPr>
      </w:pPr>
      <w:commentRangeStart w:id="844"/>
      <w:r>
        <w:rPr>
          <w:rFonts w:cs="David"/>
          <w:b/>
          <w:bCs/>
          <w:color w:val="000000"/>
        </w:rPr>
        <w:t xml:space="preserve">Conduct measurements </w:t>
      </w:r>
      <w:commentRangeEnd w:id="844"/>
      <w:r w:rsidR="008832F5">
        <w:rPr>
          <w:rStyle w:val="CommentReference"/>
        </w:rPr>
        <w:commentReference w:id="844"/>
      </w:r>
    </w:p>
    <w:p w14:paraId="6CA11E06" w14:textId="5B2F02FF" w:rsidR="0041038E" w:rsidRDefault="0041038E" w:rsidP="0041038E">
      <w:pPr>
        <w:pStyle w:val="ListParagraph"/>
        <w:numPr>
          <w:ilvl w:val="0"/>
          <w:numId w:val="16"/>
        </w:numPr>
        <w:ind w:right="-2"/>
        <w:rPr>
          <w:rFonts w:cs="David"/>
          <w:color w:val="000000" w:themeColor="text1"/>
        </w:rPr>
      </w:pPr>
      <w:commentRangeStart w:id="845"/>
      <w:r w:rsidRPr="0041038E">
        <w:rPr>
          <w:rFonts w:cs="David" w:hint="cs"/>
          <w:b/>
          <w:bCs/>
          <w:color w:val="000000" w:themeColor="text1"/>
        </w:rPr>
        <w:t>Chicago database</w:t>
      </w:r>
      <w:r w:rsidRPr="00A10451">
        <w:rPr>
          <w:rFonts w:cs="David" w:hint="cs"/>
          <w:color w:val="000000" w:themeColor="text1"/>
        </w:rPr>
        <w:t xml:space="preserve"> </w:t>
      </w:r>
      <w:r>
        <w:rPr>
          <w:rFonts w:cs="David"/>
          <w:color w:val="000000" w:themeColor="text1"/>
        </w:rPr>
        <w:t xml:space="preserve">- </w:t>
      </w:r>
      <w:r w:rsidRPr="00A10451">
        <w:rPr>
          <w:rFonts w:cs="David" w:hint="cs"/>
          <w:color w:val="000000" w:themeColor="text1"/>
        </w:rPr>
        <w:t>Evaluat</w:t>
      </w:r>
      <w:r>
        <w:rPr>
          <w:rFonts w:cs="David"/>
          <w:color w:val="000000" w:themeColor="text1"/>
        </w:rPr>
        <w:t>e</w:t>
      </w:r>
      <w:r w:rsidRPr="00A10451">
        <w:rPr>
          <w:rFonts w:cs="David" w:hint="cs"/>
          <w:color w:val="000000" w:themeColor="text1"/>
        </w:rPr>
        <w:t xml:space="preserve"> how well the current placement </w:t>
      </w:r>
      <w:r>
        <w:rPr>
          <w:rFonts w:cs="David"/>
          <w:color w:val="000000" w:themeColor="text1"/>
        </w:rPr>
        <w:t xml:space="preserve">of sensors </w:t>
      </w:r>
      <w:r w:rsidRPr="00A10451">
        <w:rPr>
          <w:rFonts w:cs="David" w:hint="cs"/>
          <w:color w:val="000000" w:themeColor="text1"/>
        </w:rPr>
        <w:t>is</w:t>
      </w:r>
      <w:r>
        <w:rPr>
          <w:rFonts w:cs="David"/>
          <w:color w:val="000000" w:themeColor="text1"/>
        </w:rPr>
        <w:t xml:space="preserve">, </w:t>
      </w:r>
      <w:r w:rsidRPr="00A10451">
        <w:rPr>
          <w:rFonts w:cs="David" w:hint="cs"/>
          <w:color w:val="000000" w:themeColor="text1"/>
        </w:rPr>
        <w:t>suggest where to place additional sensors</w:t>
      </w:r>
      <w:r>
        <w:rPr>
          <w:rFonts w:cs="David"/>
          <w:color w:val="000000" w:themeColor="text1"/>
        </w:rPr>
        <w:t xml:space="preserve">. </w:t>
      </w:r>
      <w:commentRangeEnd w:id="845"/>
      <w:r w:rsidR="008832F5">
        <w:rPr>
          <w:rStyle w:val="CommentReference"/>
        </w:rPr>
        <w:commentReference w:id="845"/>
      </w:r>
    </w:p>
    <w:p w14:paraId="3592DE42" w14:textId="11921349" w:rsidR="00F57828" w:rsidRPr="00A10451" w:rsidRDefault="00F57828" w:rsidP="0041038E">
      <w:pPr>
        <w:pStyle w:val="ListParagraph"/>
        <w:numPr>
          <w:ilvl w:val="0"/>
          <w:numId w:val="16"/>
        </w:numPr>
        <w:ind w:right="-2"/>
        <w:rPr>
          <w:rFonts w:cs="David"/>
          <w:color w:val="000000" w:themeColor="text1"/>
        </w:rPr>
      </w:pPr>
      <w:commentRangeStart w:id="846"/>
      <w:r>
        <w:rPr>
          <w:rFonts w:cs="David"/>
          <w:b/>
          <w:bCs/>
          <w:color w:val="000000" w:themeColor="text1"/>
        </w:rPr>
        <w:t>Mobile sensors and online deployment</w:t>
      </w:r>
      <w:commentRangeEnd w:id="846"/>
      <w:r w:rsidR="008832F5">
        <w:rPr>
          <w:rStyle w:val="CommentReference"/>
        </w:rPr>
        <w:commentReference w:id="846"/>
      </w:r>
    </w:p>
    <w:p w14:paraId="0646FE94" w14:textId="77777777" w:rsidR="0041038E" w:rsidRPr="0041038E" w:rsidRDefault="0041038E" w:rsidP="0041038E">
      <w:pPr>
        <w:ind w:left="360" w:right="-2"/>
        <w:rPr>
          <w:rFonts w:cs="David"/>
          <w:color w:val="000000"/>
        </w:rPr>
      </w:pPr>
    </w:p>
    <w:p w14:paraId="00AC4E5C" w14:textId="6D46D07F" w:rsidR="005746C5" w:rsidRDefault="005746C5" w:rsidP="005746C5">
      <w:pPr>
        <w:bidi/>
        <w:ind w:right="-2"/>
        <w:rPr>
          <w:rFonts w:cs="David"/>
          <w:b/>
          <w:bCs/>
          <w:color w:val="000000"/>
        </w:rPr>
      </w:pPr>
    </w:p>
    <w:p w14:paraId="301F4893" w14:textId="575F0D55" w:rsidR="00AD5F43" w:rsidDel="0061083B" w:rsidRDefault="00AD5F43" w:rsidP="003F702D">
      <w:pPr>
        <w:ind w:right="-2"/>
        <w:rPr>
          <w:del w:id="847" w:author="Idit Balachsan" w:date="2019-06-04T16:37:00Z"/>
          <w:rFonts w:cs="David"/>
          <w:color w:val="000000" w:themeColor="text1"/>
        </w:rPr>
      </w:pPr>
    </w:p>
    <w:p w14:paraId="748F61C6" w14:textId="3BA6D859" w:rsidR="00C36033" w:rsidDel="0061083B" w:rsidRDefault="00C36033" w:rsidP="003F702D">
      <w:pPr>
        <w:ind w:right="-2"/>
        <w:rPr>
          <w:del w:id="848" w:author="Idit Balachsan" w:date="2019-06-04T16:37:00Z"/>
          <w:rFonts w:cs="David"/>
          <w:color w:val="000000" w:themeColor="text1"/>
        </w:rPr>
      </w:pPr>
    </w:p>
    <w:p w14:paraId="0AC6AC12" w14:textId="77777777" w:rsidR="00C36033" w:rsidRPr="00A10451" w:rsidRDefault="00C36033" w:rsidP="003F702D">
      <w:pPr>
        <w:ind w:right="-2"/>
        <w:rPr>
          <w:rFonts w:cs="David"/>
          <w:b/>
          <w:bCs/>
          <w:sz w:val="28"/>
          <w:szCs w:val="28"/>
        </w:rPr>
      </w:pPr>
    </w:p>
    <w:p w14:paraId="5CCC832F" w14:textId="0209D9F2" w:rsidR="006D2082" w:rsidRPr="00710BC2" w:rsidRDefault="005058CB" w:rsidP="002976D9">
      <w:pPr>
        <w:pStyle w:val="Heading1"/>
        <w:rPr>
          <w:color w:val="FF0000"/>
        </w:rPr>
      </w:pPr>
      <w:r w:rsidRPr="00710BC2">
        <w:rPr>
          <w:rFonts w:hint="cs"/>
        </w:rPr>
        <w:t xml:space="preserve">Initial results </w:t>
      </w:r>
      <w:r w:rsidR="00710BC2" w:rsidRPr="00710BC2">
        <w:t>(TBD)</w:t>
      </w:r>
    </w:p>
    <w:p w14:paraId="692819C2" w14:textId="77777777" w:rsidR="005C7110" w:rsidRPr="00C44552" w:rsidRDefault="005C7110" w:rsidP="005C7110">
      <w:pPr>
        <w:pStyle w:val="Heading3"/>
        <w:rPr>
          <w:ins w:id="849" w:author="Idit Balachsan" w:date="2019-06-06T09:12:00Z"/>
        </w:rPr>
      </w:pPr>
      <w:ins w:id="850" w:author="Idit Balachsan" w:date="2019-06-06T09:12:00Z">
        <w:r w:rsidRPr="00A10451">
          <w:rPr>
            <w:rFonts w:hint="cs"/>
          </w:rPr>
          <w:t xml:space="preserve">Simulation set </w:t>
        </w:r>
      </w:ins>
    </w:p>
    <w:p w14:paraId="4271292D" w14:textId="4DB45489" w:rsidR="005C7110" w:rsidRDefault="005C7110" w:rsidP="005C7110">
      <w:pPr>
        <w:ind w:right="-2"/>
        <w:rPr>
          <w:ins w:id="851" w:author="Idit Balachsan" w:date="2019-06-06T09:12:00Z"/>
          <w:rFonts w:cs="David"/>
          <w:color w:val="000000" w:themeColor="text1"/>
        </w:rPr>
      </w:pPr>
      <w:ins w:id="852" w:author="Idit Balachsan" w:date="2019-06-06T09:12:00Z">
        <w:r>
          <w:rPr>
            <w:rFonts w:cs="David"/>
          </w:rPr>
          <w:t xml:space="preserve">An initial simulation set was tested.  </w:t>
        </w:r>
        <w:r>
          <w:rPr>
            <w:rFonts w:cs="David"/>
          </w:rPr>
          <w:t>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Eq. 1). </w:t>
        </w:r>
        <w:r w:rsidRPr="00A10451">
          <w:rPr>
            <w:rFonts w:cs="David" w:hint="cs"/>
            <w:color w:val="000000" w:themeColor="text1"/>
          </w:rPr>
          <w:t>Five point-sources (stacks) were given average yearly emission rates of 1000, 1500, 600, 1900 and 30</w:t>
        </w:r>
        <w:r>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Pr="00A10451">
          <w:rPr>
            <w:rFonts w:cs="David" w:hint="cs"/>
            <w:color w:val="000000" w:themeColor="text1"/>
          </w:rPr>
          <w:t xml:space="preserve"> </w:t>
        </w:r>
        <w:r>
          <w:rPr>
            <w:rFonts w:cs="David"/>
            <w:color w:val="000000" w:themeColor="text1"/>
          </w:rPr>
          <w:t xml:space="preserve">. </w:t>
        </w:r>
        <w:r w:rsidRPr="00A10451">
          <w:rPr>
            <w:rFonts w:cs="David" w:hint="cs"/>
          </w:rPr>
          <w:t xml:space="preserve">All model runs used the same average yearly release rates of the sources, and not some momentary emission rates </w:t>
        </w:r>
        <w:r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Pr="00A10451">
          <w:rPr>
            <w:rFonts w:cs="David" w:hint="cs"/>
            <w:color w:val="000000" w:themeColor="text1"/>
          </w:rPr>
          <w:t>), assuming these are usually not available.</w:t>
        </w:r>
        <w:r w:rsidRPr="00A10451">
          <w:rPr>
            <w:rFonts w:cs="David" w:hint="cs"/>
          </w:rPr>
          <w:t xml:space="preserve"> </w:t>
        </w:r>
        <w:r w:rsidRPr="00A10451">
          <w:rPr>
            <w:rFonts w:cs="David" w:hint="cs"/>
            <w:color w:val="FF0000"/>
          </w:rPr>
          <w:t>Figure X</w:t>
        </w:r>
        <w:r w:rsidRPr="00A10451">
          <w:rPr>
            <w:rFonts w:cs="David" w:hint="cs"/>
          </w:rPr>
          <w:t xml:space="preserve"> depicts some of the configurations. Sources are marked in red circles (o) and optional locations of sensors are marked in black crosses (+). </w:t>
        </w:r>
        <w:r>
          <w:rPr>
            <w:rFonts w:cs="David"/>
          </w:rPr>
          <w:t xml:space="preserve">A total of </w:t>
        </w:r>
        <w:r w:rsidRPr="00EF5D6A">
          <w:rPr>
            <w:rFonts w:cs="David"/>
            <w:color w:val="FF0000"/>
          </w:rPr>
          <w:t>X</w:t>
        </w:r>
        <w:r>
          <w:rPr>
            <w:rFonts w:cs="David"/>
          </w:rPr>
          <w:t xml:space="preserve"> o</w:t>
        </w:r>
        <w:r w:rsidRPr="00A10451">
          <w:rPr>
            <w:rFonts w:cs="David" w:hint="cs"/>
          </w:rPr>
          <w:t xml:space="preserve">ptional locations are spread in a grid, 50 m apart. </w:t>
        </w:r>
        <w:r w:rsidRPr="00A10451">
          <w:rPr>
            <w:rFonts w:cs="David" w:hint="cs"/>
            <w:color w:val="000000" w:themeColor="text1"/>
          </w:rPr>
          <w:t>Stack heights (</w:t>
        </w:r>
        <w:r w:rsidRPr="00A10451">
          <w:rPr>
            <w:rFonts w:cs="David" w:hint="cs"/>
            <w:color w:val="000000"/>
          </w:rPr>
          <w:t>effective heights) were taken at 10 m</w:t>
        </w:r>
        <w:r>
          <w:rPr>
            <w:rFonts w:cs="David"/>
            <w:color w:val="000000"/>
          </w:rPr>
          <w:t xml:space="preserve">. </w:t>
        </w:r>
      </w:ins>
    </w:p>
    <w:p w14:paraId="0A458D4D" w14:textId="6233A7E9" w:rsidR="005C7110" w:rsidRDefault="005C7110" w:rsidP="005C7110">
      <w:pPr>
        <w:autoSpaceDE w:val="0"/>
        <w:autoSpaceDN w:val="0"/>
        <w:adjustRightInd w:val="0"/>
        <w:rPr>
          <w:ins w:id="853" w:author="Idit Balachsan" w:date="2019-06-06T09:12:00Z"/>
          <w:rFonts w:cs="David"/>
          <w:color w:val="000000" w:themeColor="text1"/>
        </w:rPr>
      </w:pPr>
    </w:p>
    <w:p w14:paraId="72BD7780" w14:textId="77777777" w:rsidR="0058373D" w:rsidRPr="00DE582F" w:rsidRDefault="0058373D" w:rsidP="005C7110">
      <w:pPr>
        <w:autoSpaceDE w:val="0"/>
        <w:autoSpaceDN w:val="0"/>
        <w:adjustRightInd w:val="0"/>
        <w:rPr>
          <w:ins w:id="854" w:author="Idit Balachsan" w:date="2019-06-06T09:12:00Z"/>
          <w:rFonts w:cs="David"/>
          <w:color w:val="000000" w:themeColor="text1"/>
        </w:rPr>
      </w:pPr>
    </w:p>
    <w:p w14:paraId="32A1AF2C" w14:textId="77777777" w:rsidR="00930A14" w:rsidRPr="00A10451" w:rsidRDefault="00930A14" w:rsidP="003F702D">
      <w:pPr>
        <w:ind w:right="-2"/>
        <w:rPr>
          <w:rFonts w:cs="David"/>
          <w:b/>
          <w:bCs/>
        </w:rPr>
      </w:pPr>
    </w:p>
    <w:p w14:paraId="6197D4E1" w14:textId="15A9E5B4" w:rsidR="00537979" w:rsidRPr="00A10451" w:rsidRDefault="00537979" w:rsidP="002976D9">
      <w:pPr>
        <w:pStyle w:val="Heading1"/>
      </w:pPr>
      <w:r w:rsidRPr="00A10451">
        <w:rPr>
          <w:rFonts w:hint="cs"/>
        </w:rPr>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2976D9">
      <w:pPr>
        <w:pStyle w:val="Heading1"/>
      </w:pPr>
      <w:r w:rsidRPr="00710BC2">
        <w:rPr>
          <w:rFonts w:hint="cs"/>
        </w:rPr>
        <w:t>References</w:t>
      </w:r>
    </w:p>
    <w:p w14:paraId="1194E547" w14:textId="182C81FA" w:rsidR="008901CA" w:rsidRPr="00A10451" w:rsidRDefault="008901CA" w:rsidP="003F702D">
      <w:pPr>
        <w:ind w:right="-2"/>
        <w:rPr>
          <w:rFonts w:cs="David"/>
          <w:color w:val="000000" w:themeColor="text1"/>
        </w:rPr>
      </w:pPr>
    </w:p>
    <w:p w14:paraId="683E93E8" w14:textId="4AEA93F1" w:rsidR="005F4045" w:rsidRPr="005F4045" w:rsidRDefault="008901CA" w:rsidP="005F4045">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5F4045" w:rsidRPr="005F4045">
        <w:rPr>
          <w:rFonts w:cs="David"/>
          <w:noProof/>
        </w:rPr>
        <w:t>[1]</w:t>
      </w:r>
      <w:r w:rsidR="005F4045" w:rsidRPr="005F4045">
        <w:rPr>
          <w:rFonts w:cs="David"/>
          <w:noProof/>
        </w:rPr>
        <w:tab/>
        <w:t xml:space="preserve">J. H. Seinfeld and S. N. Pandis, </w:t>
      </w:r>
      <w:r w:rsidR="005F4045" w:rsidRPr="005F4045">
        <w:rPr>
          <w:rFonts w:cs="David"/>
          <w:i/>
          <w:iCs/>
          <w:noProof/>
        </w:rPr>
        <w:t>Atmospheric chemistry and physics - from air pollution to climate change</w:t>
      </w:r>
      <w:r w:rsidR="005F4045" w:rsidRPr="005F4045">
        <w:rPr>
          <w:rFonts w:cs="David"/>
          <w:noProof/>
        </w:rPr>
        <w:t>, Second edi. Wiley-Interscience, 2006.</w:t>
      </w:r>
    </w:p>
    <w:p w14:paraId="43BD122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w:t>
      </w:r>
      <w:r w:rsidRPr="005F4045">
        <w:rPr>
          <w:rFonts w:cs="David"/>
          <w:noProof/>
        </w:rPr>
        <w:tab/>
        <w:t xml:space="preserve">D. J. Jacob and D. A. Winner, “Effect of climate change on air quality - citation,” </w:t>
      </w:r>
      <w:r w:rsidRPr="005F4045">
        <w:rPr>
          <w:rFonts w:cs="David"/>
          <w:i/>
          <w:iCs/>
          <w:noProof/>
        </w:rPr>
        <w:t>Atmos. Environ.</w:t>
      </w:r>
      <w:r w:rsidRPr="005F4045">
        <w:rPr>
          <w:rFonts w:cs="David"/>
          <w:noProof/>
        </w:rPr>
        <w:t>, vol. 43, no. 1, pp. 51–63, 2009.</w:t>
      </w:r>
    </w:p>
    <w:p w14:paraId="476E716E"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w:t>
      </w:r>
      <w:r w:rsidRPr="005F4045">
        <w:rPr>
          <w:rFonts w:cs="David"/>
          <w:noProof/>
        </w:rPr>
        <w:tab/>
        <w:t xml:space="preserve">“Greenhouse Gas Emissions,” </w:t>
      </w:r>
      <w:r w:rsidRPr="005F4045">
        <w:rPr>
          <w:rFonts w:cs="David"/>
          <w:i/>
          <w:iCs/>
          <w:noProof/>
        </w:rPr>
        <w:t>EPA, United States Environmental Protection Agency</w:t>
      </w:r>
      <w:r w:rsidRPr="005F4045">
        <w:rPr>
          <w:rFonts w:cs="David"/>
          <w:noProof/>
        </w:rPr>
        <w:t>, 2019. [Online]. Available: https://www.epa.gov/ghgemissions/overview-greenhouse-gases. [Accessed: 23-May-2019].</w:t>
      </w:r>
    </w:p>
    <w:p w14:paraId="73026E30"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w:t>
      </w:r>
      <w:r w:rsidRPr="005F4045">
        <w:rPr>
          <w:rFonts w:cs="David"/>
          <w:noProof/>
        </w:rPr>
        <w:tab/>
        <w:t xml:space="preserve">“Israel ministry of environmental protection,” </w:t>
      </w:r>
      <w:r w:rsidRPr="005F4045">
        <w:rPr>
          <w:rFonts w:cs="David"/>
          <w:i/>
          <w:iCs/>
          <w:noProof/>
        </w:rPr>
        <w:t>The Impact of Air Pollution from Industry</w:t>
      </w:r>
      <w:r w:rsidRPr="005F4045">
        <w:rPr>
          <w:rFonts w:cs="David"/>
          <w:noProof/>
        </w:rPr>
        <w:t>, 2015. [Online]. Available: http://www.sviva.gov.il/English/env_topics/Health-and-Environment/Health-Impact-of-Environmental-Nuisances/Pages/The-Impact-of-Air-Pollution-from-Industry.aspx. [Accessed: 23-May-2018].</w:t>
      </w:r>
    </w:p>
    <w:p w14:paraId="3F4A107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5]</w:t>
      </w:r>
      <w:r w:rsidRPr="005F4045">
        <w:rPr>
          <w:rFonts w:cs="David"/>
          <w:noProof/>
        </w:rPr>
        <w:tab/>
        <w:t>WHO, “Ambient air pollution: Health impacts,” 2019. [Online]. Available: https://www.who.int/airpollution/ambient/health-impacts/en/. [Accessed: 10-Mar-2019].</w:t>
      </w:r>
    </w:p>
    <w:p w14:paraId="1767585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6]</w:t>
      </w:r>
      <w:r w:rsidRPr="005F4045">
        <w:rPr>
          <w:rFonts w:cs="David"/>
          <w:noProof/>
        </w:rPr>
        <w:tab/>
        <w:t xml:space="preserve">IPCC, </w:t>
      </w:r>
      <w:r w:rsidRPr="005F4045">
        <w:rPr>
          <w:rFonts w:cs="David"/>
          <w:i/>
          <w:iCs/>
          <w:noProof/>
        </w:rPr>
        <w:t>Climate Change 2013</w:t>
      </w:r>
      <w:r w:rsidRPr="005F4045">
        <w:rPr>
          <w:rFonts w:cs="David"/>
          <w:noProof/>
        </w:rPr>
        <w:t>, vol. 5. 2014.</w:t>
      </w:r>
    </w:p>
    <w:p w14:paraId="72B5B02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7]</w:t>
      </w:r>
      <w:r w:rsidRPr="005F4045">
        <w:rPr>
          <w:rFonts w:cs="David"/>
          <w:noProof/>
        </w:rPr>
        <w:tab/>
        <w:t xml:space="preserve">A. M. Fiore, V. Naik, and E. M. Leibensperger, “Air quality and climate connections,” </w:t>
      </w:r>
      <w:r w:rsidRPr="005F4045">
        <w:rPr>
          <w:rFonts w:cs="David"/>
          <w:i/>
          <w:iCs/>
          <w:noProof/>
        </w:rPr>
        <w:t>J. Air Waste Manag. Assoc.</w:t>
      </w:r>
      <w:r w:rsidRPr="005F4045">
        <w:rPr>
          <w:rFonts w:cs="David"/>
          <w:noProof/>
        </w:rPr>
        <w:t>, vol. 65, no. 6, pp. 645–685, 2015.</w:t>
      </w:r>
    </w:p>
    <w:p w14:paraId="3F3426EE"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8]</w:t>
      </w:r>
      <w:r w:rsidRPr="005F4045">
        <w:rPr>
          <w:rFonts w:cs="David"/>
          <w:noProof/>
        </w:rPr>
        <w:tab/>
        <w:t xml:space="preserve">M. Jerrett </w:t>
      </w:r>
      <w:r w:rsidRPr="005F4045">
        <w:rPr>
          <w:rFonts w:cs="David"/>
          <w:i/>
          <w:iCs/>
          <w:noProof/>
        </w:rPr>
        <w:t>et al.</w:t>
      </w:r>
      <w:r w:rsidRPr="005F4045">
        <w:rPr>
          <w:rFonts w:cs="David"/>
          <w:noProof/>
        </w:rPr>
        <w:t xml:space="preserve">, “A review and evaluation of intraurban air pollution exposure models,” </w:t>
      </w:r>
      <w:r w:rsidRPr="005F4045">
        <w:rPr>
          <w:rFonts w:cs="David"/>
          <w:i/>
          <w:iCs/>
          <w:noProof/>
        </w:rPr>
        <w:t>J. Expo. Anal. Environ. Epidemiol.</w:t>
      </w:r>
      <w:r w:rsidRPr="005F4045">
        <w:rPr>
          <w:rFonts w:cs="David"/>
          <w:noProof/>
        </w:rPr>
        <w:t>, vol. 15, no. 2, pp. 185–204, 2005.</w:t>
      </w:r>
    </w:p>
    <w:p w14:paraId="4EC6530C"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9]</w:t>
      </w:r>
      <w:r w:rsidRPr="005F4045">
        <w:rPr>
          <w:rFonts w:cs="David"/>
          <w:noProof/>
        </w:rPr>
        <w:tab/>
        <w:t xml:space="preserve">F. Kizel </w:t>
      </w:r>
      <w:r w:rsidRPr="005F4045">
        <w:rPr>
          <w:rFonts w:cs="David"/>
          <w:i/>
          <w:iCs/>
          <w:noProof/>
        </w:rPr>
        <w:t>et al.</w:t>
      </w:r>
      <w:r w:rsidRPr="005F4045">
        <w:rPr>
          <w:rFonts w:cs="David"/>
          <w:noProof/>
        </w:rPr>
        <w:t xml:space="preserve">, “Node-to-node field calibration of wireless distributed air pollution sensor network,” </w:t>
      </w:r>
      <w:r w:rsidRPr="005F4045">
        <w:rPr>
          <w:rFonts w:cs="David"/>
          <w:i/>
          <w:iCs/>
          <w:noProof/>
        </w:rPr>
        <w:t>Environ. Pollut.</w:t>
      </w:r>
      <w:r w:rsidRPr="005F4045">
        <w:rPr>
          <w:rFonts w:cs="David"/>
          <w:noProof/>
        </w:rPr>
        <w:t>, vol. 233, pp. 900–909, 2018.</w:t>
      </w:r>
    </w:p>
    <w:p w14:paraId="296CE45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0]</w:t>
      </w:r>
      <w:r w:rsidRPr="005F4045">
        <w:rPr>
          <w:rFonts w:cs="David"/>
          <w:noProof/>
        </w:rPr>
        <w:tab/>
        <w:t xml:space="preserve">U. Lerner, T. Yacobi, I. Levy, S. A. Moltchanov, T. Cole-Hunter, and B. Fishbain, “The </w:t>
      </w:r>
      <w:r w:rsidRPr="005F4045">
        <w:rPr>
          <w:rFonts w:cs="David"/>
          <w:noProof/>
        </w:rPr>
        <w:lastRenderedPageBreak/>
        <w:t xml:space="preserve">effect of ego-motion on environmental monitoring,” </w:t>
      </w:r>
      <w:r w:rsidRPr="005F4045">
        <w:rPr>
          <w:rFonts w:cs="David"/>
          <w:i/>
          <w:iCs/>
          <w:noProof/>
        </w:rPr>
        <w:t>Sci. Total Environ.</w:t>
      </w:r>
      <w:r w:rsidRPr="005F4045">
        <w:rPr>
          <w:rFonts w:cs="David"/>
          <w:noProof/>
        </w:rPr>
        <w:t>, vol. 533, pp. 8–16, 2015.</w:t>
      </w:r>
    </w:p>
    <w:p w14:paraId="5181273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1]</w:t>
      </w:r>
      <w:r w:rsidRPr="005F4045">
        <w:rPr>
          <w:rFonts w:cs="David"/>
          <w:noProof/>
        </w:rPr>
        <w:tab/>
        <w:t xml:space="preserve">S. Moltchanov, I. Levy, Y. Etzion, U. Lerner, D. M. Broday, and B. Fishbain, “On the feasibility of measuring urban air pollution by wireless distributed sensor networks,” </w:t>
      </w:r>
      <w:r w:rsidRPr="005F4045">
        <w:rPr>
          <w:rFonts w:cs="David"/>
          <w:i/>
          <w:iCs/>
          <w:noProof/>
        </w:rPr>
        <w:t>Sci. Total Environ.</w:t>
      </w:r>
      <w:r w:rsidRPr="005F4045">
        <w:rPr>
          <w:rFonts w:cs="David"/>
          <w:noProof/>
        </w:rPr>
        <w:t>, vol. 502, pp. 537–547, 2015.</w:t>
      </w:r>
    </w:p>
    <w:p w14:paraId="62CB2121"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2]</w:t>
      </w:r>
      <w:r w:rsidRPr="005F4045">
        <w:rPr>
          <w:rFonts w:cs="David"/>
          <w:noProof/>
        </w:rPr>
        <w:tab/>
        <w:t xml:space="preserve">A. Marjovi, A. Arfire, and A. Martinoli, “High Resolution Air Pollution Maps in Urban Environments Using Mobile Sensor Networks,” </w:t>
      </w:r>
      <w:r w:rsidRPr="005F4045">
        <w:rPr>
          <w:rFonts w:cs="David"/>
          <w:i/>
          <w:iCs/>
          <w:noProof/>
        </w:rPr>
        <w:t>2015 Int. Conf. Distrib. Comput. Sens. Syst.</w:t>
      </w:r>
      <w:r w:rsidRPr="005F4045">
        <w:rPr>
          <w:rFonts w:cs="David"/>
          <w:noProof/>
        </w:rPr>
        <w:t>, pp. 11–20, 2015.</w:t>
      </w:r>
    </w:p>
    <w:p w14:paraId="25C2E441"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3]</w:t>
      </w:r>
      <w:r w:rsidRPr="005F4045">
        <w:rPr>
          <w:rFonts w:cs="David"/>
          <w:noProof/>
        </w:rPr>
        <w:tab/>
        <w:t xml:space="preserve">M. I. Mead </w:t>
      </w:r>
      <w:r w:rsidRPr="005F4045">
        <w:rPr>
          <w:rFonts w:cs="David"/>
          <w:i/>
          <w:iCs/>
          <w:noProof/>
        </w:rPr>
        <w:t>et al.</w:t>
      </w:r>
      <w:r w:rsidRPr="005F4045">
        <w:rPr>
          <w:rFonts w:cs="David"/>
          <w:noProof/>
        </w:rPr>
        <w:t xml:space="preserve">, “The use of electrochemical sensors for monitoring urban air quality in low-cost, high-density networks,” </w:t>
      </w:r>
      <w:r w:rsidRPr="005F4045">
        <w:rPr>
          <w:rFonts w:cs="David"/>
          <w:i/>
          <w:iCs/>
          <w:noProof/>
        </w:rPr>
        <w:t>Atmos. Environ.</w:t>
      </w:r>
      <w:r w:rsidRPr="005F4045">
        <w:rPr>
          <w:rFonts w:cs="David"/>
          <w:noProof/>
        </w:rPr>
        <w:t>, vol. 70, pp. 186–203, 2013.</w:t>
      </w:r>
    </w:p>
    <w:p w14:paraId="40BB4F5B"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4]</w:t>
      </w:r>
      <w:r w:rsidRPr="005F4045">
        <w:rPr>
          <w:rFonts w:cs="David"/>
          <w:noProof/>
        </w:rPr>
        <w:tab/>
        <w:t xml:space="preserve">R. Piedrahita </w:t>
      </w:r>
      <w:r w:rsidRPr="005F4045">
        <w:rPr>
          <w:rFonts w:cs="David"/>
          <w:i/>
          <w:iCs/>
          <w:noProof/>
        </w:rPr>
        <w:t>et al.</w:t>
      </w:r>
      <w:r w:rsidRPr="005F4045">
        <w:rPr>
          <w:rFonts w:cs="David"/>
          <w:noProof/>
        </w:rPr>
        <w:t xml:space="preserve">, “The next generation of low-cost personal air quality sensors for quantitative exposure monitoring,” </w:t>
      </w:r>
      <w:r w:rsidRPr="005F4045">
        <w:rPr>
          <w:rFonts w:cs="David"/>
          <w:i/>
          <w:iCs/>
          <w:noProof/>
        </w:rPr>
        <w:t>Atmos. Meas. Tech.</w:t>
      </w:r>
      <w:r w:rsidRPr="005F4045">
        <w:rPr>
          <w:rFonts w:cs="David"/>
          <w:noProof/>
        </w:rPr>
        <w:t>, vol. 7, no. 10, pp. 3325–3336, 2014.</w:t>
      </w:r>
    </w:p>
    <w:p w14:paraId="6CE0234F"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5]</w:t>
      </w:r>
      <w:r w:rsidRPr="005F4045">
        <w:rPr>
          <w:rFonts w:cs="David"/>
          <w:noProof/>
        </w:rPr>
        <w:tab/>
        <w:t xml:space="preserve">N. Castell </w:t>
      </w:r>
      <w:r w:rsidRPr="005F4045">
        <w:rPr>
          <w:rFonts w:cs="David"/>
          <w:i/>
          <w:iCs/>
          <w:noProof/>
        </w:rPr>
        <w:t>et al.</w:t>
      </w:r>
      <w:r w:rsidRPr="005F4045">
        <w:rPr>
          <w:rFonts w:cs="David"/>
          <w:noProof/>
        </w:rPr>
        <w:t xml:space="preserve">, “Can commercial low-cost sensor platforms contribute to air quality monitoring and exposure estimates?,” </w:t>
      </w:r>
      <w:r w:rsidRPr="005F4045">
        <w:rPr>
          <w:rFonts w:cs="David"/>
          <w:i/>
          <w:iCs/>
          <w:noProof/>
        </w:rPr>
        <w:t>Environ. Int.</w:t>
      </w:r>
      <w:r w:rsidRPr="005F4045">
        <w:rPr>
          <w:rFonts w:cs="David"/>
          <w:noProof/>
        </w:rPr>
        <w:t>, vol. 99, pp. 293–302, 2017.</w:t>
      </w:r>
    </w:p>
    <w:p w14:paraId="6DB771F3"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6]</w:t>
      </w:r>
      <w:r w:rsidRPr="005F4045">
        <w:rPr>
          <w:rFonts w:cs="David"/>
          <w:noProof/>
        </w:rPr>
        <w:tab/>
        <w:t xml:space="preserve">A. Nebenzal and B. Fishbain, </w:t>
      </w:r>
      <w:r w:rsidRPr="005F4045">
        <w:rPr>
          <w:rFonts w:cs="David"/>
          <w:i/>
          <w:iCs/>
          <w:noProof/>
        </w:rPr>
        <w:t>Hough-Transform-Based Interpolation Scheme for Generating Accurate Dense Spatial Maps of Air Pollutants from Sparse Sensin</w:t>
      </w:r>
      <w:r w:rsidRPr="005F4045">
        <w:rPr>
          <w:rFonts w:cs="David"/>
          <w:noProof/>
        </w:rPr>
        <w:t>, vol. 507. Springer International Publishing, 2017.</w:t>
      </w:r>
    </w:p>
    <w:p w14:paraId="319B78FB"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7]</w:t>
      </w:r>
      <w:r w:rsidRPr="005F4045">
        <w:rPr>
          <w:rFonts w:cs="David"/>
          <w:noProof/>
        </w:rPr>
        <w:tab/>
        <w:t xml:space="preserve">P. H. Ryan and G. K. LeMasters, “A Review of Land-use Regression Models for Characterizing Intraurban Air Pollution Exposure,” </w:t>
      </w:r>
      <w:r w:rsidRPr="005F4045">
        <w:rPr>
          <w:rFonts w:cs="David"/>
          <w:i/>
          <w:iCs/>
          <w:noProof/>
        </w:rPr>
        <w:t>Inhal. Toxicol.</w:t>
      </w:r>
      <w:r w:rsidRPr="005F4045">
        <w:rPr>
          <w:rFonts w:cs="David"/>
          <w:noProof/>
        </w:rPr>
        <w:t>, vol. 19, no. sup1, pp. 127–133, Jan. 2007.</w:t>
      </w:r>
    </w:p>
    <w:p w14:paraId="347CF8D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8]</w:t>
      </w:r>
      <w:r w:rsidRPr="005F4045">
        <w:rPr>
          <w:rFonts w:cs="David"/>
          <w:noProof/>
        </w:rPr>
        <w:tab/>
        <w:t xml:space="preserve">J. M. Stockie, “The Mathematics of Atmospheric Dispersion Modeling,” </w:t>
      </w:r>
      <w:r w:rsidRPr="005F4045">
        <w:rPr>
          <w:rFonts w:cs="David"/>
          <w:i/>
          <w:iCs/>
          <w:noProof/>
        </w:rPr>
        <w:t>SIAM Rev.</w:t>
      </w:r>
      <w:r w:rsidRPr="005F4045">
        <w:rPr>
          <w:rFonts w:cs="David"/>
          <w:noProof/>
        </w:rPr>
        <w:t>, vol. 53, no. 2, pp. 349–372, 2011.</w:t>
      </w:r>
    </w:p>
    <w:p w14:paraId="39635122"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19]</w:t>
      </w:r>
      <w:r w:rsidRPr="005F4045">
        <w:rPr>
          <w:rFonts w:cs="David"/>
          <w:noProof/>
        </w:rPr>
        <w:tab/>
        <w:t xml:space="preserve">A. F. Stein, V. Isakov, J. Godowitch, and R. R. Draxler, “A hybrid modeling approach to resolve pollutant concentrations in an urban area,” </w:t>
      </w:r>
      <w:r w:rsidRPr="005F4045">
        <w:rPr>
          <w:rFonts w:cs="David"/>
          <w:i/>
          <w:iCs/>
          <w:noProof/>
        </w:rPr>
        <w:t>Atmos. Environ.</w:t>
      </w:r>
      <w:r w:rsidRPr="005F4045">
        <w:rPr>
          <w:rFonts w:cs="David"/>
          <w:noProof/>
        </w:rPr>
        <w:t>, vol. 41, no. 40, pp. 9410–9426, 2007.</w:t>
      </w:r>
    </w:p>
    <w:p w14:paraId="322C56F3"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0]</w:t>
      </w:r>
      <w:r w:rsidRPr="005F4045">
        <w:rPr>
          <w:rFonts w:cs="David"/>
          <w:noProof/>
        </w:rPr>
        <w:tab/>
        <w:t xml:space="preserve">R. L. Burritt and C. Saka, “Quality of physical environmental management accounting information, Lessons from Pollutant Release and Transfer Registers,” </w:t>
      </w:r>
      <w:r w:rsidRPr="005F4045">
        <w:rPr>
          <w:rFonts w:cs="David"/>
          <w:i/>
          <w:iCs/>
          <w:noProof/>
        </w:rPr>
        <w:t>Sustain. Account. Report.</w:t>
      </w:r>
      <w:r w:rsidRPr="005F4045">
        <w:rPr>
          <w:rFonts w:cs="David"/>
          <w:noProof/>
        </w:rPr>
        <w:t>, pp. 373–407, 2006.</w:t>
      </w:r>
    </w:p>
    <w:p w14:paraId="6A107AB2"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1]</w:t>
      </w:r>
      <w:r w:rsidRPr="005F4045">
        <w:rPr>
          <w:rFonts w:cs="David"/>
          <w:noProof/>
        </w:rPr>
        <w:tab/>
        <w:t xml:space="preserve">D. Kerret and G. M. Gray, “What do we learn from emissions reporting? Analytical considerations and comparison of pollutant release and transfer registers in the United States, Canada, England, and Australia,” </w:t>
      </w:r>
      <w:r w:rsidRPr="005F4045">
        <w:rPr>
          <w:rFonts w:cs="David"/>
          <w:i/>
          <w:iCs/>
          <w:noProof/>
        </w:rPr>
        <w:t>Risk Anal.</w:t>
      </w:r>
      <w:r w:rsidRPr="005F4045">
        <w:rPr>
          <w:rFonts w:cs="David"/>
          <w:noProof/>
        </w:rPr>
        <w:t>, vol. 27, no. 1, pp. 203–223, 2007.</w:t>
      </w:r>
    </w:p>
    <w:p w14:paraId="153FF760"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2]</w:t>
      </w:r>
      <w:r w:rsidRPr="005F4045">
        <w:rPr>
          <w:rFonts w:cs="David"/>
          <w:noProof/>
        </w:rPr>
        <w:tab/>
        <w:t xml:space="preserve">R. Sullivan and A. Gouldson, “Pollutant release and transfer registers: Examining the value of government-led reporting on corporate environmental performance,” </w:t>
      </w:r>
      <w:r w:rsidRPr="005F4045">
        <w:rPr>
          <w:rFonts w:cs="David"/>
          <w:i/>
          <w:iCs/>
          <w:noProof/>
        </w:rPr>
        <w:t>Corp. Soc. Responsib. Environ. Manag.</w:t>
      </w:r>
      <w:r w:rsidRPr="005F4045">
        <w:rPr>
          <w:rFonts w:cs="David"/>
          <w:noProof/>
        </w:rPr>
        <w:t>, vol. 14, no. 5, pp. 263–273, 2007.</w:t>
      </w:r>
    </w:p>
    <w:p w14:paraId="5201E941"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3]</w:t>
      </w:r>
      <w:r w:rsidRPr="005F4045">
        <w:rPr>
          <w:rFonts w:cs="David"/>
          <w:noProof/>
        </w:rPr>
        <w:tab/>
        <w:t xml:space="preserve">M. Hutchinson, H. Oh, and W. H. Chen, “A review of source term estimation methods for atmospheric dispersion events using static or mobile sensors,” </w:t>
      </w:r>
      <w:r w:rsidRPr="005F4045">
        <w:rPr>
          <w:rFonts w:cs="David"/>
          <w:i/>
          <w:iCs/>
          <w:noProof/>
        </w:rPr>
        <w:t>Inf. Fusion</w:t>
      </w:r>
      <w:r w:rsidRPr="005F4045">
        <w:rPr>
          <w:rFonts w:cs="David"/>
          <w:noProof/>
        </w:rPr>
        <w:t>, vol. 36, pp. 130–148, 2017.</w:t>
      </w:r>
    </w:p>
    <w:p w14:paraId="2E5E321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4]</w:t>
      </w:r>
      <w:r w:rsidRPr="005F4045">
        <w:rPr>
          <w:rFonts w:cs="David"/>
          <w:noProof/>
        </w:rPr>
        <w:tab/>
        <w:t xml:space="preserve">B. Liu, O. Dousse, P. Nain, and D. Towsley, “Dynamic coverage of mobile sensor </w:t>
      </w:r>
      <w:r w:rsidRPr="005F4045">
        <w:rPr>
          <w:rFonts w:cs="David"/>
          <w:noProof/>
        </w:rPr>
        <w:lastRenderedPageBreak/>
        <w:t xml:space="preserve">networks,” </w:t>
      </w:r>
      <w:r w:rsidRPr="005F4045">
        <w:rPr>
          <w:rFonts w:cs="David"/>
          <w:i/>
          <w:iCs/>
          <w:noProof/>
        </w:rPr>
        <w:t>IEEE Trans. Parallel Distrib. Syst.</w:t>
      </w:r>
      <w:r w:rsidRPr="005F4045">
        <w:rPr>
          <w:rFonts w:cs="David"/>
          <w:noProof/>
        </w:rPr>
        <w:t>, vol. 24, no. 2, pp. 301–311, 2013.</w:t>
      </w:r>
    </w:p>
    <w:p w14:paraId="6EB551A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5]</w:t>
      </w:r>
      <w:r w:rsidRPr="005F4045">
        <w:rPr>
          <w:rFonts w:cs="David"/>
          <w:noProof/>
        </w:rPr>
        <w:tab/>
        <w:t xml:space="preserve">Q. Zhao and A. Swami, “Coverage and Connectivity in Wireless Sensor Networks,” </w:t>
      </w:r>
      <w:r w:rsidRPr="005F4045">
        <w:rPr>
          <w:rFonts w:cs="David"/>
          <w:i/>
          <w:iCs/>
          <w:noProof/>
        </w:rPr>
        <w:t>Adapt. Cross Layer Des. Wirel. Networks</w:t>
      </w:r>
      <w:r w:rsidRPr="005F4045">
        <w:rPr>
          <w:rFonts w:cs="David"/>
          <w:noProof/>
        </w:rPr>
        <w:t>, pp. 301–323, 2010.</w:t>
      </w:r>
    </w:p>
    <w:p w14:paraId="3D0A930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6]</w:t>
      </w:r>
      <w:r w:rsidRPr="005F4045">
        <w:rPr>
          <w:rFonts w:cs="David"/>
          <w:noProof/>
        </w:rPr>
        <w:tab/>
        <w:t xml:space="preserve">H. Zhang and C. Liu, “A Review on Node Deployment of Wireless Sensor Network,” </w:t>
      </w:r>
      <w:r w:rsidRPr="005F4045">
        <w:rPr>
          <w:rFonts w:cs="David"/>
          <w:i/>
          <w:iCs/>
          <w:noProof/>
        </w:rPr>
        <w:t>IJCSI Int. J. Comput. Sci. Issues</w:t>
      </w:r>
      <w:r w:rsidRPr="005F4045">
        <w:rPr>
          <w:rFonts w:cs="David"/>
          <w:noProof/>
        </w:rPr>
        <w:t>, vol. 9, no. 6, pp. 378–383, 2012.</w:t>
      </w:r>
    </w:p>
    <w:p w14:paraId="59B7CDF5"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7]</w:t>
      </w:r>
      <w:r w:rsidRPr="005F4045">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5F4045">
        <w:rPr>
          <w:rFonts w:cs="David"/>
          <w:i/>
          <w:iCs/>
          <w:noProof/>
        </w:rPr>
        <w:t>Sci. Total Environ.</w:t>
      </w:r>
      <w:r w:rsidRPr="005F4045">
        <w:rPr>
          <w:rFonts w:cs="David"/>
          <w:noProof/>
        </w:rPr>
        <w:t>, vol. 575, no. September 2016, pp. 639–648, 2017.</w:t>
      </w:r>
    </w:p>
    <w:p w14:paraId="7B651C59"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8]</w:t>
      </w:r>
      <w:r w:rsidRPr="005F4045">
        <w:rPr>
          <w:rFonts w:cs="David"/>
          <w:noProof/>
        </w:rPr>
        <w:tab/>
        <w:t xml:space="preserve">U. Lerner, O. Hirshfeld, and B. Fishbain, “Optimal Deployment of a Heterogeneous Environmental Sensor Network,” </w:t>
      </w:r>
      <w:r w:rsidRPr="005F4045">
        <w:rPr>
          <w:rFonts w:cs="David"/>
          <w:i/>
          <w:iCs/>
          <w:noProof/>
        </w:rPr>
        <w:t>Jorunal Environ. Informatics</w:t>
      </w:r>
      <w:r w:rsidRPr="005F4045">
        <w:rPr>
          <w:rFonts w:cs="David"/>
          <w:noProof/>
        </w:rPr>
        <w:t>, no. X, pp. 1–9, 2018.</w:t>
      </w:r>
    </w:p>
    <w:p w14:paraId="70FD7532"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29]</w:t>
      </w:r>
      <w:r w:rsidRPr="005F4045">
        <w:rPr>
          <w:rFonts w:cs="David"/>
          <w:noProof/>
        </w:rPr>
        <w:tab/>
        <w:t xml:space="preserve">P. S. Kanaroglou </w:t>
      </w:r>
      <w:r w:rsidRPr="005F4045">
        <w:rPr>
          <w:rFonts w:cs="David"/>
          <w:i/>
          <w:iCs/>
          <w:noProof/>
        </w:rPr>
        <w:t>et al.</w:t>
      </w:r>
      <w:r w:rsidRPr="005F4045">
        <w:rPr>
          <w:rFonts w:cs="David"/>
          <w:noProof/>
        </w:rPr>
        <w:t xml:space="preserve">, “Establishing an air pollution monitoring network for intra-urban population exposure assessment: A location-allocation approach,” </w:t>
      </w:r>
      <w:r w:rsidRPr="005F4045">
        <w:rPr>
          <w:rFonts w:cs="David"/>
          <w:i/>
          <w:iCs/>
          <w:noProof/>
        </w:rPr>
        <w:t>Atmos. Environ.</w:t>
      </w:r>
      <w:r w:rsidRPr="005F4045">
        <w:rPr>
          <w:rFonts w:cs="David"/>
          <w:noProof/>
        </w:rPr>
        <w:t>, vol. 39, no. 13, pp. 2399–2409, 2005.</w:t>
      </w:r>
    </w:p>
    <w:p w14:paraId="4685EA89"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0]</w:t>
      </w:r>
      <w:r w:rsidRPr="005F4045">
        <w:rPr>
          <w:rFonts w:cs="David"/>
          <w:noProof/>
        </w:rPr>
        <w:tab/>
        <w:t xml:space="preserve">B. Carter and R. Ragade, “A probabilistic model for the deployment of sensors,” </w:t>
      </w:r>
      <w:r w:rsidRPr="005F4045">
        <w:rPr>
          <w:rFonts w:cs="David"/>
          <w:i/>
          <w:iCs/>
          <w:noProof/>
        </w:rPr>
        <w:t>SAS 2009 - IEEE Sensors Appl. Symp. Proc.</w:t>
      </w:r>
      <w:r w:rsidRPr="005F4045">
        <w:rPr>
          <w:rFonts w:cs="David"/>
          <w:noProof/>
        </w:rPr>
        <w:t>, pp. 7–12, 2009.</w:t>
      </w:r>
    </w:p>
    <w:p w14:paraId="1A836ED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1]</w:t>
      </w:r>
      <w:r w:rsidRPr="005F4045">
        <w:rPr>
          <w:rFonts w:cs="David"/>
          <w:noProof/>
        </w:rPr>
        <w:tab/>
        <w:t xml:space="preserve">A. Boubrima, W. Bechkit, and H. Rivano, “Optimal WSN Deployment Models for Air Pollution Monitoring,” </w:t>
      </w:r>
      <w:r w:rsidRPr="005F4045">
        <w:rPr>
          <w:rFonts w:cs="David"/>
          <w:i/>
          <w:iCs/>
          <w:noProof/>
        </w:rPr>
        <w:t>IEEE Trans. Wirel. Commun.</w:t>
      </w:r>
      <w:r w:rsidRPr="005F4045">
        <w:rPr>
          <w:rFonts w:cs="David"/>
          <w:noProof/>
        </w:rPr>
        <w:t>, vol. 16, no. 5, pp. 2723–2735, 2017.</w:t>
      </w:r>
    </w:p>
    <w:p w14:paraId="3F4055F2"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2]</w:t>
      </w:r>
      <w:r w:rsidRPr="005F4045">
        <w:rPr>
          <w:rFonts w:cs="David"/>
          <w:noProof/>
        </w:rPr>
        <w:tab/>
        <w:t xml:space="preserve">A. Boubrima, W. Bechkit, H. Rivano, and L. Soulhac, “Leveraging the potential of WSN for an efficient correction of air pollution fine-grained simulations,” </w:t>
      </w:r>
      <w:r w:rsidRPr="005F4045">
        <w:rPr>
          <w:rFonts w:cs="David"/>
          <w:i/>
          <w:iCs/>
          <w:noProof/>
        </w:rPr>
        <w:t>Proc. - Int. Conf. Comput. Commun. Networks, ICCCN</w:t>
      </w:r>
      <w:r w:rsidRPr="005F4045">
        <w:rPr>
          <w:rFonts w:cs="David"/>
          <w:noProof/>
        </w:rPr>
        <w:t>, vol. 2018–July, 2018.</w:t>
      </w:r>
    </w:p>
    <w:p w14:paraId="222DF9F6"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3]</w:t>
      </w:r>
      <w:r w:rsidRPr="005F4045">
        <w:rPr>
          <w:rFonts w:cs="David"/>
          <w:noProof/>
        </w:rPr>
        <w:tab/>
        <w:t xml:space="preserve">J. D. Berman, L. Jin, M. L. Bell, and F. C. Curriero, “Developing a geostatistical simulation method to inform the quantity and placement of new monitors for a follow-up air sampling campaign,” </w:t>
      </w:r>
      <w:r w:rsidRPr="005F4045">
        <w:rPr>
          <w:rFonts w:cs="David"/>
          <w:i/>
          <w:iCs/>
          <w:noProof/>
        </w:rPr>
        <w:t>J. Expo. Sci. Environ. Epidemiol.</w:t>
      </w:r>
      <w:r w:rsidRPr="005F4045">
        <w:rPr>
          <w:rFonts w:cs="David"/>
          <w:noProof/>
        </w:rPr>
        <w:t>, vol. 29, no. 2, pp. 248–257, 2019.</w:t>
      </w:r>
    </w:p>
    <w:p w14:paraId="58DB0C10"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4]</w:t>
      </w:r>
      <w:r w:rsidRPr="005F4045">
        <w:rPr>
          <w:rFonts w:cs="David"/>
          <w:noProof/>
        </w:rPr>
        <w:tab/>
        <w:t xml:space="preserve">Y. Kuroki, G. S. Young, and S. E. Haupt, “UAV navigation by an expert system for contaminant mapping with a genetic algorithm,” </w:t>
      </w:r>
      <w:r w:rsidRPr="005F4045">
        <w:rPr>
          <w:rFonts w:cs="David"/>
          <w:i/>
          <w:iCs/>
          <w:noProof/>
        </w:rPr>
        <w:t>Expert Syst. Appl.</w:t>
      </w:r>
      <w:r w:rsidRPr="005F4045">
        <w:rPr>
          <w:rFonts w:cs="David"/>
          <w:noProof/>
        </w:rPr>
        <w:t>, vol. 37, no. 6, pp. 4687–4697, 2010.</w:t>
      </w:r>
    </w:p>
    <w:p w14:paraId="666A966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5]</w:t>
      </w:r>
      <w:r w:rsidRPr="005F4045">
        <w:rPr>
          <w:rFonts w:cs="David"/>
          <w:noProof/>
        </w:rPr>
        <w:tab/>
        <w:t xml:space="preserve">A. Belkhiri, W. Bechkit, H. Rivano, and M. Koudil, “Context aware MWSN optimal redeployment strategies for air pollution timely monitoring,” </w:t>
      </w:r>
      <w:r w:rsidRPr="005F4045">
        <w:rPr>
          <w:rFonts w:cs="David"/>
          <w:i/>
          <w:iCs/>
          <w:noProof/>
        </w:rPr>
        <w:t>IEEE Int. Conf. Commun.</w:t>
      </w:r>
      <w:r w:rsidRPr="005F4045">
        <w:rPr>
          <w:rFonts w:cs="David"/>
          <w:noProof/>
        </w:rPr>
        <w:t>, vol. 2018–May, 2018.</w:t>
      </w:r>
    </w:p>
    <w:p w14:paraId="2218F065"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6]</w:t>
      </w:r>
      <w:r w:rsidRPr="005F4045">
        <w:rPr>
          <w:rFonts w:cs="David"/>
          <w:noProof/>
        </w:rPr>
        <w:tab/>
        <w:t xml:space="preserve">R. Ramadan, H. El-Rewini, and K. Abdelghany, “Optimal and approximate approaches for deployment of heterogeneous sensing devices,” </w:t>
      </w:r>
      <w:r w:rsidRPr="005F4045">
        <w:rPr>
          <w:rFonts w:cs="David"/>
          <w:i/>
          <w:iCs/>
          <w:noProof/>
        </w:rPr>
        <w:t>Eurasip J. Wirel. Commun. Netw.</w:t>
      </w:r>
      <w:r w:rsidRPr="005F4045">
        <w:rPr>
          <w:rFonts w:cs="David"/>
          <w:noProof/>
        </w:rPr>
        <w:t>, vol. 2007, 2007.</w:t>
      </w:r>
    </w:p>
    <w:p w14:paraId="31CB19A6"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7]</w:t>
      </w:r>
      <w:r w:rsidRPr="005F4045">
        <w:rPr>
          <w:rFonts w:cs="David"/>
          <w:noProof/>
        </w:rPr>
        <w:tab/>
        <w:t xml:space="preserve">A. Berchet </w:t>
      </w:r>
      <w:r w:rsidRPr="005F4045">
        <w:rPr>
          <w:rFonts w:cs="David"/>
          <w:i/>
          <w:iCs/>
          <w:noProof/>
        </w:rPr>
        <w:t>et al.</w:t>
      </w:r>
      <w:r w:rsidRPr="005F4045">
        <w:rPr>
          <w:rFonts w:cs="David"/>
          <w:noProof/>
        </w:rPr>
        <w:t xml:space="preserve">, “A cost-effective method for simulating city-wide air flow and pollutant dispersion at building resolving scale,” </w:t>
      </w:r>
      <w:r w:rsidRPr="005F4045">
        <w:rPr>
          <w:rFonts w:cs="David"/>
          <w:i/>
          <w:iCs/>
          <w:noProof/>
        </w:rPr>
        <w:t>Atmos. Environ.</w:t>
      </w:r>
      <w:r w:rsidRPr="005F4045">
        <w:rPr>
          <w:rFonts w:cs="David"/>
          <w:noProof/>
        </w:rPr>
        <w:t>, vol. 158, pp. 181–196, 2017.</w:t>
      </w:r>
    </w:p>
    <w:p w14:paraId="57A3CFAB"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8]</w:t>
      </w:r>
      <w:r w:rsidRPr="005F4045">
        <w:rPr>
          <w:rFonts w:cs="David"/>
          <w:noProof/>
        </w:rPr>
        <w:tab/>
        <w:t xml:space="preserve">A. Berchet, K. Zink, D. Oettl, J. Brunner, L. Emmenegger, and D. Brunner, “simulations </w:t>
      </w:r>
      <w:r w:rsidRPr="005F4045">
        <w:rPr>
          <w:rFonts w:cs="David"/>
          <w:noProof/>
        </w:rPr>
        <w:lastRenderedPageBreak/>
        <w:t>over the city of Zürich , Switzerland,” vol. 2, no. 2, pp. 3441–3459, 2017.</w:t>
      </w:r>
    </w:p>
    <w:p w14:paraId="4262AF35"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39]</w:t>
      </w:r>
      <w:r w:rsidRPr="005F4045">
        <w:rPr>
          <w:rFonts w:cs="David"/>
          <w:noProof/>
        </w:rPr>
        <w:tab/>
        <w:t>D. B. Turner, “Workbook of Atmospheric Dispersion Estimates; 2nd ed;” 1994.</w:t>
      </w:r>
    </w:p>
    <w:p w14:paraId="5EE86728"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0]</w:t>
      </w:r>
      <w:r w:rsidRPr="005F4045">
        <w:rPr>
          <w:rFonts w:cs="David"/>
          <w:noProof/>
        </w:rPr>
        <w:tab/>
        <w:t xml:space="preserve">F. Pasquill, “The estimation of the dispersion of windborne material,” </w:t>
      </w:r>
      <w:r w:rsidRPr="005F4045">
        <w:rPr>
          <w:rFonts w:cs="David"/>
          <w:i/>
          <w:iCs/>
          <w:noProof/>
        </w:rPr>
        <w:t>Met. Mag.</w:t>
      </w:r>
      <w:r w:rsidRPr="005F4045">
        <w:rPr>
          <w:rFonts w:cs="David"/>
          <w:noProof/>
        </w:rPr>
        <w:t>, vol. 90, no. 1161, pp. 33–49, 1961.</w:t>
      </w:r>
    </w:p>
    <w:p w14:paraId="14CA60BF"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1]</w:t>
      </w:r>
      <w:r w:rsidRPr="005F4045">
        <w:rPr>
          <w:rFonts w:cs="David"/>
          <w:noProof/>
        </w:rPr>
        <w:tab/>
        <w:t xml:space="preserve">C. D. Ahrens and R. Henson, </w:t>
      </w:r>
      <w:r w:rsidRPr="005F4045">
        <w:rPr>
          <w:rFonts w:cs="David"/>
          <w:i/>
          <w:iCs/>
          <w:noProof/>
        </w:rPr>
        <w:t>Meteorology Today: An Introduction to Weather, Climate, and the Environment</w:t>
      </w:r>
      <w:r w:rsidRPr="005F4045">
        <w:rPr>
          <w:rFonts w:cs="David"/>
          <w:noProof/>
        </w:rPr>
        <w:t>, 12th ed. Cengage Learning, Inc, 2017.</w:t>
      </w:r>
    </w:p>
    <w:p w14:paraId="32EE327D"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2]</w:t>
      </w:r>
      <w:r w:rsidRPr="005F4045">
        <w:rPr>
          <w:rFonts w:cs="David"/>
          <w:noProof/>
        </w:rPr>
        <w:tab/>
        <w:t xml:space="preserve">D. B. Turner, “A diffusion model for an urban area,” </w:t>
      </w:r>
      <w:r w:rsidRPr="005F4045">
        <w:rPr>
          <w:rFonts w:cs="David"/>
          <w:i/>
          <w:iCs/>
          <w:noProof/>
        </w:rPr>
        <w:t>J. Appl. Meteorol.</w:t>
      </w:r>
      <w:r w:rsidRPr="005F4045">
        <w:rPr>
          <w:rFonts w:cs="David"/>
          <w:noProof/>
        </w:rPr>
        <w:t>, vol. 3, no. 1, pp. 83–91, 1964.</w:t>
      </w:r>
    </w:p>
    <w:p w14:paraId="7713BA9A" w14:textId="77777777" w:rsidR="005F4045" w:rsidRPr="005F4045" w:rsidRDefault="005F4045" w:rsidP="005F4045">
      <w:pPr>
        <w:widowControl w:val="0"/>
        <w:autoSpaceDE w:val="0"/>
        <w:autoSpaceDN w:val="0"/>
        <w:adjustRightInd w:val="0"/>
        <w:ind w:left="640" w:hanging="640"/>
        <w:rPr>
          <w:rFonts w:cs="David"/>
          <w:noProof/>
        </w:rPr>
      </w:pPr>
      <w:r w:rsidRPr="005F4045">
        <w:rPr>
          <w:rFonts w:cs="David"/>
          <w:noProof/>
        </w:rPr>
        <w:t>[43]</w:t>
      </w:r>
      <w:r w:rsidRPr="005F4045">
        <w:rPr>
          <w:rFonts w:cs="David"/>
          <w:noProof/>
        </w:rPr>
        <w:tab/>
        <w:t xml:space="preserve">USEPA- United States Environmental Protection Agency, “Meteorological Monitoring Guidance for Regulatory Modeling Applications,” </w:t>
      </w:r>
      <w:r w:rsidRPr="005F4045">
        <w:rPr>
          <w:rFonts w:cs="David"/>
          <w:i/>
          <w:iCs/>
          <w:noProof/>
        </w:rPr>
        <w:t>Epa-454/R-99-005</w:t>
      </w:r>
      <w:r w:rsidRPr="005F4045">
        <w:rPr>
          <w:rFonts w:cs="David"/>
          <w:noProof/>
        </w:rPr>
        <w:t>, p. 171, 2000.</w:t>
      </w:r>
    </w:p>
    <w:p w14:paraId="7E831B99" w14:textId="5FCABCA6" w:rsidR="008901CA" w:rsidRPr="00A10451" w:rsidRDefault="008901CA" w:rsidP="005F4045">
      <w:pPr>
        <w:widowControl w:val="0"/>
        <w:autoSpaceDE w:val="0"/>
        <w:autoSpaceDN w:val="0"/>
        <w:adjustRightInd w:val="0"/>
        <w:ind w:left="640" w:hanging="640"/>
        <w:rPr>
          <w:rFonts w:cs="David"/>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Barak Fishbain" w:date="2019-06-02T12:28:00Z" w:initials="BF">
    <w:p w14:paraId="7D852B56" w14:textId="28A9773A" w:rsidR="00D347C1" w:rsidRDefault="00D347C1">
      <w:pPr>
        <w:pStyle w:val="CommentText"/>
      </w:pPr>
      <w:r>
        <w:rPr>
          <w:rStyle w:val="CommentReference"/>
        </w:rPr>
        <w:annotationRef/>
      </w:r>
      <w:r>
        <w:t xml:space="preserve">The previous title was too narrow for a PhD work. I suggest to extend the scope </w:t>
      </w:r>
      <w:r w:rsidR="00606322">
        <w:t>f</w:t>
      </w:r>
      <w:r>
        <w:t>rom static network to a dynamic one. Th</w:t>
      </w:r>
      <w:r w:rsidR="00606322">
        <w:t>e</w:t>
      </w:r>
      <w:r>
        <w:t xml:space="preserve">n the optimization can address which sensor to move where, if at all in each time step.    </w:t>
      </w:r>
    </w:p>
  </w:comment>
  <w:comment w:id="4" w:author="Barak Fishbain" w:date="2019-06-02T12:30:00Z" w:initials="BF">
    <w:p w14:paraId="739A02F6" w14:textId="6B7C1097" w:rsidR="00D347C1" w:rsidRDefault="00D347C1">
      <w:pPr>
        <w:pStyle w:val="CommentText"/>
      </w:pPr>
      <w:r>
        <w:rPr>
          <w:rStyle w:val="CommentReference"/>
        </w:rPr>
        <w:annotationRef/>
      </w:r>
      <w:r>
        <w:t xml:space="preserve">Once again – This aims at extending the scope of the study to heterogenous set of sensors, which means that the utility function for each sensor, in each location is different. </w:t>
      </w:r>
    </w:p>
  </w:comment>
  <w:comment w:id="12" w:author="Barak Fishbain" w:date="2019-06-02T12:32:00Z" w:initials="BF">
    <w:p w14:paraId="7318835D" w14:textId="77777777" w:rsidR="009223F0" w:rsidRDefault="00D347C1" w:rsidP="009223F0">
      <w:pPr>
        <w:pStyle w:val="CommentText"/>
      </w:pPr>
      <w:r>
        <w:rPr>
          <w:rStyle w:val="CommentReference"/>
        </w:rPr>
        <w:annotationRef/>
      </w:r>
      <w:r>
        <w:t xml:space="preserve">Following the changes I have suggested in the title – I would add a Para. (section) on </w:t>
      </w:r>
      <w:r w:rsidRPr="00E43569">
        <w:rPr>
          <w:highlight w:val="yellow"/>
        </w:rPr>
        <w:t>sensors’ heterogeneity</w:t>
      </w:r>
      <w:r>
        <w:t xml:space="preserve"> (Uri has a Para. on this in his optimal deployment paper, which you can use for assistance) and a Para. on </w:t>
      </w:r>
      <w:r w:rsidR="00592C54" w:rsidRPr="00E43569">
        <w:rPr>
          <w:highlight w:val="yellow"/>
        </w:rPr>
        <w:t>dynamic networks</w:t>
      </w:r>
      <w:r w:rsidR="00592C54">
        <w:t xml:space="preserve">, where you need to find an optimized procedure to move the sensors, so the changes introduced to the network are minimized and so is the distance you have to shift each sensor (to this end, </w:t>
      </w:r>
      <w:r w:rsidR="00592C54" w:rsidRPr="00592C54">
        <w:t>Earth mover's distance</w:t>
      </w:r>
      <w:r w:rsidR="00592C54">
        <w:t xml:space="preserve"> (see </w:t>
      </w:r>
      <w:r w:rsidR="009223F0">
        <w:t xml:space="preserve">Y. Rubner, C. Tomasi, and L. J. Guibas. </w:t>
      </w:r>
    </w:p>
    <w:p w14:paraId="7FCF1BF0" w14:textId="2CD9757E" w:rsidR="00592C54" w:rsidRPr="009223F0" w:rsidRDefault="009223F0" w:rsidP="009223F0">
      <w:pPr>
        <w:pStyle w:val="CommentText"/>
      </w:pPr>
      <w:r>
        <w:t>A metric for distributions with applications to image databases. In IEEE International Conference on Computer Vision, pages 59-66, January 1998.</w:t>
      </w:r>
      <w:r w:rsidR="00592C54">
        <w:t xml:space="preserve">) can be used. I haven’t seen anyone using this measure for this specific task. </w:t>
      </w:r>
    </w:p>
  </w:comment>
  <w:comment w:id="13" w:author="ss kk" w:date="2019-05-28T08:28:00Z" w:initials="sk">
    <w:p w14:paraId="38425CAE" w14:textId="77777777" w:rsidR="00D77161" w:rsidRDefault="00D77161">
      <w:pPr>
        <w:pStyle w:val="CommentText"/>
        <w:rPr>
          <w:rtl/>
        </w:rPr>
      </w:pPr>
      <w:r>
        <w:rPr>
          <w:rStyle w:val="CommentReference"/>
        </w:rPr>
        <w:annotationRef/>
      </w:r>
      <w:r>
        <w:t>This preface is aiming towards continuous emission from non-localized source. The research you are aiming to is from localized source(s) that may increase their emission for various reasons.  I suggest refining the preface. Refine not replace.</w:t>
      </w:r>
    </w:p>
    <w:p w14:paraId="01B51F40" w14:textId="47888057" w:rsidR="00D26D6A" w:rsidRDefault="00D26D6A">
      <w:pPr>
        <w:pStyle w:val="CommentText"/>
      </w:pPr>
      <w:r w:rsidRPr="00D26D6A">
        <w:rPr>
          <w:highlight w:val="yellow"/>
        </w:rPr>
        <w:t>Except for the last two sentences, I think it’s a general intro to pollution from combustion processes, without dividing to point source or not. I would add just the difference between the two maybe.</w:t>
      </w:r>
      <w:r>
        <w:t xml:space="preserve">  </w:t>
      </w:r>
    </w:p>
  </w:comment>
  <w:comment w:id="18" w:author="Idit Balachsan" w:date="2019-06-03T12:15:00Z" w:initials="IB">
    <w:p w14:paraId="7A86E085" w14:textId="12409E58" w:rsidR="00FA06A0" w:rsidRDefault="00FA06A0">
      <w:pPr>
        <w:pStyle w:val="CommentText"/>
      </w:pPr>
      <w:r>
        <w:rPr>
          <w:rStyle w:val="CommentReference"/>
        </w:rPr>
        <w:annotationRef/>
      </w:r>
    </w:p>
  </w:comment>
  <w:comment w:id="17" w:author="Idit Balachsan" w:date="2019-06-03T12:16:00Z" w:initials="IB">
    <w:p w14:paraId="62A293D3" w14:textId="5A537150" w:rsidR="00FA06A0" w:rsidRDefault="00FA06A0">
      <w:pPr>
        <w:pStyle w:val="CommentText"/>
      </w:pPr>
      <w:r>
        <w:rPr>
          <w:rStyle w:val="CommentReference"/>
        </w:rPr>
        <w:annotationRef/>
      </w:r>
      <w:r w:rsidR="008E3525">
        <w:rPr>
          <w:highlight w:val="yellow"/>
        </w:rPr>
        <w:t>Barak, I think i</w:t>
      </w:r>
      <w:r w:rsidRPr="00EB1D20">
        <w:rPr>
          <w:highlight w:val="yellow"/>
        </w:rPr>
        <w:t>t is mentioned later</w:t>
      </w:r>
      <w:r w:rsidR="008E3525">
        <w:rPr>
          <w:highlight w:val="yellow"/>
        </w:rPr>
        <w:t xml:space="preserve">… :/ </w:t>
      </w:r>
      <w:r w:rsidR="00EB1D20" w:rsidRPr="00EB1D20">
        <w:rPr>
          <w:highlight w:val="yellow"/>
        </w:rPr>
        <w:t xml:space="preserve"> I </w:t>
      </w:r>
      <w:r w:rsidR="008E3525">
        <w:rPr>
          <w:highlight w:val="yellow"/>
        </w:rPr>
        <w:t>prefer not</w:t>
      </w:r>
      <w:r w:rsidR="00EB1D20" w:rsidRPr="00EB1D20">
        <w:rPr>
          <w:highlight w:val="yellow"/>
        </w:rPr>
        <w:t xml:space="preserve"> to say something here about source term estimation.</w:t>
      </w:r>
      <w:r w:rsidR="00EB1D20">
        <w:t xml:space="preserve"> </w:t>
      </w:r>
    </w:p>
  </w:comment>
  <w:comment w:id="20" w:author="ss kk" w:date="2019-05-28T08:45:00Z" w:initials="sk">
    <w:p w14:paraId="5EE9F63C" w14:textId="77777777" w:rsidR="00D77161" w:rsidRDefault="00D77161" w:rsidP="008F4456">
      <w:pPr>
        <w:pStyle w:val="CommentText"/>
      </w:pPr>
      <w:r>
        <w:rPr>
          <w:rStyle w:val="CommentReference"/>
        </w:rPr>
        <w:annotationRef/>
      </w:r>
      <w:r>
        <w:t xml:space="preserve">I like the way you present the sensors capabilities – shortly put: quantity vs. quality. OK! Now what are you suggesting? </w:t>
      </w:r>
      <w:r w:rsidRPr="00FA06A0">
        <w:t>I'm missing something saying this work will deal with deployment of …. Such deployment will help to overcome WDESN poor performance (does it?) or AQM high cost</w:t>
      </w:r>
    </w:p>
    <w:p w14:paraId="7B45B4C3" w14:textId="77777777" w:rsidR="00356C89" w:rsidRDefault="00356C89" w:rsidP="008F4456">
      <w:pPr>
        <w:pStyle w:val="CommentText"/>
      </w:pPr>
    </w:p>
    <w:p w14:paraId="19408816" w14:textId="3B79F59E" w:rsidR="00356C89" w:rsidRDefault="00935D7C" w:rsidP="008F4456">
      <w:pPr>
        <w:pStyle w:val="CommentText"/>
      </w:pPr>
      <w:r w:rsidRPr="00FA06A0">
        <w:rPr>
          <w:highlight w:val="yellow"/>
        </w:rPr>
        <w:t xml:space="preserve">I </w:t>
      </w:r>
      <w:r w:rsidR="007A2B23">
        <w:rPr>
          <w:highlight w:val="yellow"/>
        </w:rPr>
        <w:t xml:space="preserve">think it </w:t>
      </w:r>
      <w:r w:rsidRPr="00FA06A0">
        <w:rPr>
          <w:highlight w:val="yellow"/>
        </w:rPr>
        <w:t>is mentioned later.</w:t>
      </w:r>
      <w:r>
        <w:t xml:space="preserve"> </w:t>
      </w:r>
    </w:p>
  </w:comment>
  <w:comment w:id="92" w:author="Idit Balachsan" w:date="2019-06-03T15:15:00Z" w:initials="IB">
    <w:p w14:paraId="2DAAFFE2" w14:textId="4D99288C" w:rsidR="00886172" w:rsidRDefault="00886172">
      <w:pPr>
        <w:pStyle w:val="CommentText"/>
      </w:pPr>
      <w:r>
        <w:rPr>
          <w:rStyle w:val="CommentReference"/>
        </w:rPr>
        <w:annotationRef/>
      </w:r>
      <w:r>
        <w:t xml:space="preserve">Barak, </w:t>
      </w:r>
      <w:r w:rsidR="00764C42">
        <w:t xml:space="preserve">I’m not sure – but maybe it is best to explicitly elaborate on the constraints and objectives </w:t>
      </w:r>
      <w:r w:rsidR="00B75D9E">
        <w:t>we plan on using.</w:t>
      </w:r>
      <w:r w:rsidR="000D6246">
        <w:t xml:space="preserve"> This sentence is a bit confusing. </w:t>
      </w:r>
    </w:p>
  </w:comment>
  <w:comment w:id="93" w:author="Idit Balachsan" w:date="2019-06-03T15:42:00Z" w:initials="IB">
    <w:p w14:paraId="2C4A9BC8" w14:textId="26A5C1B0" w:rsidR="000D6246" w:rsidRDefault="000D6246">
      <w:pPr>
        <w:pStyle w:val="CommentText"/>
      </w:pPr>
      <w:r>
        <w:rPr>
          <w:rStyle w:val="CommentReference"/>
        </w:rPr>
        <w:annotationRef/>
      </w:r>
      <w:r>
        <w:t xml:space="preserve">“to best represent the pollution field” sounds very general, and I am not sure it is exactly what we are doing. </w:t>
      </w:r>
      <w:r w:rsidR="00C94290">
        <w:t xml:space="preserve">Technically it enables finding the source better and so producing better maps. </w:t>
      </w:r>
    </w:p>
  </w:comment>
  <w:comment w:id="95" w:author="Idit Balachsan" w:date="2019-06-03T12:37:00Z" w:initials="IB">
    <w:p w14:paraId="0EBB6E53" w14:textId="7851FDAE" w:rsidR="00E35FFC" w:rsidRDefault="00E35FFC">
      <w:pPr>
        <w:pStyle w:val="CommentText"/>
      </w:pPr>
      <w:r>
        <w:rPr>
          <w:rStyle w:val="CommentReference"/>
        </w:rPr>
        <w:annotationRef/>
      </w:r>
      <w:r>
        <w:t>Is it written like that for a reason?</w:t>
      </w:r>
    </w:p>
  </w:comment>
  <w:comment w:id="241" w:author="ss kk" w:date="2019-05-28T09:29:00Z" w:initials="sk">
    <w:p w14:paraId="765D5CDC" w14:textId="77777777" w:rsidR="00644D19" w:rsidRDefault="00644D19" w:rsidP="00644D19">
      <w:pPr>
        <w:pStyle w:val="CommentText"/>
      </w:pPr>
      <w:r>
        <w:rPr>
          <w:rStyle w:val="CommentReference"/>
        </w:rPr>
        <w:annotationRef/>
      </w:r>
      <w:r>
        <w:t xml:space="preserve">We need to say something about sensor\source arrangement. If we don't the simplest way is to place a single sensor on the source. </w:t>
      </w:r>
      <w:r w:rsidRPr="004E1827">
        <w:rPr>
          <w:highlight w:val="yellow"/>
        </w:rPr>
        <w:t>Since this is not always possible for many reasons and we have more than a single source we have to find optimal configuration</w:t>
      </w:r>
      <w:r>
        <w:t>.</w:t>
      </w:r>
    </w:p>
    <w:p w14:paraId="76C06000" w14:textId="77777777" w:rsidR="00644D19" w:rsidRDefault="00644D19" w:rsidP="00644D19">
      <w:pPr>
        <w:pStyle w:val="CommentText"/>
      </w:pPr>
      <w:r>
        <w:t xml:space="preserve">Predefinition is important. </w:t>
      </w:r>
    </w:p>
  </w:comment>
  <w:comment w:id="362"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556" w:author="Idit Balachsan" w:date="2019-06-10T15:17:00Z" w:initials="IB">
    <w:p w14:paraId="122E5EB6" w14:textId="77777777" w:rsidR="006C4379" w:rsidRDefault="006C4379" w:rsidP="006C4379">
      <w:pPr>
        <w:ind w:right="-2"/>
        <w:rPr>
          <w:rFonts w:cs="David"/>
        </w:rPr>
      </w:pPr>
      <w:r>
        <w:rPr>
          <w:rStyle w:val="CommentReference"/>
        </w:rPr>
        <w:annotationRef/>
      </w:r>
      <w:r w:rsidRPr="00A10451">
        <w:rPr>
          <w:rFonts w:cs="David" w:hint="cs"/>
          <w:color w:val="000000" w:themeColor="text1"/>
        </w:rPr>
        <w:t xml:space="preserve">Metaheuristic </w:t>
      </w:r>
      <w:r>
        <w:rPr>
          <w:rFonts w:cs="David"/>
          <w:color w:val="000000" w:themeColor="text1"/>
        </w:rPr>
        <w:t xml:space="preserve">(i.e., problem-independent methods) </w:t>
      </w:r>
      <w:r w:rsidRPr="00A10451">
        <w:rPr>
          <w:rFonts w:cs="David" w:hint="cs"/>
          <w:color w:val="000000" w:themeColor="text1"/>
        </w:rPr>
        <w:t xml:space="preserve">optimization algorithms </w:t>
      </w:r>
      <w:r w:rsidRPr="00A10451">
        <w:rPr>
          <w:rFonts w:cs="David" w:hint="cs"/>
        </w:rPr>
        <w:t xml:space="preserve">their uniqueness is in alternating parameter estimates to generate new solution candidates. They benefit </w:t>
      </w:r>
      <w:r w:rsidRPr="00A10451">
        <w:rPr>
          <w:rFonts w:cs="David" w:hint="cs"/>
          <w:color w:val="000000" w:themeColor="text1"/>
        </w:rPr>
        <w:t xml:space="preserve">over other methods </w:t>
      </w:r>
      <w:r w:rsidRPr="00A10451">
        <w:rPr>
          <w:rFonts w:cs="David" w:hint="cs"/>
        </w:rPr>
        <w:t xml:space="preserve">as they can handle poor initial estimates and employ methods to prevent becoming stuck in local minima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and were shown to provide near-optimal results in many studies</w:t>
      </w:r>
      <w:r>
        <w:rPr>
          <w:rFonts w:cs="David"/>
        </w:rPr>
        <w:t xml:space="preserve"> (e.g., </w:t>
      </w:r>
      <w:r w:rsidRPr="00A10451">
        <w:rPr>
          <w:rFonts w:cs="David" w:hint="cs"/>
        </w:rPr>
        <w:t xml:space="preserve"> </w:t>
      </w:r>
      <w:r w:rsidRPr="00A10451">
        <w:rPr>
          <w:rFonts w:cs="David" w:hint="cs"/>
        </w:rPr>
        <w:fldChar w:fldCharType="begin" w:fldLock="1"/>
      </w:r>
      <w:r>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36]","plainTextFormattedCitation":"[30], [36]","previouslyFormattedCitation":"[30], [36]"},"properties":{"noteIndex":0},"schema":"https://github.com/citation-style-language/schema/raw/master/csl-citation.json"}</w:instrText>
      </w:r>
      <w:r w:rsidRPr="00A10451">
        <w:rPr>
          <w:rFonts w:cs="David" w:hint="cs"/>
        </w:rPr>
        <w:fldChar w:fldCharType="separate"/>
      </w:r>
      <w:r w:rsidRPr="005F4045">
        <w:rPr>
          <w:rFonts w:cs="David"/>
          <w:noProof/>
        </w:rPr>
        <w:t>[30], [36]</w:t>
      </w:r>
      <w:r w:rsidRPr="00A10451">
        <w:rPr>
          <w:rFonts w:cs="David" w:hint="cs"/>
        </w:rPr>
        <w:fldChar w:fldCharType="end"/>
      </w:r>
      <w:r>
        <w:rPr>
          <w:rFonts w:cs="David"/>
        </w:rPr>
        <w:t>)</w:t>
      </w:r>
      <w:r w:rsidRPr="00A10451">
        <w:rPr>
          <w:rFonts w:cs="David" w:hint="cs"/>
        </w:rPr>
        <w:t xml:space="preserve">. </w:t>
      </w:r>
      <w:r>
        <w:rPr>
          <w:rFonts w:cs="David"/>
        </w:rPr>
        <w:t xml:space="preserve">And even some proved to converge after long enough time… </w:t>
      </w:r>
    </w:p>
    <w:p w14:paraId="17F42750" w14:textId="77777777" w:rsidR="006C4379" w:rsidRDefault="006C4379" w:rsidP="006C4379">
      <w:pPr>
        <w:ind w:right="-2"/>
        <w:rPr>
          <w:rFonts w:cs="David"/>
        </w:rPr>
      </w:pPr>
    </w:p>
    <w:p w14:paraId="0C94EE93" w14:textId="77777777" w:rsidR="006C4379" w:rsidRDefault="006C4379" w:rsidP="006C4379">
      <w:pPr>
        <w:ind w:right="-2"/>
        <w:rPr>
          <w:rFonts w:cs="David"/>
        </w:rPr>
      </w:pPr>
      <w:r w:rsidRPr="00A10451">
        <w:rPr>
          <w:rFonts w:cs="David" w:hint="cs"/>
        </w:rPr>
        <w:t>It should be noted that the optimization techniques may be implemented as a single objective scheme (usually minimizing the cost) or a multi-objective scheme</w:t>
      </w:r>
      <w:r>
        <w:rPr>
          <w:rFonts w:cs="David"/>
        </w:rPr>
        <w:t>, as will be discussed further in section X</w:t>
      </w:r>
      <w:r w:rsidRPr="00A10451">
        <w:rPr>
          <w:rFonts w:cs="David" w:hint="cs"/>
        </w:rPr>
        <w:t xml:space="preserve">. </w:t>
      </w:r>
      <w:r>
        <w:rPr>
          <w:rStyle w:val="CommentReference"/>
        </w:rPr>
        <w:annotationRef/>
      </w:r>
    </w:p>
    <w:p w14:paraId="48912DF5" w14:textId="77777777" w:rsidR="006C4379" w:rsidRDefault="006C4379" w:rsidP="006C4379">
      <w:pPr>
        <w:ind w:right="-2"/>
        <w:rPr>
          <w:rFonts w:cs="David"/>
        </w:rPr>
      </w:pPr>
      <w:r>
        <w:rPr>
          <w:rFonts w:cs="David"/>
          <w:b/>
          <w:bCs/>
        </w:rPr>
        <w:t>-</w:t>
      </w:r>
      <w:r w:rsidRPr="00FB2995">
        <w:rPr>
          <w:rFonts w:cs="David"/>
          <w:b/>
          <w:bCs/>
        </w:rPr>
        <w:t>Global</w:t>
      </w:r>
      <w:r>
        <w:rPr>
          <w:rFonts w:cs="David"/>
        </w:rPr>
        <w:t xml:space="preserve"> </w:t>
      </w:r>
      <w:r w:rsidRPr="00FB2995">
        <w:rPr>
          <w:rFonts w:cs="David"/>
          <w:b/>
          <w:bCs/>
        </w:rPr>
        <w:t>optimization</w:t>
      </w:r>
      <w:r>
        <w:rPr>
          <w:rFonts w:cs="David"/>
        </w:rPr>
        <w:t xml:space="preserve"> – the process of attempting to find the solution x* out of a set of possible solutions </w:t>
      </w:r>
      <w:r>
        <w:rPr>
          <w:rStyle w:val="CommentReference"/>
        </w:rPr>
        <w:annotationRef/>
      </w:r>
      <w:r>
        <w:rPr>
          <w:rFonts w:cs="David"/>
        </w:rPr>
        <w:t xml:space="preserve">S that has the optimal value for some fitness function f. f(x*)&gt;=f(x). </w:t>
      </w:r>
    </w:p>
    <w:p w14:paraId="049CDE75" w14:textId="77777777" w:rsidR="006C4379" w:rsidRDefault="006C4379" w:rsidP="006C4379">
      <w:pPr>
        <w:ind w:right="-2"/>
        <w:rPr>
          <w:rFonts w:cs="David"/>
        </w:rPr>
      </w:pPr>
      <w:r>
        <w:rPr>
          <w:rFonts w:cs="David"/>
        </w:rPr>
        <w:t xml:space="preserve">-Another class of search is known as </w:t>
      </w:r>
      <w:r w:rsidRPr="00FB2995">
        <w:rPr>
          <w:rFonts w:cs="David"/>
          <w:b/>
          <w:bCs/>
        </w:rPr>
        <w:t>heuristics</w:t>
      </w:r>
      <w:r>
        <w:rPr>
          <w:rFonts w:cs="David"/>
        </w:rPr>
        <w:t xml:space="preserve">. These may be thought of as sets of rules for deciding which potential solution out of S should next be generated and tested. For some randomized heuristics, such as simulated annealing and certain variants of EAs, convergence proofs do in fact exist, i.e., they are guaranteed to find x*. </w:t>
      </w:r>
    </w:p>
    <w:p w14:paraId="110EE8CD" w14:textId="77777777" w:rsidR="006C4379" w:rsidRDefault="006C4379" w:rsidP="006C4379">
      <w:pPr>
        <w:ind w:right="-2"/>
        <w:rPr>
          <w:rFonts w:cs="David"/>
        </w:rPr>
      </w:pPr>
      <w:r>
        <w:rPr>
          <w:rFonts w:cs="David"/>
          <w:b/>
          <w:bCs/>
        </w:rPr>
        <w:t>-</w:t>
      </w:r>
      <w:r w:rsidRPr="00007582">
        <w:rPr>
          <w:rFonts w:cs="David"/>
          <w:b/>
          <w:bCs/>
        </w:rPr>
        <w:t>Local search</w:t>
      </w:r>
      <w:r>
        <w:rPr>
          <w:rFonts w:cs="David"/>
        </w:rPr>
        <w:t xml:space="preserve"> – hill climbers (a bit different than gradient descent. Gradient descent guaranteed to converge to local minimum, unless the function is convex and then all local minima are also global). </w:t>
      </w:r>
    </w:p>
    <w:p w14:paraId="0405C017" w14:textId="77777777" w:rsidR="006C4379" w:rsidRDefault="006C4379" w:rsidP="006C4379">
      <w:pPr>
        <w:rPr>
          <w:rFonts w:cs="David"/>
        </w:rPr>
      </w:pPr>
      <w:r>
        <w:rPr>
          <w:rFonts w:cs="David"/>
        </w:rPr>
        <w:t xml:space="preserve">Simulated annealing, hill climbing algorithms and blind random search apply a uniform distribution when finding new points. EAs on the other hand, create new solutions from non-uniform distribution and this is why they are so powerful. </w:t>
      </w:r>
    </w:p>
    <w:p w14:paraId="3E923088" w14:textId="095CA4F4" w:rsidR="006C4379" w:rsidRDefault="006C4379">
      <w:pPr>
        <w:pStyle w:val="CommentText"/>
      </w:pPr>
    </w:p>
  </w:comment>
  <w:comment w:id="752"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r w:rsidRPr="00A10451">
        <w:rPr>
          <w:rFonts w:cs="David" w:hint="cs"/>
        </w:rPr>
        <w:t>The Gaussian plume model</w:t>
      </w:r>
      <w:r>
        <w:rPr>
          <w:rFonts w:cs="David"/>
        </w:rPr>
        <w:t xml:space="preserve">. Then you can state that we can use ANY model, but for the sake of simplicity we will start with the Gaussian model. </w:t>
      </w:r>
    </w:p>
  </w:comment>
  <w:comment w:id="753" w:author="Idit Balachsan" w:date="2019-06-05T10:44:00Z" w:initials="IB">
    <w:p w14:paraId="36AD7786" w14:textId="021B90C3" w:rsidR="00561AB9" w:rsidRDefault="00561AB9">
      <w:pPr>
        <w:pStyle w:val="CommentText"/>
      </w:pPr>
      <w:r>
        <w:rPr>
          <w:rStyle w:val="CommentReference"/>
        </w:rPr>
        <w:annotationRef/>
      </w:r>
      <w:r>
        <w:t xml:space="preserve">There is a problem to do so. Maybe just the general formulation but I think it should stay close to the specific formulation. </w:t>
      </w:r>
    </w:p>
  </w:comment>
  <w:comment w:id="803"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We need to suggest what we thing is the best OF. If you have preliminary result with a variant OF it is OK !</w:t>
      </w:r>
      <w:r>
        <w:t xml:space="preserve"> </w:t>
      </w:r>
      <w:r w:rsidRPr="00762DB8">
        <w:rPr>
          <w:highlight w:val="yellow"/>
        </w:rPr>
        <w:t>BTW we may want to check median. Not crucial at this stage</w:t>
      </w:r>
    </w:p>
  </w:comment>
  <w:comment w:id="806" w:author="ss kk" w:date="2019-05-28T11:51:00Z" w:initials="sk">
    <w:p w14:paraId="3AEC91F1" w14:textId="540F9CB4" w:rsidR="00D77161" w:rsidRDefault="00D77161">
      <w:pPr>
        <w:pStyle w:val="CommentText"/>
      </w:pPr>
      <w:r>
        <w:rPr>
          <w:rStyle w:val="CommentReference"/>
        </w:rPr>
        <w:annotationRef/>
      </w:r>
      <w:r>
        <w:t>This should be incorporated to eq 11</w:t>
      </w:r>
      <w:r w:rsidR="00D07308">
        <w:t xml:space="preserve"> (eq6)</w:t>
      </w:r>
    </w:p>
  </w:comment>
  <w:comment w:id="811"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813"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812"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section. You must incorporate in this section general aapects of multiobjective optimization namely the Parto frontier. Otherwise it may be confusing</w:t>
      </w:r>
    </w:p>
  </w:comment>
  <w:comment w:id="841" w:author="ss kk" w:date="2019-05-28T12:48:00Z" w:initials="sk">
    <w:p w14:paraId="1FF385C2" w14:textId="4F9EB372" w:rsidR="00D77161" w:rsidRDefault="00D77161">
      <w:pPr>
        <w:pStyle w:val="CommentText"/>
      </w:pPr>
      <w:r>
        <w:rPr>
          <w:rStyle w:val="CommentReference"/>
        </w:rPr>
        <w:annotationRef/>
      </w:r>
      <w:r>
        <w:rPr>
          <w:rStyle w:val="CommentReference"/>
        </w:rPr>
        <w:t>I don't think first stage should be evaluation and validation. You should start with setting up concept, goals and optimizer</w:t>
      </w:r>
    </w:p>
  </w:comment>
  <w:comment w:id="842" w:author="ss kk" w:date="2019-05-28T12:50:00Z" w:initials="sk">
    <w:p w14:paraId="165709AA" w14:textId="100AF764" w:rsidR="00D77161" w:rsidRDefault="00D77161">
      <w:pPr>
        <w:pStyle w:val="CommentText"/>
      </w:pPr>
      <w:r>
        <w:rPr>
          <w:rStyle w:val="CommentReference"/>
        </w:rPr>
        <w:annotationRef/>
      </w:r>
      <w:r>
        <w:t>Not clear</w:t>
      </w:r>
    </w:p>
  </w:comment>
  <w:comment w:id="843" w:author="ss kk" w:date="2019-05-28T12:51:00Z" w:initials="sk">
    <w:p w14:paraId="0FC16556" w14:textId="689ECAE7" w:rsidR="00D77161" w:rsidRDefault="00D77161">
      <w:pPr>
        <w:pStyle w:val="CommentText"/>
      </w:pPr>
      <w:r>
        <w:rPr>
          <w:rStyle w:val="CommentReference"/>
        </w:rPr>
        <w:annotationRef/>
      </w:r>
      <w:r>
        <w:t>Good. Need language editing</w:t>
      </w:r>
    </w:p>
  </w:comment>
  <w:comment w:id="844" w:author="ss kk" w:date="2019-05-28T12:51:00Z" w:initials="sk">
    <w:p w14:paraId="2EDAE692" w14:textId="254D002E" w:rsidR="00D77161" w:rsidRDefault="00D77161">
      <w:pPr>
        <w:pStyle w:val="CommentText"/>
      </w:pPr>
      <w:r>
        <w:rPr>
          <w:rStyle w:val="CommentReference"/>
        </w:rPr>
        <w:annotationRef/>
      </w:r>
      <w:r>
        <w:rPr>
          <w:rStyle w:val="CommentReference"/>
        </w:rPr>
        <w:t>You didn't mention it in the proposal</w:t>
      </w:r>
    </w:p>
  </w:comment>
  <w:comment w:id="845" w:author="ss kk" w:date="2019-05-28T12:51:00Z" w:initials="sk">
    <w:p w14:paraId="160CB69D" w14:textId="0D2F9054" w:rsidR="00D77161" w:rsidRDefault="00D77161">
      <w:pPr>
        <w:pStyle w:val="CommentText"/>
      </w:pPr>
      <w:r>
        <w:rPr>
          <w:rStyle w:val="CommentReference"/>
        </w:rPr>
        <w:annotationRef/>
      </w:r>
      <w:r>
        <w:t>Good, Need language editing</w:t>
      </w:r>
    </w:p>
  </w:comment>
  <w:comment w:id="846" w:author="ss kk" w:date="2019-05-28T12:52:00Z" w:initials="sk">
    <w:p w14:paraId="74C094BE" w14:textId="7ECFCF60" w:rsidR="00D77161" w:rsidRDefault="00D77161">
      <w:pPr>
        <w:pStyle w:val="CommentText"/>
      </w:pPr>
      <w:r>
        <w:rPr>
          <w:rStyle w:val="CommentReference"/>
        </w:rPr>
        <w:annotationRef/>
      </w:r>
      <w:r>
        <w:rPr>
          <w:rStyle w:val="CommentReference"/>
        </w:rPr>
        <w:t>You suggested the opposite… If you do want to go mobile it fine but some (minor) revisions in the text are required as you probably like to extend your achievements in static WDESN to mob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52B56" w15:done="0"/>
  <w15:commentEx w15:paraId="739A02F6" w15:done="0"/>
  <w15:commentEx w15:paraId="7FCF1BF0" w15:done="0"/>
  <w15:commentEx w15:paraId="01B51F40" w15:done="0"/>
  <w15:commentEx w15:paraId="7A86E085" w15:done="1"/>
  <w15:commentEx w15:paraId="62A293D3" w15:done="0"/>
  <w15:commentEx w15:paraId="19408816" w15:done="0"/>
  <w15:commentEx w15:paraId="2DAAFFE2" w15:done="0"/>
  <w15:commentEx w15:paraId="2C4A9BC8" w15:done="0"/>
  <w15:commentEx w15:paraId="0EBB6E53" w15:done="0"/>
  <w15:commentEx w15:paraId="76C06000" w15:done="0"/>
  <w15:commentEx w15:paraId="0ED2F9BE" w15:done="0"/>
  <w15:commentEx w15:paraId="3E923088" w15:done="0"/>
  <w15:commentEx w15:paraId="3DE0A5B8" w15:done="0"/>
  <w15:commentEx w15:paraId="36AD7786" w15:paraIdParent="3DE0A5B8" w15:done="0"/>
  <w15:commentEx w15:paraId="27E68C4E" w15:done="0"/>
  <w15:commentEx w15:paraId="3AEC91F1" w15:done="0"/>
  <w15:commentEx w15:paraId="0FA4D00F" w15:done="0"/>
  <w15:commentEx w15:paraId="2DF149CA" w15:done="0"/>
  <w15:commentEx w15:paraId="2DA4B3C4" w15:done="0"/>
  <w15:commentEx w15:paraId="1FF385C2" w15:done="0"/>
  <w15:commentEx w15:paraId="165709AA" w15:done="0"/>
  <w15:commentEx w15:paraId="0FC16556" w15:done="0"/>
  <w15:commentEx w15:paraId="2EDAE692" w15:done="0"/>
  <w15:commentEx w15:paraId="160CB69D" w15:done="0"/>
  <w15:commentEx w15:paraId="74C094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52B56" w16cid:durableId="209E3F8B"/>
  <w16cid:commentId w16cid:paraId="739A02F6" w16cid:durableId="209E3FEB"/>
  <w16cid:commentId w16cid:paraId="7FCF1BF0" w16cid:durableId="209E405D"/>
  <w16cid:commentId w16cid:paraId="01B51F40" w16cid:durableId="209E2A9A"/>
  <w16cid:commentId w16cid:paraId="7A86E085" w16cid:durableId="209F8DE0"/>
  <w16cid:commentId w16cid:paraId="62A293D3" w16cid:durableId="209F8E07"/>
  <w16cid:commentId w16cid:paraId="19408816" w16cid:durableId="209E2A9B"/>
  <w16cid:commentId w16cid:paraId="2DAAFFE2" w16cid:durableId="209FB828"/>
  <w16cid:commentId w16cid:paraId="2C4A9BC8" w16cid:durableId="209FBE73"/>
  <w16cid:commentId w16cid:paraId="0EBB6E53" w16cid:durableId="209F931D"/>
  <w16cid:commentId w16cid:paraId="76C06000" w16cid:durableId="209E2AA1"/>
  <w16cid:commentId w16cid:paraId="0ED2F9BE" w16cid:durableId="209E4B43"/>
  <w16cid:commentId w16cid:paraId="3E923088" w16cid:durableId="20A8F2F3"/>
  <w16cid:commentId w16cid:paraId="3DE0A5B8" w16cid:durableId="209E5357"/>
  <w16cid:commentId w16cid:paraId="36AD7786" w16cid:durableId="20A21BAB"/>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1FF385C2" w16cid:durableId="209E2AAE"/>
  <w16cid:commentId w16cid:paraId="165709AA" w16cid:durableId="209E2AAF"/>
  <w16cid:commentId w16cid:paraId="0FC16556" w16cid:durableId="209E2AB0"/>
  <w16cid:commentId w16cid:paraId="2EDAE692" w16cid:durableId="209E2AB1"/>
  <w16cid:commentId w16cid:paraId="160CB69D" w16cid:durableId="209E2AB2"/>
  <w16cid:commentId w16cid:paraId="74C094BE" w16cid:durableId="209E2A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0E3985" w14:textId="77777777" w:rsidR="004162BC" w:rsidRDefault="004162BC" w:rsidP="00D44124">
      <w:r>
        <w:separator/>
      </w:r>
    </w:p>
  </w:endnote>
  <w:endnote w:type="continuationSeparator" w:id="0">
    <w:p w14:paraId="7EC046A6" w14:textId="77777777" w:rsidR="004162BC" w:rsidRDefault="004162BC"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5ED5C" w14:textId="77777777" w:rsidR="004162BC" w:rsidRDefault="004162BC" w:rsidP="00D44124">
      <w:r>
        <w:separator/>
      </w:r>
    </w:p>
  </w:footnote>
  <w:footnote w:type="continuationSeparator" w:id="0">
    <w:p w14:paraId="029F3FC1" w14:textId="77777777" w:rsidR="004162BC" w:rsidRDefault="004162BC"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742112"/>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330761777"/>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4"/>
  </w:num>
  <w:num w:numId="4">
    <w:abstractNumId w:val="11"/>
  </w:num>
  <w:num w:numId="5">
    <w:abstractNumId w:val="1"/>
  </w:num>
  <w:num w:numId="6">
    <w:abstractNumId w:val="8"/>
  </w:num>
  <w:num w:numId="7">
    <w:abstractNumId w:val="14"/>
  </w:num>
  <w:num w:numId="8">
    <w:abstractNumId w:val="3"/>
  </w:num>
  <w:num w:numId="9">
    <w:abstractNumId w:val="16"/>
  </w:num>
  <w:num w:numId="10">
    <w:abstractNumId w:val="17"/>
  </w:num>
  <w:num w:numId="11">
    <w:abstractNumId w:val="5"/>
  </w:num>
  <w:num w:numId="12">
    <w:abstractNumId w:val="22"/>
  </w:num>
  <w:num w:numId="13">
    <w:abstractNumId w:val="9"/>
  </w:num>
  <w:num w:numId="14">
    <w:abstractNumId w:val="19"/>
  </w:num>
  <w:num w:numId="15">
    <w:abstractNumId w:val="7"/>
  </w:num>
  <w:num w:numId="16">
    <w:abstractNumId w:val="13"/>
  </w:num>
  <w:num w:numId="17">
    <w:abstractNumId w:val="6"/>
  </w:num>
  <w:num w:numId="18">
    <w:abstractNumId w:val="20"/>
  </w:num>
  <w:num w:numId="19">
    <w:abstractNumId w:val="2"/>
  </w:num>
  <w:num w:numId="20">
    <w:abstractNumId w:val="15"/>
  </w:num>
  <w:num w:numId="21">
    <w:abstractNumId w:val="10"/>
  </w:num>
  <w:num w:numId="22">
    <w:abstractNumId w:val="21"/>
  </w:num>
  <w:num w:numId="2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rson w15:author="ss kk">
    <w15:presenceInfo w15:providerId="Windows Live" w15:userId="bbe22e0089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149F"/>
    <w:rsid w:val="000014A4"/>
    <w:rsid w:val="00001B5F"/>
    <w:rsid w:val="00001D1E"/>
    <w:rsid w:val="00002323"/>
    <w:rsid w:val="000025C2"/>
    <w:rsid w:val="00002B26"/>
    <w:rsid w:val="00002E6F"/>
    <w:rsid w:val="000047CD"/>
    <w:rsid w:val="0000504F"/>
    <w:rsid w:val="00005D86"/>
    <w:rsid w:val="0000610B"/>
    <w:rsid w:val="000061CE"/>
    <w:rsid w:val="000062C0"/>
    <w:rsid w:val="00006324"/>
    <w:rsid w:val="000072C7"/>
    <w:rsid w:val="00007582"/>
    <w:rsid w:val="00010629"/>
    <w:rsid w:val="00011169"/>
    <w:rsid w:val="0001279C"/>
    <w:rsid w:val="0001283F"/>
    <w:rsid w:val="00012C4A"/>
    <w:rsid w:val="00013AA6"/>
    <w:rsid w:val="00013F20"/>
    <w:rsid w:val="00014198"/>
    <w:rsid w:val="00017DBF"/>
    <w:rsid w:val="00017E96"/>
    <w:rsid w:val="00020198"/>
    <w:rsid w:val="00020848"/>
    <w:rsid w:val="0002202C"/>
    <w:rsid w:val="00023C71"/>
    <w:rsid w:val="00023E7F"/>
    <w:rsid w:val="00024C39"/>
    <w:rsid w:val="00024C69"/>
    <w:rsid w:val="000259A5"/>
    <w:rsid w:val="00025A3C"/>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260"/>
    <w:rsid w:val="000425AA"/>
    <w:rsid w:val="0004266B"/>
    <w:rsid w:val="00043734"/>
    <w:rsid w:val="000438CE"/>
    <w:rsid w:val="00044024"/>
    <w:rsid w:val="000449CF"/>
    <w:rsid w:val="0004601A"/>
    <w:rsid w:val="00046315"/>
    <w:rsid w:val="0004654A"/>
    <w:rsid w:val="00046767"/>
    <w:rsid w:val="00046E06"/>
    <w:rsid w:val="000471B7"/>
    <w:rsid w:val="00050232"/>
    <w:rsid w:val="00051E60"/>
    <w:rsid w:val="00051F84"/>
    <w:rsid w:val="00051FDC"/>
    <w:rsid w:val="00052216"/>
    <w:rsid w:val="00052630"/>
    <w:rsid w:val="00052F13"/>
    <w:rsid w:val="0005379C"/>
    <w:rsid w:val="00053F95"/>
    <w:rsid w:val="0005458A"/>
    <w:rsid w:val="00054E60"/>
    <w:rsid w:val="0005578C"/>
    <w:rsid w:val="00055826"/>
    <w:rsid w:val="00055872"/>
    <w:rsid w:val="00057589"/>
    <w:rsid w:val="00057603"/>
    <w:rsid w:val="00057AF2"/>
    <w:rsid w:val="00060473"/>
    <w:rsid w:val="00060485"/>
    <w:rsid w:val="000614E3"/>
    <w:rsid w:val="000628DE"/>
    <w:rsid w:val="00063D59"/>
    <w:rsid w:val="00064CD4"/>
    <w:rsid w:val="000650CB"/>
    <w:rsid w:val="000651C3"/>
    <w:rsid w:val="00065D55"/>
    <w:rsid w:val="00067E53"/>
    <w:rsid w:val="00070230"/>
    <w:rsid w:val="000702D9"/>
    <w:rsid w:val="00070C21"/>
    <w:rsid w:val="000711F6"/>
    <w:rsid w:val="00071D48"/>
    <w:rsid w:val="00071F44"/>
    <w:rsid w:val="0007280A"/>
    <w:rsid w:val="0007354A"/>
    <w:rsid w:val="0007390E"/>
    <w:rsid w:val="000742A2"/>
    <w:rsid w:val="000745C3"/>
    <w:rsid w:val="00075D16"/>
    <w:rsid w:val="0007632C"/>
    <w:rsid w:val="00076509"/>
    <w:rsid w:val="000765EB"/>
    <w:rsid w:val="00076702"/>
    <w:rsid w:val="0007686C"/>
    <w:rsid w:val="00076BC6"/>
    <w:rsid w:val="0007769B"/>
    <w:rsid w:val="000803FF"/>
    <w:rsid w:val="00080870"/>
    <w:rsid w:val="00081170"/>
    <w:rsid w:val="00081F43"/>
    <w:rsid w:val="00082981"/>
    <w:rsid w:val="0008619D"/>
    <w:rsid w:val="00086236"/>
    <w:rsid w:val="00087348"/>
    <w:rsid w:val="00087BFB"/>
    <w:rsid w:val="00087F27"/>
    <w:rsid w:val="00091773"/>
    <w:rsid w:val="00091A6A"/>
    <w:rsid w:val="00091DF7"/>
    <w:rsid w:val="000920A7"/>
    <w:rsid w:val="000935E9"/>
    <w:rsid w:val="00093CF3"/>
    <w:rsid w:val="0009441C"/>
    <w:rsid w:val="00094545"/>
    <w:rsid w:val="00094ED2"/>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6790"/>
    <w:rsid w:val="000A67B6"/>
    <w:rsid w:val="000A6BD1"/>
    <w:rsid w:val="000B1678"/>
    <w:rsid w:val="000B1B0D"/>
    <w:rsid w:val="000B4DD7"/>
    <w:rsid w:val="000B5D93"/>
    <w:rsid w:val="000B656B"/>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D014D"/>
    <w:rsid w:val="000D061D"/>
    <w:rsid w:val="000D2BFD"/>
    <w:rsid w:val="000D2E40"/>
    <w:rsid w:val="000D30E7"/>
    <w:rsid w:val="000D33A2"/>
    <w:rsid w:val="000D3B5E"/>
    <w:rsid w:val="000D3E92"/>
    <w:rsid w:val="000D42B3"/>
    <w:rsid w:val="000D441B"/>
    <w:rsid w:val="000D4AE1"/>
    <w:rsid w:val="000D6153"/>
    <w:rsid w:val="000D6246"/>
    <w:rsid w:val="000D64A1"/>
    <w:rsid w:val="000D6703"/>
    <w:rsid w:val="000D6C3A"/>
    <w:rsid w:val="000D6F4B"/>
    <w:rsid w:val="000D6F83"/>
    <w:rsid w:val="000D706B"/>
    <w:rsid w:val="000D716C"/>
    <w:rsid w:val="000D75FC"/>
    <w:rsid w:val="000D7C63"/>
    <w:rsid w:val="000D7E6B"/>
    <w:rsid w:val="000E1799"/>
    <w:rsid w:val="000E1E22"/>
    <w:rsid w:val="000E2B32"/>
    <w:rsid w:val="000E35A5"/>
    <w:rsid w:val="000E39B8"/>
    <w:rsid w:val="000E49AE"/>
    <w:rsid w:val="000E4CBB"/>
    <w:rsid w:val="000E519C"/>
    <w:rsid w:val="000E5634"/>
    <w:rsid w:val="000E566F"/>
    <w:rsid w:val="000E59B8"/>
    <w:rsid w:val="000E63AE"/>
    <w:rsid w:val="000F0A60"/>
    <w:rsid w:val="000F2CE9"/>
    <w:rsid w:val="000F384C"/>
    <w:rsid w:val="000F3DEB"/>
    <w:rsid w:val="000F4A9B"/>
    <w:rsid w:val="000F4DDD"/>
    <w:rsid w:val="000F5D1B"/>
    <w:rsid w:val="000F600C"/>
    <w:rsid w:val="000F6140"/>
    <w:rsid w:val="000F6374"/>
    <w:rsid w:val="000F6A35"/>
    <w:rsid w:val="000F6FBB"/>
    <w:rsid w:val="00100E82"/>
    <w:rsid w:val="00102F14"/>
    <w:rsid w:val="00103ECD"/>
    <w:rsid w:val="001054FD"/>
    <w:rsid w:val="001059D3"/>
    <w:rsid w:val="00105F36"/>
    <w:rsid w:val="00106020"/>
    <w:rsid w:val="001064C0"/>
    <w:rsid w:val="001068B2"/>
    <w:rsid w:val="0010695B"/>
    <w:rsid w:val="00106FF8"/>
    <w:rsid w:val="001105D0"/>
    <w:rsid w:val="00110A39"/>
    <w:rsid w:val="001113CF"/>
    <w:rsid w:val="00112121"/>
    <w:rsid w:val="001121D9"/>
    <w:rsid w:val="00112462"/>
    <w:rsid w:val="00112EC4"/>
    <w:rsid w:val="00112F5A"/>
    <w:rsid w:val="001149B1"/>
    <w:rsid w:val="00114ECE"/>
    <w:rsid w:val="0011627C"/>
    <w:rsid w:val="00116881"/>
    <w:rsid w:val="00117A40"/>
    <w:rsid w:val="001206F2"/>
    <w:rsid w:val="00120756"/>
    <w:rsid w:val="001213F6"/>
    <w:rsid w:val="001214F9"/>
    <w:rsid w:val="001216C2"/>
    <w:rsid w:val="001219C9"/>
    <w:rsid w:val="00121CD0"/>
    <w:rsid w:val="00122057"/>
    <w:rsid w:val="00123A13"/>
    <w:rsid w:val="00126D53"/>
    <w:rsid w:val="001279F1"/>
    <w:rsid w:val="00127B13"/>
    <w:rsid w:val="00130610"/>
    <w:rsid w:val="00130D34"/>
    <w:rsid w:val="00130EC5"/>
    <w:rsid w:val="00131454"/>
    <w:rsid w:val="001323D3"/>
    <w:rsid w:val="00134BBA"/>
    <w:rsid w:val="0013516B"/>
    <w:rsid w:val="00137535"/>
    <w:rsid w:val="0013765A"/>
    <w:rsid w:val="0014097E"/>
    <w:rsid w:val="00140BD1"/>
    <w:rsid w:val="00141CD6"/>
    <w:rsid w:val="00145464"/>
    <w:rsid w:val="001456F9"/>
    <w:rsid w:val="00145B31"/>
    <w:rsid w:val="00146671"/>
    <w:rsid w:val="001466ED"/>
    <w:rsid w:val="00147056"/>
    <w:rsid w:val="00150D0A"/>
    <w:rsid w:val="00150D0E"/>
    <w:rsid w:val="0015103C"/>
    <w:rsid w:val="00152156"/>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0DC5"/>
    <w:rsid w:val="001717F1"/>
    <w:rsid w:val="00171ECF"/>
    <w:rsid w:val="00172C75"/>
    <w:rsid w:val="00173B9E"/>
    <w:rsid w:val="001744CE"/>
    <w:rsid w:val="00174658"/>
    <w:rsid w:val="0017472A"/>
    <w:rsid w:val="00174997"/>
    <w:rsid w:val="00174E99"/>
    <w:rsid w:val="001753C9"/>
    <w:rsid w:val="0017559F"/>
    <w:rsid w:val="001763B2"/>
    <w:rsid w:val="00180008"/>
    <w:rsid w:val="00180571"/>
    <w:rsid w:val="001812BE"/>
    <w:rsid w:val="00182389"/>
    <w:rsid w:val="001827A8"/>
    <w:rsid w:val="00182A0D"/>
    <w:rsid w:val="00182CC2"/>
    <w:rsid w:val="00182DE1"/>
    <w:rsid w:val="001844B7"/>
    <w:rsid w:val="00185D98"/>
    <w:rsid w:val="0018611B"/>
    <w:rsid w:val="00186484"/>
    <w:rsid w:val="0018689E"/>
    <w:rsid w:val="00187854"/>
    <w:rsid w:val="00190696"/>
    <w:rsid w:val="00190845"/>
    <w:rsid w:val="001915E1"/>
    <w:rsid w:val="001917AA"/>
    <w:rsid w:val="001924A1"/>
    <w:rsid w:val="001929B7"/>
    <w:rsid w:val="00192DE4"/>
    <w:rsid w:val="00192E25"/>
    <w:rsid w:val="00192F68"/>
    <w:rsid w:val="00193853"/>
    <w:rsid w:val="0019416C"/>
    <w:rsid w:val="001945CB"/>
    <w:rsid w:val="00194BE3"/>
    <w:rsid w:val="0019510E"/>
    <w:rsid w:val="0019512D"/>
    <w:rsid w:val="0019529E"/>
    <w:rsid w:val="00195B56"/>
    <w:rsid w:val="00196177"/>
    <w:rsid w:val="001964CE"/>
    <w:rsid w:val="00196822"/>
    <w:rsid w:val="0019756A"/>
    <w:rsid w:val="001A062F"/>
    <w:rsid w:val="001A0670"/>
    <w:rsid w:val="001A087C"/>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10C"/>
    <w:rsid w:val="001B490C"/>
    <w:rsid w:val="001B4C9D"/>
    <w:rsid w:val="001B5027"/>
    <w:rsid w:val="001B5205"/>
    <w:rsid w:val="001B52A5"/>
    <w:rsid w:val="001B5B9A"/>
    <w:rsid w:val="001B6118"/>
    <w:rsid w:val="001B623E"/>
    <w:rsid w:val="001B6362"/>
    <w:rsid w:val="001B7B09"/>
    <w:rsid w:val="001C09D6"/>
    <w:rsid w:val="001C09EB"/>
    <w:rsid w:val="001C27CE"/>
    <w:rsid w:val="001C2911"/>
    <w:rsid w:val="001C3F9F"/>
    <w:rsid w:val="001C4E0A"/>
    <w:rsid w:val="001C5747"/>
    <w:rsid w:val="001C5786"/>
    <w:rsid w:val="001C5E60"/>
    <w:rsid w:val="001C6915"/>
    <w:rsid w:val="001C7821"/>
    <w:rsid w:val="001C7AB6"/>
    <w:rsid w:val="001C7F08"/>
    <w:rsid w:val="001D00D0"/>
    <w:rsid w:val="001D0F40"/>
    <w:rsid w:val="001D1816"/>
    <w:rsid w:val="001D2100"/>
    <w:rsid w:val="001D2323"/>
    <w:rsid w:val="001D2D3B"/>
    <w:rsid w:val="001D2DB7"/>
    <w:rsid w:val="001D36ED"/>
    <w:rsid w:val="001D4687"/>
    <w:rsid w:val="001D5A26"/>
    <w:rsid w:val="001D7B78"/>
    <w:rsid w:val="001E05D5"/>
    <w:rsid w:val="001E0BF5"/>
    <w:rsid w:val="001E1094"/>
    <w:rsid w:val="001E1355"/>
    <w:rsid w:val="001E13D7"/>
    <w:rsid w:val="001E1D40"/>
    <w:rsid w:val="001E22E8"/>
    <w:rsid w:val="001E2567"/>
    <w:rsid w:val="001E3436"/>
    <w:rsid w:val="001E3738"/>
    <w:rsid w:val="001E3B2E"/>
    <w:rsid w:val="001E4242"/>
    <w:rsid w:val="001E4A72"/>
    <w:rsid w:val="001E5E6C"/>
    <w:rsid w:val="001E5ECD"/>
    <w:rsid w:val="001E789D"/>
    <w:rsid w:val="001E79FF"/>
    <w:rsid w:val="001E7E62"/>
    <w:rsid w:val="001F010B"/>
    <w:rsid w:val="001F11B6"/>
    <w:rsid w:val="001F1289"/>
    <w:rsid w:val="001F12EC"/>
    <w:rsid w:val="001F14EB"/>
    <w:rsid w:val="001F2EAA"/>
    <w:rsid w:val="001F3721"/>
    <w:rsid w:val="001F44E0"/>
    <w:rsid w:val="001F4544"/>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5285"/>
    <w:rsid w:val="002060A8"/>
    <w:rsid w:val="0020666B"/>
    <w:rsid w:val="00206943"/>
    <w:rsid w:val="00206A9B"/>
    <w:rsid w:val="00206DDB"/>
    <w:rsid w:val="00210AA0"/>
    <w:rsid w:val="00211CA7"/>
    <w:rsid w:val="00211DF9"/>
    <w:rsid w:val="00211F36"/>
    <w:rsid w:val="002130E6"/>
    <w:rsid w:val="002131C7"/>
    <w:rsid w:val="00214768"/>
    <w:rsid w:val="00215A3E"/>
    <w:rsid w:val="00216316"/>
    <w:rsid w:val="00216738"/>
    <w:rsid w:val="00216D5A"/>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27F69"/>
    <w:rsid w:val="002300AE"/>
    <w:rsid w:val="00231365"/>
    <w:rsid w:val="00231E50"/>
    <w:rsid w:val="002321AE"/>
    <w:rsid w:val="00232402"/>
    <w:rsid w:val="00233B21"/>
    <w:rsid w:val="00234E84"/>
    <w:rsid w:val="00235B8F"/>
    <w:rsid w:val="00235CE8"/>
    <w:rsid w:val="00237157"/>
    <w:rsid w:val="00237970"/>
    <w:rsid w:val="00237C44"/>
    <w:rsid w:val="00240FE0"/>
    <w:rsid w:val="002411BE"/>
    <w:rsid w:val="002416CB"/>
    <w:rsid w:val="0024241D"/>
    <w:rsid w:val="00243342"/>
    <w:rsid w:val="00243A95"/>
    <w:rsid w:val="00243D5C"/>
    <w:rsid w:val="002440B1"/>
    <w:rsid w:val="00244E4A"/>
    <w:rsid w:val="00246CA9"/>
    <w:rsid w:val="0024707E"/>
    <w:rsid w:val="00247438"/>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CFB"/>
    <w:rsid w:val="002571A6"/>
    <w:rsid w:val="002579A4"/>
    <w:rsid w:val="00257E02"/>
    <w:rsid w:val="00260296"/>
    <w:rsid w:val="002606CC"/>
    <w:rsid w:val="002608AF"/>
    <w:rsid w:val="002626A9"/>
    <w:rsid w:val="0026351A"/>
    <w:rsid w:val="00263A51"/>
    <w:rsid w:val="00264960"/>
    <w:rsid w:val="00264EAC"/>
    <w:rsid w:val="00266635"/>
    <w:rsid w:val="002668F6"/>
    <w:rsid w:val="002675D7"/>
    <w:rsid w:val="002676CC"/>
    <w:rsid w:val="002706DD"/>
    <w:rsid w:val="00270B44"/>
    <w:rsid w:val="002713C0"/>
    <w:rsid w:val="0027264A"/>
    <w:rsid w:val="00272C1B"/>
    <w:rsid w:val="0027328E"/>
    <w:rsid w:val="00273A9C"/>
    <w:rsid w:val="0027499F"/>
    <w:rsid w:val="0027683A"/>
    <w:rsid w:val="00277315"/>
    <w:rsid w:val="00277867"/>
    <w:rsid w:val="002803E2"/>
    <w:rsid w:val="00280F9B"/>
    <w:rsid w:val="002810D0"/>
    <w:rsid w:val="0028158F"/>
    <w:rsid w:val="002828F7"/>
    <w:rsid w:val="00282FC6"/>
    <w:rsid w:val="00284FEB"/>
    <w:rsid w:val="00285585"/>
    <w:rsid w:val="0028587D"/>
    <w:rsid w:val="00285ACF"/>
    <w:rsid w:val="00286140"/>
    <w:rsid w:val="00286249"/>
    <w:rsid w:val="00286CFD"/>
    <w:rsid w:val="00287F01"/>
    <w:rsid w:val="00287FE8"/>
    <w:rsid w:val="002908C8"/>
    <w:rsid w:val="00290CCF"/>
    <w:rsid w:val="002911F9"/>
    <w:rsid w:val="00291250"/>
    <w:rsid w:val="002915A9"/>
    <w:rsid w:val="00291E11"/>
    <w:rsid w:val="00291E94"/>
    <w:rsid w:val="00292BCF"/>
    <w:rsid w:val="0029339F"/>
    <w:rsid w:val="002946D2"/>
    <w:rsid w:val="00295950"/>
    <w:rsid w:val="00295D2F"/>
    <w:rsid w:val="002966A0"/>
    <w:rsid w:val="00296883"/>
    <w:rsid w:val="002976D9"/>
    <w:rsid w:val="002A0CBC"/>
    <w:rsid w:val="002A0F4B"/>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0C3"/>
    <w:rsid w:val="002C311D"/>
    <w:rsid w:val="002C35F1"/>
    <w:rsid w:val="002C402D"/>
    <w:rsid w:val="002C5492"/>
    <w:rsid w:val="002C5B6F"/>
    <w:rsid w:val="002C6795"/>
    <w:rsid w:val="002C7C8E"/>
    <w:rsid w:val="002D008D"/>
    <w:rsid w:val="002D0B89"/>
    <w:rsid w:val="002D0F75"/>
    <w:rsid w:val="002D0FC5"/>
    <w:rsid w:val="002D10D5"/>
    <w:rsid w:val="002D12FD"/>
    <w:rsid w:val="002D15F8"/>
    <w:rsid w:val="002D229C"/>
    <w:rsid w:val="002D23C4"/>
    <w:rsid w:val="002D3C66"/>
    <w:rsid w:val="002D45FF"/>
    <w:rsid w:val="002D58D3"/>
    <w:rsid w:val="002D5C0E"/>
    <w:rsid w:val="002D5E50"/>
    <w:rsid w:val="002D66C0"/>
    <w:rsid w:val="002D6B10"/>
    <w:rsid w:val="002D6B47"/>
    <w:rsid w:val="002E102E"/>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8DE"/>
    <w:rsid w:val="002F527F"/>
    <w:rsid w:val="002F5CF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7412"/>
    <w:rsid w:val="0030762D"/>
    <w:rsid w:val="003109BA"/>
    <w:rsid w:val="0031103F"/>
    <w:rsid w:val="00311597"/>
    <w:rsid w:val="003119BC"/>
    <w:rsid w:val="00311C34"/>
    <w:rsid w:val="00311F2A"/>
    <w:rsid w:val="00315E07"/>
    <w:rsid w:val="00315F87"/>
    <w:rsid w:val="00316F25"/>
    <w:rsid w:val="00316FB1"/>
    <w:rsid w:val="003178D9"/>
    <w:rsid w:val="0032005D"/>
    <w:rsid w:val="00320B10"/>
    <w:rsid w:val="00320B46"/>
    <w:rsid w:val="00320C8F"/>
    <w:rsid w:val="0032104B"/>
    <w:rsid w:val="0032143C"/>
    <w:rsid w:val="0032195B"/>
    <w:rsid w:val="00321CAD"/>
    <w:rsid w:val="00323176"/>
    <w:rsid w:val="003250F2"/>
    <w:rsid w:val="0032587F"/>
    <w:rsid w:val="00326D04"/>
    <w:rsid w:val="00327938"/>
    <w:rsid w:val="003306D4"/>
    <w:rsid w:val="00330C9F"/>
    <w:rsid w:val="00332C7B"/>
    <w:rsid w:val="00332DB9"/>
    <w:rsid w:val="00334CCB"/>
    <w:rsid w:val="00334EF9"/>
    <w:rsid w:val="003354E1"/>
    <w:rsid w:val="00336510"/>
    <w:rsid w:val="00336E07"/>
    <w:rsid w:val="0033728A"/>
    <w:rsid w:val="00337E36"/>
    <w:rsid w:val="003402E2"/>
    <w:rsid w:val="00340EDC"/>
    <w:rsid w:val="00341B22"/>
    <w:rsid w:val="00343107"/>
    <w:rsid w:val="00343C0A"/>
    <w:rsid w:val="00344160"/>
    <w:rsid w:val="00344A37"/>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9DE"/>
    <w:rsid w:val="00354B78"/>
    <w:rsid w:val="00354CF8"/>
    <w:rsid w:val="00355DFC"/>
    <w:rsid w:val="00356310"/>
    <w:rsid w:val="00356C0E"/>
    <w:rsid w:val="00356C89"/>
    <w:rsid w:val="00357412"/>
    <w:rsid w:val="003578CC"/>
    <w:rsid w:val="0036055F"/>
    <w:rsid w:val="003615F0"/>
    <w:rsid w:val="00361F1D"/>
    <w:rsid w:val="00363D45"/>
    <w:rsid w:val="00364724"/>
    <w:rsid w:val="00364CB2"/>
    <w:rsid w:val="00365541"/>
    <w:rsid w:val="00365874"/>
    <w:rsid w:val="00365C52"/>
    <w:rsid w:val="003662E2"/>
    <w:rsid w:val="003669B8"/>
    <w:rsid w:val="0036719E"/>
    <w:rsid w:val="0036760D"/>
    <w:rsid w:val="0036774B"/>
    <w:rsid w:val="00367DE8"/>
    <w:rsid w:val="00370050"/>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7D0F"/>
    <w:rsid w:val="0039023E"/>
    <w:rsid w:val="0039089D"/>
    <w:rsid w:val="00390C40"/>
    <w:rsid w:val="003915BF"/>
    <w:rsid w:val="003919A9"/>
    <w:rsid w:val="00393CBC"/>
    <w:rsid w:val="0039480E"/>
    <w:rsid w:val="00394D5A"/>
    <w:rsid w:val="003950FB"/>
    <w:rsid w:val="0039586F"/>
    <w:rsid w:val="00395A04"/>
    <w:rsid w:val="00397736"/>
    <w:rsid w:val="00397EEA"/>
    <w:rsid w:val="003A06BF"/>
    <w:rsid w:val="003A1115"/>
    <w:rsid w:val="003A1B8B"/>
    <w:rsid w:val="003A1D5B"/>
    <w:rsid w:val="003A2782"/>
    <w:rsid w:val="003A2EE2"/>
    <w:rsid w:val="003A3EA4"/>
    <w:rsid w:val="003A420A"/>
    <w:rsid w:val="003A441F"/>
    <w:rsid w:val="003A4996"/>
    <w:rsid w:val="003A4E94"/>
    <w:rsid w:val="003A604B"/>
    <w:rsid w:val="003B03EE"/>
    <w:rsid w:val="003B0422"/>
    <w:rsid w:val="003B0474"/>
    <w:rsid w:val="003B15D0"/>
    <w:rsid w:val="003B1E1A"/>
    <w:rsid w:val="003B2332"/>
    <w:rsid w:val="003B2D26"/>
    <w:rsid w:val="003B3192"/>
    <w:rsid w:val="003B33E7"/>
    <w:rsid w:val="003B3BEF"/>
    <w:rsid w:val="003B42AD"/>
    <w:rsid w:val="003B4A0D"/>
    <w:rsid w:val="003B4AFE"/>
    <w:rsid w:val="003B4D39"/>
    <w:rsid w:val="003B4EBB"/>
    <w:rsid w:val="003B5068"/>
    <w:rsid w:val="003B668C"/>
    <w:rsid w:val="003B68C4"/>
    <w:rsid w:val="003B7527"/>
    <w:rsid w:val="003C0173"/>
    <w:rsid w:val="003C0AB5"/>
    <w:rsid w:val="003C2F05"/>
    <w:rsid w:val="003C3519"/>
    <w:rsid w:val="003C36C3"/>
    <w:rsid w:val="003C3D24"/>
    <w:rsid w:val="003C4056"/>
    <w:rsid w:val="003C4BF6"/>
    <w:rsid w:val="003C4E0A"/>
    <w:rsid w:val="003C6998"/>
    <w:rsid w:val="003C7080"/>
    <w:rsid w:val="003C7625"/>
    <w:rsid w:val="003D002F"/>
    <w:rsid w:val="003D09AF"/>
    <w:rsid w:val="003D2599"/>
    <w:rsid w:val="003D3593"/>
    <w:rsid w:val="003D3F70"/>
    <w:rsid w:val="003D4828"/>
    <w:rsid w:val="003D4DC5"/>
    <w:rsid w:val="003D5950"/>
    <w:rsid w:val="003D6393"/>
    <w:rsid w:val="003D63BF"/>
    <w:rsid w:val="003D6434"/>
    <w:rsid w:val="003D7291"/>
    <w:rsid w:val="003D7F3C"/>
    <w:rsid w:val="003E115A"/>
    <w:rsid w:val="003E13C7"/>
    <w:rsid w:val="003E1BEF"/>
    <w:rsid w:val="003E1EB7"/>
    <w:rsid w:val="003E2372"/>
    <w:rsid w:val="003E274D"/>
    <w:rsid w:val="003E2C99"/>
    <w:rsid w:val="003E3A57"/>
    <w:rsid w:val="003E3F5A"/>
    <w:rsid w:val="003E4C92"/>
    <w:rsid w:val="003E55C8"/>
    <w:rsid w:val="003E560F"/>
    <w:rsid w:val="003E73C8"/>
    <w:rsid w:val="003E7D2E"/>
    <w:rsid w:val="003E7E6F"/>
    <w:rsid w:val="003F0C5A"/>
    <w:rsid w:val="003F10FC"/>
    <w:rsid w:val="003F168D"/>
    <w:rsid w:val="003F3068"/>
    <w:rsid w:val="003F4B62"/>
    <w:rsid w:val="003F4CFE"/>
    <w:rsid w:val="003F4D67"/>
    <w:rsid w:val="003F5B1C"/>
    <w:rsid w:val="003F675A"/>
    <w:rsid w:val="003F702D"/>
    <w:rsid w:val="003F769A"/>
    <w:rsid w:val="004003F5"/>
    <w:rsid w:val="004006F3"/>
    <w:rsid w:val="00401895"/>
    <w:rsid w:val="0040232A"/>
    <w:rsid w:val="00402515"/>
    <w:rsid w:val="00403BBA"/>
    <w:rsid w:val="00404209"/>
    <w:rsid w:val="00404CAE"/>
    <w:rsid w:val="00405260"/>
    <w:rsid w:val="00405C37"/>
    <w:rsid w:val="00405D4E"/>
    <w:rsid w:val="0041000D"/>
    <w:rsid w:val="0041038E"/>
    <w:rsid w:val="004106C7"/>
    <w:rsid w:val="00412C3F"/>
    <w:rsid w:val="00413CA7"/>
    <w:rsid w:val="00414168"/>
    <w:rsid w:val="004145FF"/>
    <w:rsid w:val="004162BC"/>
    <w:rsid w:val="00416595"/>
    <w:rsid w:val="00416831"/>
    <w:rsid w:val="004170D4"/>
    <w:rsid w:val="004176C9"/>
    <w:rsid w:val="00417A45"/>
    <w:rsid w:val="0042012C"/>
    <w:rsid w:val="00420BF5"/>
    <w:rsid w:val="00421617"/>
    <w:rsid w:val="004222A4"/>
    <w:rsid w:val="0042235E"/>
    <w:rsid w:val="0042259F"/>
    <w:rsid w:val="00423536"/>
    <w:rsid w:val="0042358E"/>
    <w:rsid w:val="0042422A"/>
    <w:rsid w:val="0042450D"/>
    <w:rsid w:val="0042566F"/>
    <w:rsid w:val="00425BFD"/>
    <w:rsid w:val="00425CCC"/>
    <w:rsid w:val="00425D56"/>
    <w:rsid w:val="004275DD"/>
    <w:rsid w:val="00427BD4"/>
    <w:rsid w:val="00430604"/>
    <w:rsid w:val="00430CFE"/>
    <w:rsid w:val="00430F68"/>
    <w:rsid w:val="00431493"/>
    <w:rsid w:val="00431D2C"/>
    <w:rsid w:val="004321A7"/>
    <w:rsid w:val="0043411B"/>
    <w:rsid w:val="004358D4"/>
    <w:rsid w:val="0043606A"/>
    <w:rsid w:val="004366AF"/>
    <w:rsid w:val="00437038"/>
    <w:rsid w:val="00440A36"/>
    <w:rsid w:val="00440B3E"/>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5694F"/>
    <w:rsid w:val="0046086E"/>
    <w:rsid w:val="00461024"/>
    <w:rsid w:val="00461A42"/>
    <w:rsid w:val="00461D54"/>
    <w:rsid w:val="004628B5"/>
    <w:rsid w:val="0046297E"/>
    <w:rsid w:val="00462CE0"/>
    <w:rsid w:val="00462F51"/>
    <w:rsid w:val="004631AA"/>
    <w:rsid w:val="004633F6"/>
    <w:rsid w:val="00464003"/>
    <w:rsid w:val="004649E8"/>
    <w:rsid w:val="00465561"/>
    <w:rsid w:val="00467922"/>
    <w:rsid w:val="004679C6"/>
    <w:rsid w:val="00470167"/>
    <w:rsid w:val="004701FE"/>
    <w:rsid w:val="0047028E"/>
    <w:rsid w:val="00470A0F"/>
    <w:rsid w:val="00470C8A"/>
    <w:rsid w:val="00470D7E"/>
    <w:rsid w:val="0047188F"/>
    <w:rsid w:val="00471C6C"/>
    <w:rsid w:val="00472894"/>
    <w:rsid w:val="00472EE8"/>
    <w:rsid w:val="004734E9"/>
    <w:rsid w:val="004737CB"/>
    <w:rsid w:val="00473F4A"/>
    <w:rsid w:val="0047473D"/>
    <w:rsid w:val="00474FC5"/>
    <w:rsid w:val="004752FE"/>
    <w:rsid w:val="00475F48"/>
    <w:rsid w:val="00476A96"/>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6C7"/>
    <w:rsid w:val="00496E09"/>
    <w:rsid w:val="00497978"/>
    <w:rsid w:val="004979CC"/>
    <w:rsid w:val="004A0265"/>
    <w:rsid w:val="004A04A9"/>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883"/>
    <w:rsid w:val="004C0E06"/>
    <w:rsid w:val="004C10A7"/>
    <w:rsid w:val="004C16E1"/>
    <w:rsid w:val="004C17A1"/>
    <w:rsid w:val="004C19BD"/>
    <w:rsid w:val="004C220C"/>
    <w:rsid w:val="004C37FE"/>
    <w:rsid w:val="004C3E1E"/>
    <w:rsid w:val="004C40B6"/>
    <w:rsid w:val="004C46EE"/>
    <w:rsid w:val="004C6007"/>
    <w:rsid w:val="004C6D8D"/>
    <w:rsid w:val="004D0B32"/>
    <w:rsid w:val="004D0B6E"/>
    <w:rsid w:val="004D0C9A"/>
    <w:rsid w:val="004D1726"/>
    <w:rsid w:val="004D1930"/>
    <w:rsid w:val="004D1EA7"/>
    <w:rsid w:val="004D44A9"/>
    <w:rsid w:val="004D47FF"/>
    <w:rsid w:val="004D532A"/>
    <w:rsid w:val="004D56A6"/>
    <w:rsid w:val="004D5CE9"/>
    <w:rsid w:val="004D61E5"/>
    <w:rsid w:val="004D6524"/>
    <w:rsid w:val="004D6995"/>
    <w:rsid w:val="004E0C65"/>
    <w:rsid w:val="004E0F7E"/>
    <w:rsid w:val="004E13C7"/>
    <w:rsid w:val="004E1827"/>
    <w:rsid w:val="004E1A3A"/>
    <w:rsid w:val="004E1A75"/>
    <w:rsid w:val="004E1AFE"/>
    <w:rsid w:val="004E1D2A"/>
    <w:rsid w:val="004E381A"/>
    <w:rsid w:val="004E3965"/>
    <w:rsid w:val="004E3FC1"/>
    <w:rsid w:val="004E427A"/>
    <w:rsid w:val="004E4E81"/>
    <w:rsid w:val="004E5364"/>
    <w:rsid w:val="004E5534"/>
    <w:rsid w:val="004E5E6A"/>
    <w:rsid w:val="004E6ECD"/>
    <w:rsid w:val="004E6FAB"/>
    <w:rsid w:val="004F072C"/>
    <w:rsid w:val="004F0A68"/>
    <w:rsid w:val="004F1CC0"/>
    <w:rsid w:val="004F1E96"/>
    <w:rsid w:val="004F2A45"/>
    <w:rsid w:val="004F32E0"/>
    <w:rsid w:val="004F3909"/>
    <w:rsid w:val="004F3DB4"/>
    <w:rsid w:val="004F44C8"/>
    <w:rsid w:val="004F46AA"/>
    <w:rsid w:val="004F4CC8"/>
    <w:rsid w:val="004F52C0"/>
    <w:rsid w:val="004F6076"/>
    <w:rsid w:val="004F6C82"/>
    <w:rsid w:val="004F702F"/>
    <w:rsid w:val="004F7361"/>
    <w:rsid w:val="004F7972"/>
    <w:rsid w:val="00500D51"/>
    <w:rsid w:val="00501493"/>
    <w:rsid w:val="005016A9"/>
    <w:rsid w:val="00501C0D"/>
    <w:rsid w:val="0050362C"/>
    <w:rsid w:val="00503E4A"/>
    <w:rsid w:val="00504E13"/>
    <w:rsid w:val="00504FDB"/>
    <w:rsid w:val="005058CB"/>
    <w:rsid w:val="00505AB6"/>
    <w:rsid w:val="00505B3C"/>
    <w:rsid w:val="005066BC"/>
    <w:rsid w:val="005067BD"/>
    <w:rsid w:val="00510471"/>
    <w:rsid w:val="00510A4A"/>
    <w:rsid w:val="00511231"/>
    <w:rsid w:val="005118A1"/>
    <w:rsid w:val="005119F3"/>
    <w:rsid w:val="00512725"/>
    <w:rsid w:val="00512DEF"/>
    <w:rsid w:val="0051302A"/>
    <w:rsid w:val="0051319F"/>
    <w:rsid w:val="00513EF1"/>
    <w:rsid w:val="0051635F"/>
    <w:rsid w:val="00520CB3"/>
    <w:rsid w:val="00522F4D"/>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BFA"/>
    <w:rsid w:val="00535CC0"/>
    <w:rsid w:val="00536E22"/>
    <w:rsid w:val="00536F95"/>
    <w:rsid w:val="00537979"/>
    <w:rsid w:val="00541508"/>
    <w:rsid w:val="0054150C"/>
    <w:rsid w:val="0054253D"/>
    <w:rsid w:val="00542E57"/>
    <w:rsid w:val="00543431"/>
    <w:rsid w:val="00543ED0"/>
    <w:rsid w:val="00544F1C"/>
    <w:rsid w:val="00544F4A"/>
    <w:rsid w:val="00545099"/>
    <w:rsid w:val="00545390"/>
    <w:rsid w:val="0054542F"/>
    <w:rsid w:val="00545F0D"/>
    <w:rsid w:val="00546E11"/>
    <w:rsid w:val="00547D9C"/>
    <w:rsid w:val="00550A51"/>
    <w:rsid w:val="00550C49"/>
    <w:rsid w:val="00551203"/>
    <w:rsid w:val="00552C06"/>
    <w:rsid w:val="00552FEA"/>
    <w:rsid w:val="00553862"/>
    <w:rsid w:val="00554673"/>
    <w:rsid w:val="0055497F"/>
    <w:rsid w:val="00554E47"/>
    <w:rsid w:val="00554FC3"/>
    <w:rsid w:val="0055556F"/>
    <w:rsid w:val="00556242"/>
    <w:rsid w:val="00556381"/>
    <w:rsid w:val="005568AE"/>
    <w:rsid w:val="00556F10"/>
    <w:rsid w:val="005571ED"/>
    <w:rsid w:val="0056162C"/>
    <w:rsid w:val="00561AB9"/>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759E"/>
    <w:rsid w:val="0057778E"/>
    <w:rsid w:val="005836EE"/>
    <w:rsid w:val="0058373D"/>
    <w:rsid w:val="0058413D"/>
    <w:rsid w:val="00584A8A"/>
    <w:rsid w:val="00584D86"/>
    <w:rsid w:val="0058520E"/>
    <w:rsid w:val="005856CE"/>
    <w:rsid w:val="00586885"/>
    <w:rsid w:val="00586D41"/>
    <w:rsid w:val="00587239"/>
    <w:rsid w:val="005874A1"/>
    <w:rsid w:val="00587848"/>
    <w:rsid w:val="005905F5"/>
    <w:rsid w:val="00590776"/>
    <w:rsid w:val="00590907"/>
    <w:rsid w:val="00590BD8"/>
    <w:rsid w:val="00590FFA"/>
    <w:rsid w:val="005911F7"/>
    <w:rsid w:val="00591574"/>
    <w:rsid w:val="00591EDA"/>
    <w:rsid w:val="00592C54"/>
    <w:rsid w:val="00593BFA"/>
    <w:rsid w:val="00594835"/>
    <w:rsid w:val="005A0B4C"/>
    <w:rsid w:val="005A0F70"/>
    <w:rsid w:val="005A1EBF"/>
    <w:rsid w:val="005A2211"/>
    <w:rsid w:val="005A2425"/>
    <w:rsid w:val="005A2A6A"/>
    <w:rsid w:val="005A2E42"/>
    <w:rsid w:val="005A52B1"/>
    <w:rsid w:val="005A60FC"/>
    <w:rsid w:val="005A7AC2"/>
    <w:rsid w:val="005B06BD"/>
    <w:rsid w:val="005B0CAF"/>
    <w:rsid w:val="005B0CEA"/>
    <w:rsid w:val="005B2310"/>
    <w:rsid w:val="005B294C"/>
    <w:rsid w:val="005B38E6"/>
    <w:rsid w:val="005B41E3"/>
    <w:rsid w:val="005B44C4"/>
    <w:rsid w:val="005B7258"/>
    <w:rsid w:val="005C01C0"/>
    <w:rsid w:val="005C0467"/>
    <w:rsid w:val="005C04EA"/>
    <w:rsid w:val="005C09C0"/>
    <w:rsid w:val="005C0FF5"/>
    <w:rsid w:val="005C1324"/>
    <w:rsid w:val="005C137A"/>
    <w:rsid w:val="005C1DFF"/>
    <w:rsid w:val="005C1F77"/>
    <w:rsid w:val="005C2031"/>
    <w:rsid w:val="005C43CB"/>
    <w:rsid w:val="005C4969"/>
    <w:rsid w:val="005C53EE"/>
    <w:rsid w:val="005C5E2A"/>
    <w:rsid w:val="005C612F"/>
    <w:rsid w:val="005C6700"/>
    <w:rsid w:val="005C7110"/>
    <w:rsid w:val="005C7200"/>
    <w:rsid w:val="005D083A"/>
    <w:rsid w:val="005D214D"/>
    <w:rsid w:val="005D21AA"/>
    <w:rsid w:val="005D36B8"/>
    <w:rsid w:val="005D3F7F"/>
    <w:rsid w:val="005D4537"/>
    <w:rsid w:val="005D4850"/>
    <w:rsid w:val="005D6AAA"/>
    <w:rsid w:val="005D73B6"/>
    <w:rsid w:val="005D7C1B"/>
    <w:rsid w:val="005E08EA"/>
    <w:rsid w:val="005E2F2C"/>
    <w:rsid w:val="005E3011"/>
    <w:rsid w:val="005E41F1"/>
    <w:rsid w:val="005E480D"/>
    <w:rsid w:val="005E49FE"/>
    <w:rsid w:val="005E4F41"/>
    <w:rsid w:val="005E5F3F"/>
    <w:rsid w:val="005E6AAC"/>
    <w:rsid w:val="005E7419"/>
    <w:rsid w:val="005E752A"/>
    <w:rsid w:val="005F0AE9"/>
    <w:rsid w:val="005F122F"/>
    <w:rsid w:val="005F1701"/>
    <w:rsid w:val="005F18DE"/>
    <w:rsid w:val="005F2F37"/>
    <w:rsid w:val="005F4045"/>
    <w:rsid w:val="005F40EF"/>
    <w:rsid w:val="005F4659"/>
    <w:rsid w:val="005F4850"/>
    <w:rsid w:val="005F7EFF"/>
    <w:rsid w:val="00601659"/>
    <w:rsid w:val="00602F9F"/>
    <w:rsid w:val="00603039"/>
    <w:rsid w:val="0060354E"/>
    <w:rsid w:val="00603941"/>
    <w:rsid w:val="00603C12"/>
    <w:rsid w:val="00603CB9"/>
    <w:rsid w:val="00603DFD"/>
    <w:rsid w:val="0060517B"/>
    <w:rsid w:val="00605693"/>
    <w:rsid w:val="00606322"/>
    <w:rsid w:val="00607AE0"/>
    <w:rsid w:val="0061083B"/>
    <w:rsid w:val="00610A52"/>
    <w:rsid w:val="006115C9"/>
    <w:rsid w:val="00611E08"/>
    <w:rsid w:val="00612AA7"/>
    <w:rsid w:val="00612ACF"/>
    <w:rsid w:val="006130E8"/>
    <w:rsid w:val="00613852"/>
    <w:rsid w:val="0061392E"/>
    <w:rsid w:val="006140C1"/>
    <w:rsid w:val="00614388"/>
    <w:rsid w:val="006148FA"/>
    <w:rsid w:val="00614F46"/>
    <w:rsid w:val="006150B1"/>
    <w:rsid w:val="00616669"/>
    <w:rsid w:val="006167D3"/>
    <w:rsid w:val="006208F0"/>
    <w:rsid w:val="00622BB1"/>
    <w:rsid w:val="006233BB"/>
    <w:rsid w:val="00623BFD"/>
    <w:rsid w:val="00624096"/>
    <w:rsid w:val="0062491F"/>
    <w:rsid w:val="006249EE"/>
    <w:rsid w:val="00624AFB"/>
    <w:rsid w:val="00624D21"/>
    <w:rsid w:val="00624DBE"/>
    <w:rsid w:val="00624E0B"/>
    <w:rsid w:val="00625477"/>
    <w:rsid w:val="00625F0D"/>
    <w:rsid w:val="006266CB"/>
    <w:rsid w:val="00626C5C"/>
    <w:rsid w:val="0062700A"/>
    <w:rsid w:val="00627A5B"/>
    <w:rsid w:val="006302B5"/>
    <w:rsid w:val="0063042C"/>
    <w:rsid w:val="006305F6"/>
    <w:rsid w:val="00630794"/>
    <w:rsid w:val="0063144D"/>
    <w:rsid w:val="006316FA"/>
    <w:rsid w:val="0063352B"/>
    <w:rsid w:val="00633F35"/>
    <w:rsid w:val="00635718"/>
    <w:rsid w:val="00635899"/>
    <w:rsid w:val="0063693D"/>
    <w:rsid w:val="00636A48"/>
    <w:rsid w:val="00636C0A"/>
    <w:rsid w:val="00636F82"/>
    <w:rsid w:val="006375DF"/>
    <w:rsid w:val="00640119"/>
    <w:rsid w:val="00640251"/>
    <w:rsid w:val="00640EAF"/>
    <w:rsid w:val="006423D7"/>
    <w:rsid w:val="00642C00"/>
    <w:rsid w:val="00643A8F"/>
    <w:rsid w:val="00644D19"/>
    <w:rsid w:val="006450DE"/>
    <w:rsid w:val="00645A2A"/>
    <w:rsid w:val="006473C3"/>
    <w:rsid w:val="006475AF"/>
    <w:rsid w:val="006477A7"/>
    <w:rsid w:val="006479F0"/>
    <w:rsid w:val="00650627"/>
    <w:rsid w:val="006509E1"/>
    <w:rsid w:val="00650E55"/>
    <w:rsid w:val="00650F71"/>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743"/>
    <w:rsid w:val="00670AC0"/>
    <w:rsid w:val="00670E33"/>
    <w:rsid w:val="00670E8F"/>
    <w:rsid w:val="006712B4"/>
    <w:rsid w:val="00671E75"/>
    <w:rsid w:val="00673D63"/>
    <w:rsid w:val="00674AAE"/>
    <w:rsid w:val="00675093"/>
    <w:rsid w:val="006750C8"/>
    <w:rsid w:val="006758EB"/>
    <w:rsid w:val="006762E4"/>
    <w:rsid w:val="006764BA"/>
    <w:rsid w:val="00676D88"/>
    <w:rsid w:val="00677639"/>
    <w:rsid w:val="0067792C"/>
    <w:rsid w:val="00677A96"/>
    <w:rsid w:val="00677CE7"/>
    <w:rsid w:val="00680507"/>
    <w:rsid w:val="0068082B"/>
    <w:rsid w:val="0068115F"/>
    <w:rsid w:val="00682218"/>
    <w:rsid w:val="00682A94"/>
    <w:rsid w:val="00682C87"/>
    <w:rsid w:val="00683AA6"/>
    <w:rsid w:val="00684F6E"/>
    <w:rsid w:val="00685CAD"/>
    <w:rsid w:val="0068719F"/>
    <w:rsid w:val="00687BA3"/>
    <w:rsid w:val="00687EED"/>
    <w:rsid w:val="006902A9"/>
    <w:rsid w:val="006905B3"/>
    <w:rsid w:val="006907ED"/>
    <w:rsid w:val="00690A2B"/>
    <w:rsid w:val="00690A30"/>
    <w:rsid w:val="00690CEB"/>
    <w:rsid w:val="006916F2"/>
    <w:rsid w:val="00692804"/>
    <w:rsid w:val="00692C35"/>
    <w:rsid w:val="00692C4C"/>
    <w:rsid w:val="00695663"/>
    <w:rsid w:val="00695BBC"/>
    <w:rsid w:val="00696C09"/>
    <w:rsid w:val="0069712C"/>
    <w:rsid w:val="006A087C"/>
    <w:rsid w:val="006A178C"/>
    <w:rsid w:val="006A183F"/>
    <w:rsid w:val="006A1D9F"/>
    <w:rsid w:val="006A2C87"/>
    <w:rsid w:val="006A45D1"/>
    <w:rsid w:val="006A46BE"/>
    <w:rsid w:val="006A5FF9"/>
    <w:rsid w:val="006A60BB"/>
    <w:rsid w:val="006B062C"/>
    <w:rsid w:val="006B11FF"/>
    <w:rsid w:val="006B2085"/>
    <w:rsid w:val="006B28ED"/>
    <w:rsid w:val="006B2DB5"/>
    <w:rsid w:val="006B2EF7"/>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B25"/>
    <w:rsid w:val="006C5FDB"/>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015"/>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084C"/>
    <w:rsid w:val="00701DC4"/>
    <w:rsid w:val="0070274D"/>
    <w:rsid w:val="00703116"/>
    <w:rsid w:val="00703A1E"/>
    <w:rsid w:val="00703A4F"/>
    <w:rsid w:val="00704B9A"/>
    <w:rsid w:val="007061E7"/>
    <w:rsid w:val="00706677"/>
    <w:rsid w:val="00706F09"/>
    <w:rsid w:val="007073E5"/>
    <w:rsid w:val="00707422"/>
    <w:rsid w:val="00707429"/>
    <w:rsid w:val="00710133"/>
    <w:rsid w:val="0071018A"/>
    <w:rsid w:val="0071059C"/>
    <w:rsid w:val="00710BC2"/>
    <w:rsid w:val="00710FC0"/>
    <w:rsid w:val="007110C3"/>
    <w:rsid w:val="00712942"/>
    <w:rsid w:val="007141A8"/>
    <w:rsid w:val="00714554"/>
    <w:rsid w:val="00714843"/>
    <w:rsid w:val="0071532A"/>
    <w:rsid w:val="007161EE"/>
    <w:rsid w:val="007168E1"/>
    <w:rsid w:val="00717FA9"/>
    <w:rsid w:val="00720068"/>
    <w:rsid w:val="0072012A"/>
    <w:rsid w:val="007224B5"/>
    <w:rsid w:val="00722FAC"/>
    <w:rsid w:val="0072337E"/>
    <w:rsid w:val="00723D7D"/>
    <w:rsid w:val="00723DDA"/>
    <w:rsid w:val="00724CC2"/>
    <w:rsid w:val="00725579"/>
    <w:rsid w:val="007255A8"/>
    <w:rsid w:val="00725723"/>
    <w:rsid w:val="007259BA"/>
    <w:rsid w:val="00725A93"/>
    <w:rsid w:val="00725B91"/>
    <w:rsid w:val="007261B3"/>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32D2"/>
    <w:rsid w:val="007441BC"/>
    <w:rsid w:val="007444D2"/>
    <w:rsid w:val="00745106"/>
    <w:rsid w:val="007468A6"/>
    <w:rsid w:val="00746B9C"/>
    <w:rsid w:val="00746E6D"/>
    <w:rsid w:val="00747A7E"/>
    <w:rsid w:val="00750BBA"/>
    <w:rsid w:val="00750D11"/>
    <w:rsid w:val="0075316D"/>
    <w:rsid w:val="007539CB"/>
    <w:rsid w:val="00753C02"/>
    <w:rsid w:val="00754334"/>
    <w:rsid w:val="00754E1E"/>
    <w:rsid w:val="007555EA"/>
    <w:rsid w:val="007569A2"/>
    <w:rsid w:val="00756D12"/>
    <w:rsid w:val="00756F02"/>
    <w:rsid w:val="0076054F"/>
    <w:rsid w:val="00761D8B"/>
    <w:rsid w:val="00762DB8"/>
    <w:rsid w:val="007631A6"/>
    <w:rsid w:val="00763204"/>
    <w:rsid w:val="00763C4E"/>
    <w:rsid w:val="0076422F"/>
    <w:rsid w:val="00764C42"/>
    <w:rsid w:val="00764FB1"/>
    <w:rsid w:val="00765569"/>
    <w:rsid w:val="007659C1"/>
    <w:rsid w:val="007669A6"/>
    <w:rsid w:val="00766C94"/>
    <w:rsid w:val="00766EDF"/>
    <w:rsid w:val="007674FA"/>
    <w:rsid w:val="007704A2"/>
    <w:rsid w:val="00771221"/>
    <w:rsid w:val="007720C7"/>
    <w:rsid w:val="0077225A"/>
    <w:rsid w:val="007723A3"/>
    <w:rsid w:val="0077247B"/>
    <w:rsid w:val="007724D7"/>
    <w:rsid w:val="007746EA"/>
    <w:rsid w:val="00775163"/>
    <w:rsid w:val="007753FA"/>
    <w:rsid w:val="007763D6"/>
    <w:rsid w:val="007770C1"/>
    <w:rsid w:val="0077727C"/>
    <w:rsid w:val="007800B8"/>
    <w:rsid w:val="007801D8"/>
    <w:rsid w:val="00782CFD"/>
    <w:rsid w:val="00783382"/>
    <w:rsid w:val="00783979"/>
    <w:rsid w:val="00783BB8"/>
    <w:rsid w:val="00784D7F"/>
    <w:rsid w:val="00784EB1"/>
    <w:rsid w:val="007872A6"/>
    <w:rsid w:val="0079103A"/>
    <w:rsid w:val="007912C7"/>
    <w:rsid w:val="00791B01"/>
    <w:rsid w:val="00792A16"/>
    <w:rsid w:val="00792F25"/>
    <w:rsid w:val="00793953"/>
    <w:rsid w:val="007941FC"/>
    <w:rsid w:val="00794778"/>
    <w:rsid w:val="007952BA"/>
    <w:rsid w:val="00795C91"/>
    <w:rsid w:val="00796F46"/>
    <w:rsid w:val="00797552"/>
    <w:rsid w:val="007976DC"/>
    <w:rsid w:val="007A000F"/>
    <w:rsid w:val="007A0704"/>
    <w:rsid w:val="007A0BF3"/>
    <w:rsid w:val="007A0F6E"/>
    <w:rsid w:val="007A2961"/>
    <w:rsid w:val="007A298E"/>
    <w:rsid w:val="007A2B0E"/>
    <w:rsid w:val="007A2B23"/>
    <w:rsid w:val="007A2B8E"/>
    <w:rsid w:val="007A2BE6"/>
    <w:rsid w:val="007A3295"/>
    <w:rsid w:val="007A3562"/>
    <w:rsid w:val="007A424D"/>
    <w:rsid w:val="007A4414"/>
    <w:rsid w:val="007A4F75"/>
    <w:rsid w:val="007A6DFF"/>
    <w:rsid w:val="007B04C9"/>
    <w:rsid w:val="007B23E4"/>
    <w:rsid w:val="007B27C4"/>
    <w:rsid w:val="007B2D14"/>
    <w:rsid w:val="007B36CD"/>
    <w:rsid w:val="007B3960"/>
    <w:rsid w:val="007B40EA"/>
    <w:rsid w:val="007B49CA"/>
    <w:rsid w:val="007B5F5A"/>
    <w:rsid w:val="007B6532"/>
    <w:rsid w:val="007B65C2"/>
    <w:rsid w:val="007B69F6"/>
    <w:rsid w:val="007B6B45"/>
    <w:rsid w:val="007B6CBA"/>
    <w:rsid w:val="007B6F94"/>
    <w:rsid w:val="007C0408"/>
    <w:rsid w:val="007C1A4E"/>
    <w:rsid w:val="007C1E5B"/>
    <w:rsid w:val="007C22CB"/>
    <w:rsid w:val="007C2C2B"/>
    <w:rsid w:val="007C4769"/>
    <w:rsid w:val="007C52EE"/>
    <w:rsid w:val="007C540B"/>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E7C81"/>
    <w:rsid w:val="007F0794"/>
    <w:rsid w:val="007F0C06"/>
    <w:rsid w:val="007F0EEE"/>
    <w:rsid w:val="007F0F76"/>
    <w:rsid w:val="007F1C8C"/>
    <w:rsid w:val="007F2CE1"/>
    <w:rsid w:val="007F3856"/>
    <w:rsid w:val="007F427C"/>
    <w:rsid w:val="007F44C4"/>
    <w:rsid w:val="007F46CF"/>
    <w:rsid w:val="007F472E"/>
    <w:rsid w:val="007F5964"/>
    <w:rsid w:val="007F61F4"/>
    <w:rsid w:val="007F6778"/>
    <w:rsid w:val="00800972"/>
    <w:rsid w:val="0080247D"/>
    <w:rsid w:val="00803BBB"/>
    <w:rsid w:val="00803FFD"/>
    <w:rsid w:val="00804616"/>
    <w:rsid w:val="00804B3F"/>
    <w:rsid w:val="008056AF"/>
    <w:rsid w:val="0080587B"/>
    <w:rsid w:val="008058C9"/>
    <w:rsid w:val="0080639B"/>
    <w:rsid w:val="00806701"/>
    <w:rsid w:val="0080706D"/>
    <w:rsid w:val="00807F09"/>
    <w:rsid w:val="008121A0"/>
    <w:rsid w:val="008121F1"/>
    <w:rsid w:val="00812219"/>
    <w:rsid w:val="00812355"/>
    <w:rsid w:val="00812548"/>
    <w:rsid w:val="00812E93"/>
    <w:rsid w:val="00814A18"/>
    <w:rsid w:val="00814F10"/>
    <w:rsid w:val="00815019"/>
    <w:rsid w:val="0081599F"/>
    <w:rsid w:val="00815B36"/>
    <w:rsid w:val="00815C92"/>
    <w:rsid w:val="008160B2"/>
    <w:rsid w:val="00817243"/>
    <w:rsid w:val="00821516"/>
    <w:rsid w:val="00821A79"/>
    <w:rsid w:val="00822307"/>
    <w:rsid w:val="00822414"/>
    <w:rsid w:val="0082266A"/>
    <w:rsid w:val="008241C4"/>
    <w:rsid w:val="0082452E"/>
    <w:rsid w:val="00824774"/>
    <w:rsid w:val="008249EC"/>
    <w:rsid w:val="00827370"/>
    <w:rsid w:val="008274C3"/>
    <w:rsid w:val="00827B31"/>
    <w:rsid w:val="00827CEC"/>
    <w:rsid w:val="0083033E"/>
    <w:rsid w:val="00831BCF"/>
    <w:rsid w:val="008320FF"/>
    <w:rsid w:val="00832411"/>
    <w:rsid w:val="00833185"/>
    <w:rsid w:val="0083387C"/>
    <w:rsid w:val="008357B4"/>
    <w:rsid w:val="008362D2"/>
    <w:rsid w:val="00840ACA"/>
    <w:rsid w:val="00841519"/>
    <w:rsid w:val="00844595"/>
    <w:rsid w:val="008455BA"/>
    <w:rsid w:val="00845615"/>
    <w:rsid w:val="00846693"/>
    <w:rsid w:val="008475DD"/>
    <w:rsid w:val="00847E57"/>
    <w:rsid w:val="00850062"/>
    <w:rsid w:val="0085093F"/>
    <w:rsid w:val="0085098D"/>
    <w:rsid w:val="0085103F"/>
    <w:rsid w:val="00851B14"/>
    <w:rsid w:val="00853B1E"/>
    <w:rsid w:val="00854CE1"/>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EDC"/>
    <w:rsid w:val="008631FA"/>
    <w:rsid w:val="0086336B"/>
    <w:rsid w:val="00863D22"/>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505"/>
    <w:rsid w:val="00873B64"/>
    <w:rsid w:val="008753AA"/>
    <w:rsid w:val="00875612"/>
    <w:rsid w:val="00875C78"/>
    <w:rsid w:val="00876F59"/>
    <w:rsid w:val="00877132"/>
    <w:rsid w:val="008776D8"/>
    <w:rsid w:val="0088035D"/>
    <w:rsid w:val="00880666"/>
    <w:rsid w:val="00880953"/>
    <w:rsid w:val="008819A3"/>
    <w:rsid w:val="008832F5"/>
    <w:rsid w:val="00883C62"/>
    <w:rsid w:val="0088541D"/>
    <w:rsid w:val="00886172"/>
    <w:rsid w:val="00887DCC"/>
    <w:rsid w:val="008901CA"/>
    <w:rsid w:val="0089136D"/>
    <w:rsid w:val="008917C3"/>
    <w:rsid w:val="008918E5"/>
    <w:rsid w:val="00891A43"/>
    <w:rsid w:val="0089253E"/>
    <w:rsid w:val="00892E22"/>
    <w:rsid w:val="00893347"/>
    <w:rsid w:val="00893751"/>
    <w:rsid w:val="00893A24"/>
    <w:rsid w:val="00893D06"/>
    <w:rsid w:val="00894414"/>
    <w:rsid w:val="008948D3"/>
    <w:rsid w:val="00895462"/>
    <w:rsid w:val="00895A55"/>
    <w:rsid w:val="008969C9"/>
    <w:rsid w:val="00896C49"/>
    <w:rsid w:val="00896EC5"/>
    <w:rsid w:val="008A17BF"/>
    <w:rsid w:val="008A2629"/>
    <w:rsid w:val="008A2864"/>
    <w:rsid w:val="008A3BFB"/>
    <w:rsid w:val="008A403F"/>
    <w:rsid w:val="008A42DE"/>
    <w:rsid w:val="008A42FD"/>
    <w:rsid w:val="008A5AB0"/>
    <w:rsid w:val="008A6663"/>
    <w:rsid w:val="008A68A2"/>
    <w:rsid w:val="008A6966"/>
    <w:rsid w:val="008A6EE2"/>
    <w:rsid w:val="008A73AB"/>
    <w:rsid w:val="008B0705"/>
    <w:rsid w:val="008B0D24"/>
    <w:rsid w:val="008B1CAB"/>
    <w:rsid w:val="008B2A7F"/>
    <w:rsid w:val="008B2B23"/>
    <w:rsid w:val="008B2E6E"/>
    <w:rsid w:val="008B31DA"/>
    <w:rsid w:val="008B3306"/>
    <w:rsid w:val="008B514E"/>
    <w:rsid w:val="008B5610"/>
    <w:rsid w:val="008B66C2"/>
    <w:rsid w:val="008B7262"/>
    <w:rsid w:val="008B7443"/>
    <w:rsid w:val="008C01AE"/>
    <w:rsid w:val="008C0ABA"/>
    <w:rsid w:val="008C295A"/>
    <w:rsid w:val="008C2BAC"/>
    <w:rsid w:val="008C2D5D"/>
    <w:rsid w:val="008C2F4E"/>
    <w:rsid w:val="008C3ABC"/>
    <w:rsid w:val="008C459B"/>
    <w:rsid w:val="008C7774"/>
    <w:rsid w:val="008D098B"/>
    <w:rsid w:val="008D0BE5"/>
    <w:rsid w:val="008D3D5A"/>
    <w:rsid w:val="008D3E8F"/>
    <w:rsid w:val="008D4B16"/>
    <w:rsid w:val="008D6083"/>
    <w:rsid w:val="008D6A45"/>
    <w:rsid w:val="008D7595"/>
    <w:rsid w:val="008D7D4C"/>
    <w:rsid w:val="008D7E5C"/>
    <w:rsid w:val="008E022F"/>
    <w:rsid w:val="008E02BB"/>
    <w:rsid w:val="008E0ADF"/>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CDD"/>
    <w:rsid w:val="008F12E6"/>
    <w:rsid w:val="008F1300"/>
    <w:rsid w:val="008F2128"/>
    <w:rsid w:val="008F2800"/>
    <w:rsid w:val="008F364F"/>
    <w:rsid w:val="008F37F5"/>
    <w:rsid w:val="008F3EE3"/>
    <w:rsid w:val="008F4456"/>
    <w:rsid w:val="008F44B5"/>
    <w:rsid w:val="008F4BEB"/>
    <w:rsid w:val="008F4F7A"/>
    <w:rsid w:val="008F510E"/>
    <w:rsid w:val="008F55D5"/>
    <w:rsid w:val="008F55F9"/>
    <w:rsid w:val="008F56D6"/>
    <w:rsid w:val="008F6125"/>
    <w:rsid w:val="008F6ABD"/>
    <w:rsid w:val="008F73BA"/>
    <w:rsid w:val="008F7E28"/>
    <w:rsid w:val="0090062D"/>
    <w:rsid w:val="00901612"/>
    <w:rsid w:val="00901970"/>
    <w:rsid w:val="00901DBD"/>
    <w:rsid w:val="00901E82"/>
    <w:rsid w:val="00902210"/>
    <w:rsid w:val="00902D52"/>
    <w:rsid w:val="009030A3"/>
    <w:rsid w:val="0090338A"/>
    <w:rsid w:val="00903D82"/>
    <w:rsid w:val="0090460A"/>
    <w:rsid w:val="00906284"/>
    <w:rsid w:val="0090639B"/>
    <w:rsid w:val="00906591"/>
    <w:rsid w:val="00906E5F"/>
    <w:rsid w:val="0090767B"/>
    <w:rsid w:val="00911304"/>
    <w:rsid w:val="009115EE"/>
    <w:rsid w:val="009124D7"/>
    <w:rsid w:val="0091254E"/>
    <w:rsid w:val="00912A2E"/>
    <w:rsid w:val="00912B26"/>
    <w:rsid w:val="00914350"/>
    <w:rsid w:val="0091446C"/>
    <w:rsid w:val="0091489A"/>
    <w:rsid w:val="00914CE1"/>
    <w:rsid w:val="0091528E"/>
    <w:rsid w:val="00915D7A"/>
    <w:rsid w:val="00916607"/>
    <w:rsid w:val="00916AEA"/>
    <w:rsid w:val="009207B6"/>
    <w:rsid w:val="0092145D"/>
    <w:rsid w:val="009223F0"/>
    <w:rsid w:val="00923ABD"/>
    <w:rsid w:val="00923B8E"/>
    <w:rsid w:val="00925607"/>
    <w:rsid w:val="009305BF"/>
    <w:rsid w:val="0093075C"/>
    <w:rsid w:val="00930A14"/>
    <w:rsid w:val="00930E6B"/>
    <w:rsid w:val="00931874"/>
    <w:rsid w:val="00932459"/>
    <w:rsid w:val="00932709"/>
    <w:rsid w:val="00933263"/>
    <w:rsid w:val="00935D7C"/>
    <w:rsid w:val="00936164"/>
    <w:rsid w:val="00936503"/>
    <w:rsid w:val="00937E3F"/>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6A0D"/>
    <w:rsid w:val="009573C2"/>
    <w:rsid w:val="00957A85"/>
    <w:rsid w:val="00957CBE"/>
    <w:rsid w:val="00960C0C"/>
    <w:rsid w:val="009616AC"/>
    <w:rsid w:val="00961E06"/>
    <w:rsid w:val="009640E0"/>
    <w:rsid w:val="00964CD6"/>
    <w:rsid w:val="00964E3A"/>
    <w:rsid w:val="0096560B"/>
    <w:rsid w:val="00966CA3"/>
    <w:rsid w:val="00967170"/>
    <w:rsid w:val="00967278"/>
    <w:rsid w:val="00967BF7"/>
    <w:rsid w:val="00970562"/>
    <w:rsid w:val="0097122E"/>
    <w:rsid w:val="00971CC4"/>
    <w:rsid w:val="00971E6C"/>
    <w:rsid w:val="00971F36"/>
    <w:rsid w:val="009729D3"/>
    <w:rsid w:val="009743A8"/>
    <w:rsid w:val="009743DA"/>
    <w:rsid w:val="00974995"/>
    <w:rsid w:val="00974A65"/>
    <w:rsid w:val="009755D1"/>
    <w:rsid w:val="00975D98"/>
    <w:rsid w:val="009762CC"/>
    <w:rsid w:val="00976723"/>
    <w:rsid w:val="00976E06"/>
    <w:rsid w:val="009770C1"/>
    <w:rsid w:val="00977826"/>
    <w:rsid w:val="00980003"/>
    <w:rsid w:val="00981C74"/>
    <w:rsid w:val="009825E8"/>
    <w:rsid w:val="009844DC"/>
    <w:rsid w:val="00984581"/>
    <w:rsid w:val="009857AA"/>
    <w:rsid w:val="00985E1B"/>
    <w:rsid w:val="00986687"/>
    <w:rsid w:val="00986821"/>
    <w:rsid w:val="00986D61"/>
    <w:rsid w:val="00987890"/>
    <w:rsid w:val="00987F2D"/>
    <w:rsid w:val="00990755"/>
    <w:rsid w:val="00990AE5"/>
    <w:rsid w:val="009911B4"/>
    <w:rsid w:val="00991235"/>
    <w:rsid w:val="00991BB6"/>
    <w:rsid w:val="00991DA1"/>
    <w:rsid w:val="009934B9"/>
    <w:rsid w:val="00993AAA"/>
    <w:rsid w:val="009946D2"/>
    <w:rsid w:val="00994BFC"/>
    <w:rsid w:val="00994D83"/>
    <w:rsid w:val="0099567A"/>
    <w:rsid w:val="00995F4A"/>
    <w:rsid w:val="009960FF"/>
    <w:rsid w:val="009962A6"/>
    <w:rsid w:val="00996D27"/>
    <w:rsid w:val="00997171"/>
    <w:rsid w:val="00997690"/>
    <w:rsid w:val="009A0D79"/>
    <w:rsid w:val="009A107C"/>
    <w:rsid w:val="009A1139"/>
    <w:rsid w:val="009A15F4"/>
    <w:rsid w:val="009A2070"/>
    <w:rsid w:val="009A23BC"/>
    <w:rsid w:val="009A258D"/>
    <w:rsid w:val="009A286E"/>
    <w:rsid w:val="009A35CA"/>
    <w:rsid w:val="009A3BB9"/>
    <w:rsid w:val="009A5AB6"/>
    <w:rsid w:val="009A6108"/>
    <w:rsid w:val="009A666C"/>
    <w:rsid w:val="009A6B30"/>
    <w:rsid w:val="009A6E68"/>
    <w:rsid w:val="009A7335"/>
    <w:rsid w:val="009A7E43"/>
    <w:rsid w:val="009B068B"/>
    <w:rsid w:val="009B0A7F"/>
    <w:rsid w:val="009B1D58"/>
    <w:rsid w:val="009B1DEB"/>
    <w:rsid w:val="009B1F65"/>
    <w:rsid w:val="009B3006"/>
    <w:rsid w:val="009B30FE"/>
    <w:rsid w:val="009B30FF"/>
    <w:rsid w:val="009B3550"/>
    <w:rsid w:val="009B3DA0"/>
    <w:rsid w:val="009B4E8F"/>
    <w:rsid w:val="009B4EAF"/>
    <w:rsid w:val="009B5868"/>
    <w:rsid w:val="009B58F0"/>
    <w:rsid w:val="009B664B"/>
    <w:rsid w:val="009B6A57"/>
    <w:rsid w:val="009B6CDD"/>
    <w:rsid w:val="009B6CE7"/>
    <w:rsid w:val="009C0B01"/>
    <w:rsid w:val="009C0D51"/>
    <w:rsid w:val="009C189F"/>
    <w:rsid w:val="009C1FF7"/>
    <w:rsid w:val="009C24E2"/>
    <w:rsid w:val="009C251D"/>
    <w:rsid w:val="009C337E"/>
    <w:rsid w:val="009C3A18"/>
    <w:rsid w:val="009C4117"/>
    <w:rsid w:val="009C4D24"/>
    <w:rsid w:val="009C5445"/>
    <w:rsid w:val="009C7432"/>
    <w:rsid w:val="009C7E9A"/>
    <w:rsid w:val="009D07BB"/>
    <w:rsid w:val="009D08AD"/>
    <w:rsid w:val="009D0AE9"/>
    <w:rsid w:val="009D1AC1"/>
    <w:rsid w:val="009D321E"/>
    <w:rsid w:val="009D3314"/>
    <w:rsid w:val="009D3710"/>
    <w:rsid w:val="009D3E49"/>
    <w:rsid w:val="009D4047"/>
    <w:rsid w:val="009D4631"/>
    <w:rsid w:val="009D4BA2"/>
    <w:rsid w:val="009D56FC"/>
    <w:rsid w:val="009D6BE7"/>
    <w:rsid w:val="009D6E85"/>
    <w:rsid w:val="009D7312"/>
    <w:rsid w:val="009D796B"/>
    <w:rsid w:val="009D7AFB"/>
    <w:rsid w:val="009E00C7"/>
    <w:rsid w:val="009E0C19"/>
    <w:rsid w:val="009E20F6"/>
    <w:rsid w:val="009E3643"/>
    <w:rsid w:val="009E39BF"/>
    <w:rsid w:val="009E4134"/>
    <w:rsid w:val="009E42FD"/>
    <w:rsid w:val="009E4639"/>
    <w:rsid w:val="009E46D1"/>
    <w:rsid w:val="009E529C"/>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51"/>
    <w:rsid w:val="00A10D5C"/>
    <w:rsid w:val="00A10F11"/>
    <w:rsid w:val="00A118D8"/>
    <w:rsid w:val="00A11F9E"/>
    <w:rsid w:val="00A1247C"/>
    <w:rsid w:val="00A12564"/>
    <w:rsid w:val="00A13860"/>
    <w:rsid w:val="00A13969"/>
    <w:rsid w:val="00A13A83"/>
    <w:rsid w:val="00A13B07"/>
    <w:rsid w:val="00A15AB1"/>
    <w:rsid w:val="00A16012"/>
    <w:rsid w:val="00A176D7"/>
    <w:rsid w:val="00A176EB"/>
    <w:rsid w:val="00A20806"/>
    <w:rsid w:val="00A20FB6"/>
    <w:rsid w:val="00A21001"/>
    <w:rsid w:val="00A214A9"/>
    <w:rsid w:val="00A22FA5"/>
    <w:rsid w:val="00A236BB"/>
    <w:rsid w:val="00A24C79"/>
    <w:rsid w:val="00A25B5D"/>
    <w:rsid w:val="00A262BA"/>
    <w:rsid w:val="00A27D4E"/>
    <w:rsid w:val="00A3004B"/>
    <w:rsid w:val="00A32F30"/>
    <w:rsid w:val="00A33C92"/>
    <w:rsid w:val="00A33E4F"/>
    <w:rsid w:val="00A346F1"/>
    <w:rsid w:val="00A348FE"/>
    <w:rsid w:val="00A34B8A"/>
    <w:rsid w:val="00A36AC7"/>
    <w:rsid w:val="00A36B22"/>
    <w:rsid w:val="00A378FC"/>
    <w:rsid w:val="00A37B98"/>
    <w:rsid w:val="00A40D44"/>
    <w:rsid w:val="00A411C7"/>
    <w:rsid w:val="00A415A5"/>
    <w:rsid w:val="00A417BF"/>
    <w:rsid w:val="00A426D4"/>
    <w:rsid w:val="00A43E54"/>
    <w:rsid w:val="00A44679"/>
    <w:rsid w:val="00A44A46"/>
    <w:rsid w:val="00A4714A"/>
    <w:rsid w:val="00A51BA4"/>
    <w:rsid w:val="00A51E9C"/>
    <w:rsid w:val="00A51F4D"/>
    <w:rsid w:val="00A52BF8"/>
    <w:rsid w:val="00A533B6"/>
    <w:rsid w:val="00A5345F"/>
    <w:rsid w:val="00A54642"/>
    <w:rsid w:val="00A555CF"/>
    <w:rsid w:val="00A558B6"/>
    <w:rsid w:val="00A55CA8"/>
    <w:rsid w:val="00A565A5"/>
    <w:rsid w:val="00A576DE"/>
    <w:rsid w:val="00A57C57"/>
    <w:rsid w:val="00A60250"/>
    <w:rsid w:val="00A6035B"/>
    <w:rsid w:val="00A608CE"/>
    <w:rsid w:val="00A610EB"/>
    <w:rsid w:val="00A6152F"/>
    <w:rsid w:val="00A61CAD"/>
    <w:rsid w:val="00A61F1F"/>
    <w:rsid w:val="00A633B2"/>
    <w:rsid w:val="00A634F0"/>
    <w:rsid w:val="00A66BBA"/>
    <w:rsid w:val="00A6720C"/>
    <w:rsid w:val="00A6737A"/>
    <w:rsid w:val="00A678A6"/>
    <w:rsid w:val="00A67B2F"/>
    <w:rsid w:val="00A70B4B"/>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E6A"/>
    <w:rsid w:val="00A8237A"/>
    <w:rsid w:val="00A83938"/>
    <w:rsid w:val="00A83BBB"/>
    <w:rsid w:val="00A84F40"/>
    <w:rsid w:val="00A85806"/>
    <w:rsid w:val="00A85C6E"/>
    <w:rsid w:val="00A8773E"/>
    <w:rsid w:val="00A87A7F"/>
    <w:rsid w:val="00A87D1D"/>
    <w:rsid w:val="00A90C71"/>
    <w:rsid w:val="00A90C77"/>
    <w:rsid w:val="00A90DEA"/>
    <w:rsid w:val="00A90DEF"/>
    <w:rsid w:val="00A90E66"/>
    <w:rsid w:val="00A90F6C"/>
    <w:rsid w:val="00A92DF6"/>
    <w:rsid w:val="00A933D2"/>
    <w:rsid w:val="00A93579"/>
    <w:rsid w:val="00A93A4C"/>
    <w:rsid w:val="00A941A3"/>
    <w:rsid w:val="00A94638"/>
    <w:rsid w:val="00A952B2"/>
    <w:rsid w:val="00A962FB"/>
    <w:rsid w:val="00A972A9"/>
    <w:rsid w:val="00AA0EB5"/>
    <w:rsid w:val="00AA0FD6"/>
    <w:rsid w:val="00AA2C08"/>
    <w:rsid w:val="00AA32BB"/>
    <w:rsid w:val="00AA4831"/>
    <w:rsid w:val="00AA4A77"/>
    <w:rsid w:val="00AA60C7"/>
    <w:rsid w:val="00AA69E9"/>
    <w:rsid w:val="00AA6B0F"/>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C14BA"/>
    <w:rsid w:val="00AC18CE"/>
    <w:rsid w:val="00AC3312"/>
    <w:rsid w:val="00AC3377"/>
    <w:rsid w:val="00AC3529"/>
    <w:rsid w:val="00AC3ED8"/>
    <w:rsid w:val="00AC42DC"/>
    <w:rsid w:val="00AC453B"/>
    <w:rsid w:val="00AC4E8C"/>
    <w:rsid w:val="00AC519D"/>
    <w:rsid w:val="00AC6807"/>
    <w:rsid w:val="00AC6F3E"/>
    <w:rsid w:val="00AC777A"/>
    <w:rsid w:val="00AC7804"/>
    <w:rsid w:val="00AD0D6E"/>
    <w:rsid w:val="00AD0E60"/>
    <w:rsid w:val="00AD0EF0"/>
    <w:rsid w:val="00AD2206"/>
    <w:rsid w:val="00AD273C"/>
    <w:rsid w:val="00AD30F1"/>
    <w:rsid w:val="00AD399F"/>
    <w:rsid w:val="00AD3B01"/>
    <w:rsid w:val="00AD3C10"/>
    <w:rsid w:val="00AD4004"/>
    <w:rsid w:val="00AD41E8"/>
    <w:rsid w:val="00AD53A8"/>
    <w:rsid w:val="00AD53D1"/>
    <w:rsid w:val="00AD5E71"/>
    <w:rsid w:val="00AD5F43"/>
    <w:rsid w:val="00AD7F66"/>
    <w:rsid w:val="00AE0031"/>
    <w:rsid w:val="00AE067A"/>
    <w:rsid w:val="00AE0EE9"/>
    <w:rsid w:val="00AE1BBD"/>
    <w:rsid w:val="00AE231B"/>
    <w:rsid w:val="00AE3A52"/>
    <w:rsid w:val="00AE3DCA"/>
    <w:rsid w:val="00AE467C"/>
    <w:rsid w:val="00AE4B12"/>
    <w:rsid w:val="00AE4F9A"/>
    <w:rsid w:val="00AE51DA"/>
    <w:rsid w:val="00AE5376"/>
    <w:rsid w:val="00AE53B4"/>
    <w:rsid w:val="00AE5DCE"/>
    <w:rsid w:val="00AE6203"/>
    <w:rsid w:val="00AE6B6B"/>
    <w:rsid w:val="00AE6D8B"/>
    <w:rsid w:val="00AE7E09"/>
    <w:rsid w:val="00AF0215"/>
    <w:rsid w:val="00AF07F4"/>
    <w:rsid w:val="00AF1134"/>
    <w:rsid w:val="00AF1D10"/>
    <w:rsid w:val="00AF207E"/>
    <w:rsid w:val="00AF21BA"/>
    <w:rsid w:val="00AF26F5"/>
    <w:rsid w:val="00AF270D"/>
    <w:rsid w:val="00AF2AD3"/>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814"/>
    <w:rsid w:val="00B04B3B"/>
    <w:rsid w:val="00B05AD6"/>
    <w:rsid w:val="00B05B17"/>
    <w:rsid w:val="00B05B9C"/>
    <w:rsid w:val="00B06548"/>
    <w:rsid w:val="00B07A96"/>
    <w:rsid w:val="00B07DEA"/>
    <w:rsid w:val="00B1049F"/>
    <w:rsid w:val="00B1137C"/>
    <w:rsid w:val="00B11901"/>
    <w:rsid w:val="00B12150"/>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292"/>
    <w:rsid w:val="00B232A8"/>
    <w:rsid w:val="00B23C73"/>
    <w:rsid w:val="00B2490F"/>
    <w:rsid w:val="00B24E0A"/>
    <w:rsid w:val="00B27A9A"/>
    <w:rsid w:val="00B305D9"/>
    <w:rsid w:val="00B33A20"/>
    <w:rsid w:val="00B33CBB"/>
    <w:rsid w:val="00B345BE"/>
    <w:rsid w:val="00B35578"/>
    <w:rsid w:val="00B35D2E"/>
    <w:rsid w:val="00B36297"/>
    <w:rsid w:val="00B37986"/>
    <w:rsid w:val="00B4103F"/>
    <w:rsid w:val="00B423AE"/>
    <w:rsid w:val="00B42CF6"/>
    <w:rsid w:val="00B42DEE"/>
    <w:rsid w:val="00B43548"/>
    <w:rsid w:val="00B43F70"/>
    <w:rsid w:val="00B44305"/>
    <w:rsid w:val="00B44A37"/>
    <w:rsid w:val="00B44CE9"/>
    <w:rsid w:val="00B45611"/>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ADF"/>
    <w:rsid w:val="00B6027A"/>
    <w:rsid w:val="00B61012"/>
    <w:rsid w:val="00B61BB8"/>
    <w:rsid w:val="00B62FE7"/>
    <w:rsid w:val="00B63030"/>
    <w:rsid w:val="00B634D1"/>
    <w:rsid w:val="00B6408C"/>
    <w:rsid w:val="00B641DE"/>
    <w:rsid w:val="00B64587"/>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3BA"/>
    <w:rsid w:val="00B80D84"/>
    <w:rsid w:val="00B80E19"/>
    <w:rsid w:val="00B80EE6"/>
    <w:rsid w:val="00B81022"/>
    <w:rsid w:val="00B81D6C"/>
    <w:rsid w:val="00B82347"/>
    <w:rsid w:val="00B82DCB"/>
    <w:rsid w:val="00B838BD"/>
    <w:rsid w:val="00B84702"/>
    <w:rsid w:val="00B84E0A"/>
    <w:rsid w:val="00B850E6"/>
    <w:rsid w:val="00B85EAD"/>
    <w:rsid w:val="00B86D33"/>
    <w:rsid w:val="00B8798F"/>
    <w:rsid w:val="00B87C76"/>
    <w:rsid w:val="00B90110"/>
    <w:rsid w:val="00B90307"/>
    <w:rsid w:val="00B910A0"/>
    <w:rsid w:val="00B91157"/>
    <w:rsid w:val="00B91D7B"/>
    <w:rsid w:val="00B925B8"/>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45A5"/>
    <w:rsid w:val="00BB4A2B"/>
    <w:rsid w:val="00BB5C60"/>
    <w:rsid w:val="00BB6151"/>
    <w:rsid w:val="00BB61E0"/>
    <w:rsid w:val="00BB7289"/>
    <w:rsid w:val="00BB76AC"/>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EB8"/>
    <w:rsid w:val="00BD35D7"/>
    <w:rsid w:val="00BD3879"/>
    <w:rsid w:val="00BD3C15"/>
    <w:rsid w:val="00BD3E07"/>
    <w:rsid w:val="00BD518E"/>
    <w:rsid w:val="00BD6317"/>
    <w:rsid w:val="00BD6B00"/>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EAB"/>
    <w:rsid w:val="00BE5F9A"/>
    <w:rsid w:val="00BE5FE7"/>
    <w:rsid w:val="00BE61FA"/>
    <w:rsid w:val="00BE6D9A"/>
    <w:rsid w:val="00BE771D"/>
    <w:rsid w:val="00BE7B77"/>
    <w:rsid w:val="00BF097F"/>
    <w:rsid w:val="00BF0B42"/>
    <w:rsid w:val="00BF168E"/>
    <w:rsid w:val="00BF21F4"/>
    <w:rsid w:val="00BF2324"/>
    <w:rsid w:val="00BF25B3"/>
    <w:rsid w:val="00BF31B8"/>
    <w:rsid w:val="00BF396B"/>
    <w:rsid w:val="00BF4349"/>
    <w:rsid w:val="00BF4D37"/>
    <w:rsid w:val="00BF5229"/>
    <w:rsid w:val="00BF6FD8"/>
    <w:rsid w:val="00BF71EA"/>
    <w:rsid w:val="00BF7568"/>
    <w:rsid w:val="00BF7620"/>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23E7"/>
    <w:rsid w:val="00C13A37"/>
    <w:rsid w:val="00C13BDB"/>
    <w:rsid w:val="00C142C5"/>
    <w:rsid w:val="00C14C8C"/>
    <w:rsid w:val="00C1694B"/>
    <w:rsid w:val="00C16CB9"/>
    <w:rsid w:val="00C173BC"/>
    <w:rsid w:val="00C20339"/>
    <w:rsid w:val="00C21B27"/>
    <w:rsid w:val="00C21F0D"/>
    <w:rsid w:val="00C23AD2"/>
    <w:rsid w:val="00C243DF"/>
    <w:rsid w:val="00C25117"/>
    <w:rsid w:val="00C253A7"/>
    <w:rsid w:val="00C25664"/>
    <w:rsid w:val="00C270B5"/>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6033"/>
    <w:rsid w:val="00C3661D"/>
    <w:rsid w:val="00C36E53"/>
    <w:rsid w:val="00C377B7"/>
    <w:rsid w:val="00C419E3"/>
    <w:rsid w:val="00C41D88"/>
    <w:rsid w:val="00C42B55"/>
    <w:rsid w:val="00C42C14"/>
    <w:rsid w:val="00C43383"/>
    <w:rsid w:val="00C43398"/>
    <w:rsid w:val="00C436CF"/>
    <w:rsid w:val="00C43F14"/>
    <w:rsid w:val="00C44439"/>
    <w:rsid w:val="00C44552"/>
    <w:rsid w:val="00C45654"/>
    <w:rsid w:val="00C45C05"/>
    <w:rsid w:val="00C46687"/>
    <w:rsid w:val="00C4690C"/>
    <w:rsid w:val="00C46D3D"/>
    <w:rsid w:val="00C506BA"/>
    <w:rsid w:val="00C51A30"/>
    <w:rsid w:val="00C52343"/>
    <w:rsid w:val="00C52428"/>
    <w:rsid w:val="00C526EC"/>
    <w:rsid w:val="00C52C7E"/>
    <w:rsid w:val="00C53CD2"/>
    <w:rsid w:val="00C53FE7"/>
    <w:rsid w:val="00C54078"/>
    <w:rsid w:val="00C542AE"/>
    <w:rsid w:val="00C54566"/>
    <w:rsid w:val="00C5484E"/>
    <w:rsid w:val="00C55D06"/>
    <w:rsid w:val="00C55D97"/>
    <w:rsid w:val="00C5676B"/>
    <w:rsid w:val="00C567DA"/>
    <w:rsid w:val="00C579A0"/>
    <w:rsid w:val="00C61128"/>
    <w:rsid w:val="00C619ED"/>
    <w:rsid w:val="00C61BB3"/>
    <w:rsid w:val="00C62157"/>
    <w:rsid w:val="00C641EA"/>
    <w:rsid w:val="00C648CC"/>
    <w:rsid w:val="00C64D2F"/>
    <w:rsid w:val="00C64EC6"/>
    <w:rsid w:val="00C65847"/>
    <w:rsid w:val="00C65ED9"/>
    <w:rsid w:val="00C662A7"/>
    <w:rsid w:val="00C66334"/>
    <w:rsid w:val="00C67246"/>
    <w:rsid w:val="00C67DB0"/>
    <w:rsid w:val="00C70DA3"/>
    <w:rsid w:val="00C7167A"/>
    <w:rsid w:val="00C74751"/>
    <w:rsid w:val="00C74B0E"/>
    <w:rsid w:val="00C74D30"/>
    <w:rsid w:val="00C75356"/>
    <w:rsid w:val="00C75C99"/>
    <w:rsid w:val="00C75E4A"/>
    <w:rsid w:val="00C77A1C"/>
    <w:rsid w:val="00C77E5A"/>
    <w:rsid w:val="00C80139"/>
    <w:rsid w:val="00C8129F"/>
    <w:rsid w:val="00C81D23"/>
    <w:rsid w:val="00C81E17"/>
    <w:rsid w:val="00C82760"/>
    <w:rsid w:val="00C828EA"/>
    <w:rsid w:val="00C82DE8"/>
    <w:rsid w:val="00C84087"/>
    <w:rsid w:val="00C8418E"/>
    <w:rsid w:val="00C85B53"/>
    <w:rsid w:val="00C85E0A"/>
    <w:rsid w:val="00C86711"/>
    <w:rsid w:val="00C8720C"/>
    <w:rsid w:val="00C90AB9"/>
    <w:rsid w:val="00C90B09"/>
    <w:rsid w:val="00C9153C"/>
    <w:rsid w:val="00C93098"/>
    <w:rsid w:val="00C93308"/>
    <w:rsid w:val="00C93C03"/>
    <w:rsid w:val="00C93E84"/>
    <w:rsid w:val="00C94290"/>
    <w:rsid w:val="00C943FA"/>
    <w:rsid w:val="00C94A49"/>
    <w:rsid w:val="00C94D4A"/>
    <w:rsid w:val="00C951F8"/>
    <w:rsid w:val="00C95935"/>
    <w:rsid w:val="00C96B5F"/>
    <w:rsid w:val="00C970EE"/>
    <w:rsid w:val="00C97E1D"/>
    <w:rsid w:val="00CA0EB5"/>
    <w:rsid w:val="00CA12FF"/>
    <w:rsid w:val="00CA1789"/>
    <w:rsid w:val="00CA1863"/>
    <w:rsid w:val="00CA1CC7"/>
    <w:rsid w:val="00CA2BD3"/>
    <w:rsid w:val="00CA3168"/>
    <w:rsid w:val="00CA39E2"/>
    <w:rsid w:val="00CA3FA9"/>
    <w:rsid w:val="00CA4106"/>
    <w:rsid w:val="00CA600E"/>
    <w:rsid w:val="00CA6185"/>
    <w:rsid w:val="00CA78C5"/>
    <w:rsid w:val="00CA7BF6"/>
    <w:rsid w:val="00CA7C68"/>
    <w:rsid w:val="00CB073C"/>
    <w:rsid w:val="00CB1646"/>
    <w:rsid w:val="00CB1BEF"/>
    <w:rsid w:val="00CB3134"/>
    <w:rsid w:val="00CB35B0"/>
    <w:rsid w:val="00CB39AE"/>
    <w:rsid w:val="00CB57F3"/>
    <w:rsid w:val="00CB58B8"/>
    <w:rsid w:val="00CB6892"/>
    <w:rsid w:val="00CB7023"/>
    <w:rsid w:val="00CB724B"/>
    <w:rsid w:val="00CB7F24"/>
    <w:rsid w:val="00CC1194"/>
    <w:rsid w:val="00CC13B2"/>
    <w:rsid w:val="00CC196E"/>
    <w:rsid w:val="00CC2664"/>
    <w:rsid w:val="00CC2F05"/>
    <w:rsid w:val="00CC33F8"/>
    <w:rsid w:val="00CC497B"/>
    <w:rsid w:val="00CC55E8"/>
    <w:rsid w:val="00CC59C0"/>
    <w:rsid w:val="00CC6352"/>
    <w:rsid w:val="00CC65A3"/>
    <w:rsid w:val="00CC6E0E"/>
    <w:rsid w:val="00CC759D"/>
    <w:rsid w:val="00CD00E4"/>
    <w:rsid w:val="00CD0213"/>
    <w:rsid w:val="00CD119F"/>
    <w:rsid w:val="00CD1DEC"/>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F8C"/>
    <w:rsid w:val="00CE4375"/>
    <w:rsid w:val="00CE4531"/>
    <w:rsid w:val="00CE4697"/>
    <w:rsid w:val="00CE4758"/>
    <w:rsid w:val="00CE476E"/>
    <w:rsid w:val="00CE4A47"/>
    <w:rsid w:val="00CE5C23"/>
    <w:rsid w:val="00CE5F50"/>
    <w:rsid w:val="00CE6150"/>
    <w:rsid w:val="00CE710B"/>
    <w:rsid w:val="00CE7625"/>
    <w:rsid w:val="00CF0E9B"/>
    <w:rsid w:val="00CF297A"/>
    <w:rsid w:val="00CF327B"/>
    <w:rsid w:val="00CF3432"/>
    <w:rsid w:val="00CF3687"/>
    <w:rsid w:val="00CF3842"/>
    <w:rsid w:val="00CF4B06"/>
    <w:rsid w:val="00CF590B"/>
    <w:rsid w:val="00CF7423"/>
    <w:rsid w:val="00CF7CCA"/>
    <w:rsid w:val="00D0072D"/>
    <w:rsid w:val="00D00F80"/>
    <w:rsid w:val="00D0176D"/>
    <w:rsid w:val="00D02248"/>
    <w:rsid w:val="00D03F8F"/>
    <w:rsid w:val="00D041F5"/>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2176"/>
    <w:rsid w:val="00D22E7B"/>
    <w:rsid w:val="00D22F70"/>
    <w:rsid w:val="00D22FDA"/>
    <w:rsid w:val="00D23ACB"/>
    <w:rsid w:val="00D257C2"/>
    <w:rsid w:val="00D26D6A"/>
    <w:rsid w:val="00D27DE1"/>
    <w:rsid w:val="00D3040B"/>
    <w:rsid w:val="00D31541"/>
    <w:rsid w:val="00D317C9"/>
    <w:rsid w:val="00D3239C"/>
    <w:rsid w:val="00D32655"/>
    <w:rsid w:val="00D329A9"/>
    <w:rsid w:val="00D32BDE"/>
    <w:rsid w:val="00D32C6C"/>
    <w:rsid w:val="00D32E97"/>
    <w:rsid w:val="00D33982"/>
    <w:rsid w:val="00D33A99"/>
    <w:rsid w:val="00D3402E"/>
    <w:rsid w:val="00D347C1"/>
    <w:rsid w:val="00D36244"/>
    <w:rsid w:val="00D36658"/>
    <w:rsid w:val="00D36A9C"/>
    <w:rsid w:val="00D40D8B"/>
    <w:rsid w:val="00D413E8"/>
    <w:rsid w:val="00D4177A"/>
    <w:rsid w:val="00D41BAC"/>
    <w:rsid w:val="00D41E39"/>
    <w:rsid w:val="00D41FBB"/>
    <w:rsid w:val="00D4215C"/>
    <w:rsid w:val="00D4285A"/>
    <w:rsid w:val="00D42D2A"/>
    <w:rsid w:val="00D4388D"/>
    <w:rsid w:val="00D43CC3"/>
    <w:rsid w:val="00D44124"/>
    <w:rsid w:val="00D44A4B"/>
    <w:rsid w:val="00D4503A"/>
    <w:rsid w:val="00D451FA"/>
    <w:rsid w:val="00D46796"/>
    <w:rsid w:val="00D4761B"/>
    <w:rsid w:val="00D50171"/>
    <w:rsid w:val="00D507F8"/>
    <w:rsid w:val="00D5099D"/>
    <w:rsid w:val="00D51E71"/>
    <w:rsid w:val="00D521F2"/>
    <w:rsid w:val="00D522AC"/>
    <w:rsid w:val="00D52503"/>
    <w:rsid w:val="00D52936"/>
    <w:rsid w:val="00D52FB1"/>
    <w:rsid w:val="00D55087"/>
    <w:rsid w:val="00D55C31"/>
    <w:rsid w:val="00D55DB6"/>
    <w:rsid w:val="00D55F46"/>
    <w:rsid w:val="00D562F7"/>
    <w:rsid w:val="00D56B4A"/>
    <w:rsid w:val="00D6030A"/>
    <w:rsid w:val="00D606F2"/>
    <w:rsid w:val="00D61E13"/>
    <w:rsid w:val="00D61F36"/>
    <w:rsid w:val="00D62211"/>
    <w:rsid w:val="00D63140"/>
    <w:rsid w:val="00D63641"/>
    <w:rsid w:val="00D64B51"/>
    <w:rsid w:val="00D6546D"/>
    <w:rsid w:val="00D65661"/>
    <w:rsid w:val="00D65EFD"/>
    <w:rsid w:val="00D664EC"/>
    <w:rsid w:val="00D6651A"/>
    <w:rsid w:val="00D66581"/>
    <w:rsid w:val="00D675B3"/>
    <w:rsid w:val="00D675BF"/>
    <w:rsid w:val="00D701C3"/>
    <w:rsid w:val="00D71962"/>
    <w:rsid w:val="00D73119"/>
    <w:rsid w:val="00D732FE"/>
    <w:rsid w:val="00D74145"/>
    <w:rsid w:val="00D74697"/>
    <w:rsid w:val="00D752F2"/>
    <w:rsid w:val="00D7623A"/>
    <w:rsid w:val="00D77161"/>
    <w:rsid w:val="00D77273"/>
    <w:rsid w:val="00D772FC"/>
    <w:rsid w:val="00D77514"/>
    <w:rsid w:val="00D77952"/>
    <w:rsid w:val="00D77B8A"/>
    <w:rsid w:val="00D8037F"/>
    <w:rsid w:val="00D8128F"/>
    <w:rsid w:val="00D832E7"/>
    <w:rsid w:val="00D83578"/>
    <w:rsid w:val="00D8508E"/>
    <w:rsid w:val="00D85266"/>
    <w:rsid w:val="00D85819"/>
    <w:rsid w:val="00D864FB"/>
    <w:rsid w:val="00D86525"/>
    <w:rsid w:val="00D875BA"/>
    <w:rsid w:val="00D87C9D"/>
    <w:rsid w:val="00D87CB1"/>
    <w:rsid w:val="00D906A1"/>
    <w:rsid w:val="00D90778"/>
    <w:rsid w:val="00D90ABC"/>
    <w:rsid w:val="00D90EAB"/>
    <w:rsid w:val="00D91A5B"/>
    <w:rsid w:val="00D93F3C"/>
    <w:rsid w:val="00D947F3"/>
    <w:rsid w:val="00D9518E"/>
    <w:rsid w:val="00D96013"/>
    <w:rsid w:val="00D96866"/>
    <w:rsid w:val="00D9728C"/>
    <w:rsid w:val="00D97E5D"/>
    <w:rsid w:val="00DA09E4"/>
    <w:rsid w:val="00DA11EC"/>
    <w:rsid w:val="00DA1857"/>
    <w:rsid w:val="00DA23E4"/>
    <w:rsid w:val="00DA2EE3"/>
    <w:rsid w:val="00DA3151"/>
    <w:rsid w:val="00DA3854"/>
    <w:rsid w:val="00DA4188"/>
    <w:rsid w:val="00DA4DB3"/>
    <w:rsid w:val="00DA4FB6"/>
    <w:rsid w:val="00DA5096"/>
    <w:rsid w:val="00DA5E97"/>
    <w:rsid w:val="00DA6DA2"/>
    <w:rsid w:val="00DB014E"/>
    <w:rsid w:val="00DB0361"/>
    <w:rsid w:val="00DB03CA"/>
    <w:rsid w:val="00DB28BC"/>
    <w:rsid w:val="00DB3490"/>
    <w:rsid w:val="00DB3A03"/>
    <w:rsid w:val="00DB3AA4"/>
    <w:rsid w:val="00DB41B4"/>
    <w:rsid w:val="00DB4232"/>
    <w:rsid w:val="00DB4BBA"/>
    <w:rsid w:val="00DB6013"/>
    <w:rsid w:val="00DB605B"/>
    <w:rsid w:val="00DB6351"/>
    <w:rsid w:val="00DB6D64"/>
    <w:rsid w:val="00DB7880"/>
    <w:rsid w:val="00DB7D63"/>
    <w:rsid w:val="00DC0880"/>
    <w:rsid w:val="00DC182C"/>
    <w:rsid w:val="00DC21D0"/>
    <w:rsid w:val="00DC42B6"/>
    <w:rsid w:val="00DC4FB7"/>
    <w:rsid w:val="00DC57A5"/>
    <w:rsid w:val="00DC6095"/>
    <w:rsid w:val="00DC6294"/>
    <w:rsid w:val="00DC6AF3"/>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E009B"/>
    <w:rsid w:val="00DE0434"/>
    <w:rsid w:val="00DE070B"/>
    <w:rsid w:val="00DE325C"/>
    <w:rsid w:val="00DE3C26"/>
    <w:rsid w:val="00DE3E40"/>
    <w:rsid w:val="00DE423F"/>
    <w:rsid w:val="00DE4603"/>
    <w:rsid w:val="00DE5433"/>
    <w:rsid w:val="00DE582F"/>
    <w:rsid w:val="00DE6653"/>
    <w:rsid w:val="00DE71B6"/>
    <w:rsid w:val="00DE74C6"/>
    <w:rsid w:val="00DE7D22"/>
    <w:rsid w:val="00DF0583"/>
    <w:rsid w:val="00DF098C"/>
    <w:rsid w:val="00DF0A12"/>
    <w:rsid w:val="00DF0E46"/>
    <w:rsid w:val="00DF181A"/>
    <w:rsid w:val="00DF1A97"/>
    <w:rsid w:val="00DF3B82"/>
    <w:rsid w:val="00DF3BD2"/>
    <w:rsid w:val="00DF4491"/>
    <w:rsid w:val="00DF4E81"/>
    <w:rsid w:val="00DF5545"/>
    <w:rsid w:val="00DF5C11"/>
    <w:rsid w:val="00DF5C39"/>
    <w:rsid w:val="00DF5F8C"/>
    <w:rsid w:val="00DF65F0"/>
    <w:rsid w:val="00E008DF"/>
    <w:rsid w:val="00E017FC"/>
    <w:rsid w:val="00E02621"/>
    <w:rsid w:val="00E02874"/>
    <w:rsid w:val="00E04C23"/>
    <w:rsid w:val="00E05F39"/>
    <w:rsid w:val="00E06192"/>
    <w:rsid w:val="00E069F5"/>
    <w:rsid w:val="00E104A5"/>
    <w:rsid w:val="00E105F2"/>
    <w:rsid w:val="00E106CB"/>
    <w:rsid w:val="00E115CD"/>
    <w:rsid w:val="00E12CED"/>
    <w:rsid w:val="00E13328"/>
    <w:rsid w:val="00E13444"/>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5C7C"/>
    <w:rsid w:val="00E2688B"/>
    <w:rsid w:val="00E300DA"/>
    <w:rsid w:val="00E3028F"/>
    <w:rsid w:val="00E3092C"/>
    <w:rsid w:val="00E3213E"/>
    <w:rsid w:val="00E32270"/>
    <w:rsid w:val="00E32C06"/>
    <w:rsid w:val="00E32F4C"/>
    <w:rsid w:val="00E3346E"/>
    <w:rsid w:val="00E335D5"/>
    <w:rsid w:val="00E34EA0"/>
    <w:rsid w:val="00E35B21"/>
    <w:rsid w:val="00E35FFC"/>
    <w:rsid w:val="00E40A14"/>
    <w:rsid w:val="00E4145E"/>
    <w:rsid w:val="00E42605"/>
    <w:rsid w:val="00E43569"/>
    <w:rsid w:val="00E44309"/>
    <w:rsid w:val="00E44D54"/>
    <w:rsid w:val="00E44E0E"/>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6890"/>
    <w:rsid w:val="00E76DA3"/>
    <w:rsid w:val="00E773DD"/>
    <w:rsid w:val="00E774F0"/>
    <w:rsid w:val="00E77664"/>
    <w:rsid w:val="00E806BC"/>
    <w:rsid w:val="00E83D22"/>
    <w:rsid w:val="00E845EC"/>
    <w:rsid w:val="00E84754"/>
    <w:rsid w:val="00E849A5"/>
    <w:rsid w:val="00E8541A"/>
    <w:rsid w:val="00E85754"/>
    <w:rsid w:val="00E85EC5"/>
    <w:rsid w:val="00E85FD9"/>
    <w:rsid w:val="00E86357"/>
    <w:rsid w:val="00E872F8"/>
    <w:rsid w:val="00E91B72"/>
    <w:rsid w:val="00E937F9"/>
    <w:rsid w:val="00E950AA"/>
    <w:rsid w:val="00E95BFC"/>
    <w:rsid w:val="00E97107"/>
    <w:rsid w:val="00E974C5"/>
    <w:rsid w:val="00EA095D"/>
    <w:rsid w:val="00EA10B9"/>
    <w:rsid w:val="00EA18E0"/>
    <w:rsid w:val="00EA1FAE"/>
    <w:rsid w:val="00EA2171"/>
    <w:rsid w:val="00EA25AF"/>
    <w:rsid w:val="00EA271A"/>
    <w:rsid w:val="00EA4180"/>
    <w:rsid w:val="00EA4E87"/>
    <w:rsid w:val="00EA575D"/>
    <w:rsid w:val="00EA5BC7"/>
    <w:rsid w:val="00EA6439"/>
    <w:rsid w:val="00EA7D43"/>
    <w:rsid w:val="00EB0050"/>
    <w:rsid w:val="00EB09B3"/>
    <w:rsid w:val="00EB101A"/>
    <w:rsid w:val="00EB1136"/>
    <w:rsid w:val="00EB1D20"/>
    <w:rsid w:val="00EB4546"/>
    <w:rsid w:val="00EB456E"/>
    <w:rsid w:val="00EB5374"/>
    <w:rsid w:val="00EB54AD"/>
    <w:rsid w:val="00EB5FDD"/>
    <w:rsid w:val="00EB63F0"/>
    <w:rsid w:val="00EB64B5"/>
    <w:rsid w:val="00EB7825"/>
    <w:rsid w:val="00EB785B"/>
    <w:rsid w:val="00EB7F45"/>
    <w:rsid w:val="00EC0A6C"/>
    <w:rsid w:val="00EC16C5"/>
    <w:rsid w:val="00EC1791"/>
    <w:rsid w:val="00EC19F8"/>
    <w:rsid w:val="00EC1DF9"/>
    <w:rsid w:val="00EC1E67"/>
    <w:rsid w:val="00EC2189"/>
    <w:rsid w:val="00EC3910"/>
    <w:rsid w:val="00EC431E"/>
    <w:rsid w:val="00EC7AB8"/>
    <w:rsid w:val="00EC7BB8"/>
    <w:rsid w:val="00EC7C2E"/>
    <w:rsid w:val="00ED18B9"/>
    <w:rsid w:val="00ED2B64"/>
    <w:rsid w:val="00ED3B2E"/>
    <w:rsid w:val="00ED3F83"/>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05BF"/>
    <w:rsid w:val="00EE1169"/>
    <w:rsid w:val="00EE25BB"/>
    <w:rsid w:val="00EE2CC4"/>
    <w:rsid w:val="00EE4450"/>
    <w:rsid w:val="00EE4579"/>
    <w:rsid w:val="00EE4921"/>
    <w:rsid w:val="00EE4A19"/>
    <w:rsid w:val="00EE5363"/>
    <w:rsid w:val="00EE55DF"/>
    <w:rsid w:val="00EE5892"/>
    <w:rsid w:val="00EE6B5D"/>
    <w:rsid w:val="00EE72FC"/>
    <w:rsid w:val="00EF0210"/>
    <w:rsid w:val="00EF184A"/>
    <w:rsid w:val="00EF3C4B"/>
    <w:rsid w:val="00EF3E7C"/>
    <w:rsid w:val="00EF402D"/>
    <w:rsid w:val="00EF5D6A"/>
    <w:rsid w:val="00EF66A4"/>
    <w:rsid w:val="00EF6AB2"/>
    <w:rsid w:val="00EF6BF6"/>
    <w:rsid w:val="00EF7632"/>
    <w:rsid w:val="00EF7638"/>
    <w:rsid w:val="00F00750"/>
    <w:rsid w:val="00F018D8"/>
    <w:rsid w:val="00F01928"/>
    <w:rsid w:val="00F0241A"/>
    <w:rsid w:val="00F0519B"/>
    <w:rsid w:val="00F05D0E"/>
    <w:rsid w:val="00F0647A"/>
    <w:rsid w:val="00F06F1B"/>
    <w:rsid w:val="00F06F1C"/>
    <w:rsid w:val="00F111B3"/>
    <w:rsid w:val="00F1394A"/>
    <w:rsid w:val="00F13CB4"/>
    <w:rsid w:val="00F13F73"/>
    <w:rsid w:val="00F14364"/>
    <w:rsid w:val="00F14B18"/>
    <w:rsid w:val="00F14F1F"/>
    <w:rsid w:val="00F151D3"/>
    <w:rsid w:val="00F16981"/>
    <w:rsid w:val="00F209AD"/>
    <w:rsid w:val="00F21427"/>
    <w:rsid w:val="00F229D5"/>
    <w:rsid w:val="00F25015"/>
    <w:rsid w:val="00F257F0"/>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1C85"/>
    <w:rsid w:val="00F42BDB"/>
    <w:rsid w:val="00F4424B"/>
    <w:rsid w:val="00F46476"/>
    <w:rsid w:val="00F46A08"/>
    <w:rsid w:val="00F46B29"/>
    <w:rsid w:val="00F4791B"/>
    <w:rsid w:val="00F50666"/>
    <w:rsid w:val="00F512DC"/>
    <w:rsid w:val="00F515A7"/>
    <w:rsid w:val="00F51E37"/>
    <w:rsid w:val="00F53B87"/>
    <w:rsid w:val="00F542F4"/>
    <w:rsid w:val="00F54BBA"/>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259"/>
    <w:rsid w:val="00F627C3"/>
    <w:rsid w:val="00F629E4"/>
    <w:rsid w:val="00F62EE0"/>
    <w:rsid w:val="00F63D5A"/>
    <w:rsid w:val="00F650B4"/>
    <w:rsid w:val="00F65192"/>
    <w:rsid w:val="00F654FA"/>
    <w:rsid w:val="00F67A45"/>
    <w:rsid w:val="00F67F4E"/>
    <w:rsid w:val="00F70336"/>
    <w:rsid w:val="00F72C93"/>
    <w:rsid w:val="00F751B7"/>
    <w:rsid w:val="00F76C0D"/>
    <w:rsid w:val="00F76E70"/>
    <w:rsid w:val="00F77A0F"/>
    <w:rsid w:val="00F8047C"/>
    <w:rsid w:val="00F80AD1"/>
    <w:rsid w:val="00F81032"/>
    <w:rsid w:val="00F81504"/>
    <w:rsid w:val="00F818A6"/>
    <w:rsid w:val="00F81ADD"/>
    <w:rsid w:val="00F82580"/>
    <w:rsid w:val="00F83CF9"/>
    <w:rsid w:val="00F842C0"/>
    <w:rsid w:val="00F8496F"/>
    <w:rsid w:val="00F84990"/>
    <w:rsid w:val="00F85619"/>
    <w:rsid w:val="00F8571B"/>
    <w:rsid w:val="00F85F7E"/>
    <w:rsid w:val="00F86ED7"/>
    <w:rsid w:val="00F91239"/>
    <w:rsid w:val="00F915E0"/>
    <w:rsid w:val="00F926EC"/>
    <w:rsid w:val="00F92833"/>
    <w:rsid w:val="00F9335B"/>
    <w:rsid w:val="00F939EB"/>
    <w:rsid w:val="00F94F4E"/>
    <w:rsid w:val="00F9569E"/>
    <w:rsid w:val="00F957B2"/>
    <w:rsid w:val="00F95DB5"/>
    <w:rsid w:val="00F97D93"/>
    <w:rsid w:val="00F97E8C"/>
    <w:rsid w:val="00FA0030"/>
    <w:rsid w:val="00FA06A0"/>
    <w:rsid w:val="00FA11A3"/>
    <w:rsid w:val="00FA3558"/>
    <w:rsid w:val="00FA4636"/>
    <w:rsid w:val="00FA4AA9"/>
    <w:rsid w:val="00FA4FEF"/>
    <w:rsid w:val="00FA5780"/>
    <w:rsid w:val="00FA5937"/>
    <w:rsid w:val="00FA718F"/>
    <w:rsid w:val="00FA79C2"/>
    <w:rsid w:val="00FA7DCE"/>
    <w:rsid w:val="00FA7EAA"/>
    <w:rsid w:val="00FB0A65"/>
    <w:rsid w:val="00FB0AEF"/>
    <w:rsid w:val="00FB18FD"/>
    <w:rsid w:val="00FB2358"/>
    <w:rsid w:val="00FB2995"/>
    <w:rsid w:val="00FB2CF9"/>
    <w:rsid w:val="00FB38E3"/>
    <w:rsid w:val="00FB39FB"/>
    <w:rsid w:val="00FB3ECA"/>
    <w:rsid w:val="00FB3FFD"/>
    <w:rsid w:val="00FB461D"/>
    <w:rsid w:val="00FB4A92"/>
    <w:rsid w:val="00FB57E6"/>
    <w:rsid w:val="00FB5B9E"/>
    <w:rsid w:val="00FB7265"/>
    <w:rsid w:val="00FC089F"/>
    <w:rsid w:val="00FC0F6C"/>
    <w:rsid w:val="00FC1756"/>
    <w:rsid w:val="00FC1FA7"/>
    <w:rsid w:val="00FC36A0"/>
    <w:rsid w:val="00FC3DF1"/>
    <w:rsid w:val="00FC4580"/>
    <w:rsid w:val="00FC5BF2"/>
    <w:rsid w:val="00FC6EAD"/>
    <w:rsid w:val="00FC789B"/>
    <w:rsid w:val="00FD0AF9"/>
    <w:rsid w:val="00FD0FA6"/>
    <w:rsid w:val="00FD2E89"/>
    <w:rsid w:val="00FD3A96"/>
    <w:rsid w:val="00FD3BDB"/>
    <w:rsid w:val="00FD4100"/>
    <w:rsid w:val="00FD50C6"/>
    <w:rsid w:val="00FD55B9"/>
    <w:rsid w:val="00FD5FD7"/>
    <w:rsid w:val="00FD63F8"/>
    <w:rsid w:val="00FD645E"/>
    <w:rsid w:val="00FD6F5E"/>
    <w:rsid w:val="00FD77C0"/>
    <w:rsid w:val="00FD7AAD"/>
    <w:rsid w:val="00FE0E51"/>
    <w:rsid w:val="00FE17EA"/>
    <w:rsid w:val="00FE1FCD"/>
    <w:rsid w:val="00FE277F"/>
    <w:rsid w:val="00FE3565"/>
    <w:rsid w:val="00FE379B"/>
    <w:rsid w:val="00FE3DB4"/>
    <w:rsid w:val="00FE6522"/>
    <w:rsid w:val="00FE6D64"/>
    <w:rsid w:val="00FE76C0"/>
    <w:rsid w:val="00FE7FD2"/>
    <w:rsid w:val="00FE7FEF"/>
    <w:rsid w:val="00FF010E"/>
    <w:rsid w:val="00FF24F8"/>
    <w:rsid w:val="00FF4975"/>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883"/>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2976D9"/>
    <w:pPr>
      <w:keepNext/>
      <w:keepLines/>
      <w:spacing w:before="360" w:after="120"/>
      <w:outlineLvl w:val="0"/>
      <w:pPrChange w:id="0" w:author="Idit Balachsan" w:date="2019-06-04T13:22:00Z">
        <w:pPr>
          <w:keepNext/>
          <w:keepLines/>
          <w:spacing w:before="360" w:after="120" w:line="360" w:lineRule="auto"/>
          <w:jc w:val="both"/>
          <w:outlineLvl w:val="0"/>
        </w:pPr>
      </w:pPrChange>
    </w:pPr>
    <w:rPr>
      <w:rFonts w:eastAsiaTheme="majorEastAsia" w:cs="David"/>
      <w:b/>
      <w:color w:val="000000" w:themeColor="text1"/>
      <w:sz w:val="28"/>
      <w:szCs w:val="32"/>
      <w:rPrChange w:id="0" w:author="Idit Balachsan" w:date="2019-06-04T13:22:00Z">
        <w:rPr>
          <w:rFonts w:ascii="David" w:eastAsiaTheme="majorEastAsia" w:hAnsi="David" w:cs="David"/>
          <w:b/>
          <w:color w:val="000000" w:themeColor="text1"/>
          <w:sz w:val="28"/>
          <w:szCs w:val="32"/>
          <w:lang w:val="en-US" w:eastAsia="en-US" w:bidi="he-IL"/>
        </w:rPr>
      </w:rPrChange>
    </w:rPr>
  </w:style>
  <w:style w:type="paragraph" w:styleId="Heading2">
    <w:name w:val="heading 2"/>
    <w:basedOn w:val="Normal"/>
    <w:next w:val="Normal"/>
    <w:link w:val="Heading2Char"/>
    <w:autoRedefine/>
    <w:uiPriority w:val="9"/>
    <w:unhideWhenUsed/>
    <w:qFormat/>
    <w:rsid w:val="00937E3F"/>
    <w:pPr>
      <w:keepNext/>
      <w:keepLines/>
      <w:spacing w:before="40"/>
      <w:outlineLvl w:val="1"/>
      <w:pPrChange w:id="1" w:author="Idit Balachsan" w:date="2019-06-08T11:46:00Z">
        <w:pPr>
          <w:keepNext/>
          <w:keepLines/>
          <w:spacing w:before="40" w:line="360" w:lineRule="auto"/>
          <w:jc w:val="both"/>
          <w:outlineLvl w:val="1"/>
        </w:pPr>
      </w:pPrChange>
    </w:pPr>
    <w:rPr>
      <w:rFonts w:eastAsiaTheme="majorEastAsia" w:cstheme="majorBidi"/>
      <w:b/>
      <w:color w:val="000000" w:themeColor="text1"/>
      <w:sz w:val="22"/>
      <w:szCs w:val="26"/>
      <w:rPrChange w:id="1" w:author="Idit Balachsan" w:date="2019-06-08T11:46:00Z">
        <w:rPr>
          <w:rFonts w:ascii="David" w:eastAsiaTheme="majorEastAsia" w:hAnsi="David" w:cstheme="majorBidi"/>
          <w:b/>
          <w:color w:val="000000" w:themeColor="text1"/>
          <w:sz w:val="22"/>
          <w:szCs w:val="26"/>
          <w:lang w:val="en-US" w:eastAsia="en-US" w:bidi="he-IL"/>
        </w:rPr>
      </w:rPrChange>
    </w:rPr>
  </w:style>
  <w:style w:type="paragraph" w:styleId="Heading3">
    <w:name w:val="heading 3"/>
    <w:basedOn w:val="Normal"/>
    <w:next w:val="Normal"/>
    <w:link w:val="Heading3Char"/>
    <w:autoRedefine/>
    <w:uiPriority w:val="9"/>
    <w:unhideWhenUsed/>
    <w:qFormat/>
    <w:rsid w:val="00296883"/>
    <w:pPr>
      <w:keepNext/>
      <w:keepLines/>
      <w:spacing w:before="40"/>
      <w:outlineLvl w:val="2"/>
      <w:pPrChange w:id="2" w:author="Idit Balachsan" w:date="2019-06-05T13:17:00Z">
        <w:pPr>
          <w:keepNext/>
          <w:keepLines/>
          <w:spacing w:before="40" w:line="360" w:lineRule="auto"/>
          <w:jc w:val="both"/>
          <w:outlineLvl w:val="2"/>
        </w:pPr>
      </w:pPrChange>
    </w:pPr>
    <w:rPr>
      <w:rFonts w:eastAsiaTheme="majorEastAsia" w:cstheme="majorBidi"/>
      <w:b/>
      <w:color w:val="000000" w:themeColor="text1"/>
      <w:sz w:val="21"/>
      <w:rPrChange w:id="2" w:author="Idit Balachsan" w:date="2019-06-05T13:17:00Z">
        <w:rPr>
          <w:rFonts w:ascii="David" w:eastAsiaTheme="majorEastAsia" w:hAnsi="David" w:cstheme="majorBidi"/>
          <w:b/>
          <w:color w:val="000000" w:themeColor="text1"/>
          <w:sz w:val="21"/>
          <w:szCs w:val="24"/>
          <w:lang w:val="en-US" w:eastAsia="en-US" w:bidi="he-IL"/>
        </w:rPr>
      </w:rPrChang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2976D9"/>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96883"/>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E92C86-DDBE-3944-AAA3-B2615DB8A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5</TotalTime>
  <Pages>21</Pages>
  <Words>26298</Words>
  <Characters>149904</Characters>
  <Application>Microsoft Office Word</Application>
  <DocSecurity>0</DocSecurity>
  <Lines>1249</Lines>
  <Paragraphs>35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75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630</cp:revision>
  <cp:lastPrinted>2019-06-02T08:00:00Z</cp:lastPrinted>
  <dcterms:created xsi:type="dcterms:W3CDTF">2019-06-02T11:10:00Z</dcterms:created>
  <dcterms:modified xsi:type="dcterms:W3CDTF">2019-06-1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